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989B8" w14:textId="7C9AD225" w:rsidR="006E3ECB" w:rsidRPr="00C90D6F" w:rsidRDefault="006E3ECB" w:rsidP="006E3ECB">
      <w:pPr>
        <w:spacing w:after="0" w:line="240" w:lineRule="auto"/>
        <w:contextualSpacing/>
        <w:jc w:val="center"/>
        <w:rPr>
          <w:rFonts w:asciiTheme="majorBidi" w:eastAsiaTheme="majorEastAsia" w:hAnsiTheme="majorBidi" w:cstheme="majorBidi"/>
          <w:b/>
          <w:bCs/>
          <w:i/>
          <w:iCs/>
          <w:spacing w:val="5"/>
          <w:kern w:val="28"/>
          <w:sz w:val="56"/>
          <w:szCs w:val="56"/>
          <w:lang w:val="en-GB"/>
        </w:rPr>
      </w:pPr>
      <w:bookmarkStart w:id="0" w:name="_Hlk125136942"/>
      <w:bookmarkStart w:id="1" w:name="_Hlk106743190"/>
      <w:bookmarkEnd w:id="0"/>
      <w:r w:rsidRPr="00C90D6F">
        <w:rPr>
          <w:rFonts w:asciiTheme="majorBidi" w:eastAsiaTheme="majorEastAsia" w:hAnsiTheme="majorBidi" w:cstheme="majorBidi"/>
          <w:b/>
          <w:bCs/>
          <w:i/>
          <w:iCs/>
          <w:spacing w:val="5"/>
          <w:kern w:val="28"/>
          <w:sz w:val="56"/>
          <w:szCs w:val="56"/>
          <w:lang w:val="en-GB"/>
        </w:rPr>
        <w:t>Middle</w:t>
      </w:r>
      <w:r w:rsidRPr="00C90D6F">
        <w:rPr>
          <w:rFonts w:asciiTheme="majorBidi" w:eastAsiaTheme="majorEastAsia" w:hAnsiTheme="majorBidi" w:cstheme="majorBidi"/>
          <w:b/>
          <w:bCs/>
          <w:i/>
          <w:iCs/>
          <w:spacing w:val="5"/>
          <w:kern w:val="28"/>
          <w:sz w:val="56"/>
          <w:szCs w:val="56"/>
          <w:rtl/>
          <w:lang w:val="en-GB"/>
        </w:rPr>
        <w:t xml:space="preserve"> </w:t>
      </w:r>
      <w:r w:rsidRPr="00C90D6F">
        <w:rPr>
          <w:rFonts w:asciiTheme="majorBidi" w:eastAsiaTheme="majorEastAsia" w:hAnsiTheme="majorBidi" w:cstheme="majorBidi"/>
          <w:b/>
          <w:bCs/>
          <w:i/>
          <w:iCs/>
          <w:spacing w:val="5"/>
          <w:kern w:val="28"/>
          <w:sz w:val="56"/>
          <w:szCs w:val="56"/>
          <w:lang w:val="en-GB"/>
        </w:rPr>
        <w:t>East University</w:t>
      </w:r>
    </w:p>
    <w:p w14:paraId="4EE51C8D" w14:textId="77777777" w:rsidR="006E3ECB" w:rsidRPr="00C90D6F" w:rsidRDefault="006E3ECB" w:rsidP="006E3ECB">
      <w:pPr>
        <w:bidi/>
        <w:jc w:val="center"/>
        <w:rPr>
          <w:rFonts w:asciiTheme="majorBidi" w:hAnsiTheme="majorBidi" w:cstheme="majorBidi"/>
          <w:b/>
          <w:bCs/>
          <w:i/>
          <w:iCs/>
          <w:sz w:val="28"/>
          <w:szCs w:val="28"/>
        </w:rPr>
      </w:pPr>
      <w:bookmarkStart w:id="2" w:name="_Toc105379010"/>
      <w:bookmarkStart w:id="3" w:name="_Toc105379119"/>
      <w:r w:rsidRPr="00C90D6F">
        <w:rPr>
          <w:rFonts w:asciiTheme="majorBidi" w:hAnsiTheme="majorBidi" w:cstheme="majorBidi"/>
          <w:b/>
          <w:bCs/>
          <w:i/>
          <w:iCs/>
          <w:sz w:val="28"/>
          <w:szCs w:val="28"/>
        </w:rPr>
        <w:t>Faculty of Information Technology</w:t>
      </w:r>
      <w:bookmarkEnd w:id="2"/>
      <w:bookmarkEnd w:id="3"/>
    </w:p>
    <w:p w14:paraId="46853CB7" w14:textId="77777777" w:rsidR="006E3ECB" w:rsidRPr="00C90D6F" w:rsidRDefault="006E3ECB" w:rsidP="006E3ECB">
      <w:pPr>
        <w:bidi/>
        <w:jc w:val="center"/>
        <w:rPr>
          <w:rFonts w:asciiTheme="majorBidi" w:hAnsiTheme="majorBidi" w:cstheme="majorBidi"/>
          <w:i/>
          <w:iCs/>
          <w:spacing w:val="5"/>
        </w:rPr>
      </w:pPr>
      <w:bookmarkStart w:id="4" w:name="_Toc105379011"/>
      <w:bookmarkStart w:id="5" w:name="_Toc105379120"/>
      <w:r w:rsidRPr="00C90D6F">
        <w:rPr>
          <w:rFonts w:asciiTheme="majorBidi" w:hAnsiTheme="majorBidi" w:cstheme="majorBidi"/>
          <w:b/>
          <w:bCs/>
          <w:i/>
          <w:iCs/>
          <w:spacing w:val="5"/>
        </w:rPr>
        <w:t>Computer Science Department/ Computer Information System Department</w:t>
      </w:r>
      <w:bookmarkEnd w:id="4"/>
      <w:bookmarkEnd w:id="5"/>
    </w:p>
    <w:p w14:paraId="00771D1D" w14:textId="77777777" w:rsidR="006E3ECB" w:rsidRPr="00C90D6F" w:rsidRDefault="006E3ECB" w:rsidP="006E3ECB">
      <w:pPr>
        <w:bidi/>
        <w:rPr>
          <w:rFonts w:asciiTheme="majorBidi" w:hAnsiTheme="majorBidi" w:cstheme="majorBidi"/>
        </w:rPr>
      </w:pPr>
    </w:p>
    <w:p w14:paraId="74A492D6" w14:textId="77777777" w:rsidR="006E3ECB" w:rsidRPr="00C90D6F" w:rsidRDefault="006E3ECB" w:rsidP="006E3ECB">
      <w:pPr>
        <w:bidi/>
        <w:rPr>
          <w:rFonts w:asciiTheme="majorBidi" w:hAnsiTheme="majorBidi" w:cstheme="majorBidi"/>
        </w:rPr>
      </w:pPr>
    </w:p>
    <w:p w14:paraId="68A20983" w14:textId="29AEE2F8" w:rsidR="006E3ECB" w:rsidRPr="001305CE" w:rsidRDefault="006E3ECB" w:rsidP="0066794D">
      <w:pPr>
        <w:keepNext/>
        <w:keepLines/>
        <w:spacing w:before="240" w:after="0"/>
        <w:jc w:val="center"/>
        <w:outlineLvl w:val="0"/>
        <w:rPr>
          <w:rFonts w:asciiTheme="majorBidi" w:eastAsiaTheme="majorEastAsia" w:hAnsiTheme="majorBidi" w:cstheme="majorBidi"/>
          <w:b/>
          <w:bCs/>
          <w:i/>
          <w:iCs/>
          <w:sz w:val="32"/>
          <w:szCs w:val="32"/>
        </w:rPr>
      </w:pPr>
      <w:bookmarkStart w:id="6" w:name="_Toc105379012"/>
      <w:bookmarkStart w:id="7" w:name="_Toc105379121"/>
      <w:bookmarkStart w:id="8" w:name="_Toc105379319"/>
      <w:bookmarkStart w:id="9" w:name="_Toc105379440"/>
      <w:bookmarkStart w:id="10" w:name="_Toc105870242"/>
      <w:bookmarkStart w:id="11" w:name="_Toc106761177"/>
      <w:bookmarkStart w:id="12" w:name="_Toc125576757"/>
      <w:r w:rsidRPr="001305CE">
        <w:rPr>
          <w:rFonts w:asciiTheme="majorBidi" w:eastAsiaTheme="majorEastAsia" w:hAnsiTheme="majorBidi" w:cstheme="majorBidi"/>
          <w:i/>
          <w:iCs/>
          <w:sz w:val="32"/>
          <w:szCs w:val="32"/>
        </w:rPr>
        <w:t xml:space="preserve">Graduation Project Title: </w:t>
      </w:r>
      <w:bookmarkEnd w:id="6"/>
      <w:bookmarkEnd w:id="7"/>
      <w:bookmarkEnd w:id="8"/>
      <w:bookmarkEnd w:id="9"/>
      <w:bookmarkEnd w:id="10"/>
      <w:bookmarkEnd w:id="11"/>
      <w:r w:rsidRPr="001305CE">
        <w:rPr>
          <w:rFonts w:asciiTheme="majorBidi" w:hAnsiTheme="majorBidi" w:cstheme="majorBidi"/>
          <w:i/>
          <w:iCs/>
          <w:noProof/>
        </w:rPr>
        <w:drawing>
          <wp:inline distT="0" distB="0" distL="0" distR="0" wp14:anchorId="24AB0013" wp14:editId="6321625B">
            <wp:extent cx="5943600" cy="434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34340"/>
                    </a:xfrm>
                    <a:prstGeom prst="rect">
                      <a:avLst/>
                    </a:prstGeom>
                    <a:noFill/>
                    <a:ln>
                      <a:noFill/>
                    </a:ln>
                  </pic:spPr>
                </pic:pic>
              </a:graphicData>
            </a:graphic>
          </wp:inline>
        </w:drawing>
      </w:r>
      <w:bookmarkEnd w:id="12"/>
    </w:p>
    <w:p w14:paraId="2B53D004" w14:textId="77777777" w:rsidR="006E3ECB" w:rsidRPr="00C90D6F" w:rsidRDefault="006E3ECB" w:rsidP="006E3ECB">
      <w:pPr>
        <w:bidi/>
        <w:rPr>
          <w:rFonts w:asciiTheme="majorBidi" w:hAnsiTheme="majorBidi" w:cstheme="majorBidi"/>
        </w:rPr>
      </w:pPr>
    </w:p>
    <w:p w14:paraId="495FF2BC" w14:textId="12C7231D" w:rsidR="006E3ECB" w:rsidRPr="00C90D6F" w:rsidRDefault="006E3ECB" w:rsidP="006E3ECB">
      <w:pPr>
        <w:bidi/>
        <w:jc w:val="center"/>
        <w:rPr>
          <w:rFonts w:asciiTheme="majorBidi" w:hAnsiTheme="majorBidi" w:cstheme="majorBidi"/>
        </w:rPr>
      </w:pPr>
    </w:p>
    <w:p w14:paraId="00EFE281" w14:textId="77777777" w:rsidR="006E3ECB" w:rsidRPr="00C90D6F" w:rsidRDefault="006E3ECB" w:rsidP="006E3ECB">
      <w:pPr>
        <w:bidi/>
        <w:rPr>
          <w:rFonts w:asciiTheme="majorBidi" w:hAnsiTheme="majorBidi" w:cstheme="majorBidi"/>
        </w:rPr>
      </w:pPr>
    </w:p>
    <w:p w14:paraId="0DD117ED" w14:textId="641E8390" w:rsidR="006E3ECB" w:rsidRPr="00C90D6F" w:rsidRDefault="006E3ECB" w:rsidP="006E3ECB">
      <w:pPr>
        <w:jc w:val="center"/>
        <w:rPr>
          <w:rFonts w:asciiTheme="majorBidi" w:hAnsiTheme="majorBidi" w:cstheme="majorBidi"/>
        </w:rPr>
      </w:pPr>
      <w:bookmarkStart w:id="13" w:name="_Toc105379013"/>
      <w:bookmarkStart w:id="14" w:name="_Toc105379122"/>
      <w:r w:rsidRPr="00C90D6F">
        <w:rPr>
          <w:rFonts w:asciiTheme="majorBidi" w:hAnsiTheme="majorBidi" w:cstheme="majorBidi"/>
        </w:rPr>
        <w:t>Student Name:</w:t>
      </w:r>
      <w:r w:rsidR="00C94427" w:rsidRPr="00C90D6F">
        <w:rPr>
          <w:rFonts w:asciiTheme="majorBidi" w:hAnsiTheme="majorBidi" w:cstheme="majorBidi"/>
        </w:rPr>
        <w:t xml:space="preserve"> Mohammad Almasri</w:t>
      </w:r>
      <w:r w:rsidRPr="00C90D6F">
        <w:rPr>
          <w:rFonts w:asciiTheme="majorBidi" w:hAnsiTheme="majorBidi" w:cstheme="majorBidi"/>
        </w:rPr>
        <w:t xml:space="preserve">       StudentID:</w:t>
      </w:r>
      <w:bookmarkEnd w:id="13"/>
      <w:bookmarkEnd w:id="14"/>
      <w:r w:rsidRPr="00C90D6F">
        <w:rPr>
          <w:rFonts w:asciiTheme="majorBidi" w:hAnsiTheme="majorBidi" w:cstheme="majorBidi"/>
        </w:rPr>
        <w:t xml:space="preserve"> </w:t>
      </w:r>
      <w:r w:rsidR="00C94427" w:rsidRPr="00C90D6F">
        <w:rPr>
          <w:rFonts w:asciiTheme="majorBidi" w:hAnsiTheme="majorBidi" w:cstheme="majorBidi"/>
        </w:rPr>
        <w:t>201910294</w:t>
      </w:r>
    </w:p>
    <w:p w14:paraId="298FA742" w14:textId="476C1BFF" w:rsidR="006E3ECB" w:rsidRPr="00C90D6F" w:rsidRDefault="006E3ECB" w:rsidP="006E3ECB">
      <w:pPr>
        <w:bidi/>
        <w:jc w:val="center"/>
        <w:rPr>
          <w:rFonts w:asciiTheme="majorBidi" w:hAnsiTheme="majorBidi" w:cstheme="majorBidi"/>
        </w:rPr>
      </w:pPr>
      <w:bookmarkStart w:id="15" w:name="_Toc105379014"/>
      <w:bookmarkStart w:id="16" w:name="_Toc105379123"/>
      <w:r w:rsidRPr="00C90D6F">
        <w:rPr>
          <w:rFonts w:asciiTheme="majorBidi" w:hAnsiTheme="majorBidi" w:cstheme="majorBidi"/>
        </w:rPr>
        <w:t>Student Name:</w:t>
      </w:r>
      <w:r w:rsidR="00C94427" w:rsidRPr="00C90D6F">
        <w:rPr>
          <w:rFonts w:asciiTheme="majorBidi" w:hAnsiTheme="majorBidi" w:cstheme="majorBidi"/>
        </w:rPr>
        <w:t xml:space="preserve"> Ahmad Hammad</w:t>
      </w:r>
      <w:r w:rsidRPr="00C90D6F">
        <w:rPr>
          <w:rFonts w:asciiTheme="majorBidi" w:hAnsiTheme="majorBidi" w:cstheme="majorBidi"/>
        </w:rPr>
        <w:t xml:space="preserve">          Student ID: </w:t>
      </w:r>
      <w:bookmarkEnd w:id="15"/>
      <w:bookmarkEnd w:id="16"/>
      <w:r w:rsidRPr="00C90D6F">
        <w:rPr>
          <w:rFonts w:asciiTheme="majorBidi" w:hAnsiTheme="majorBidi" w:cstheme="majorBidi"/>
        </w:rPr>
        <w:t xml:space="preserve"> </w:t>
      </w:r>
      <w:r w:rsidR="00C94427" w:rsidRPr="00C90D6F">
        <w:rPr>
          <w:rFonts w:asciiTheme="majorBidi" w:hAnsiTheme="majorBidi" w:cstheme="majorBidi"/>
        </w:rPr>
        <w:t>201910338</w:t>
      </w:r>
    </w:p>
    <w:p w14:paraId="07104AE3" w14:textId="6A4F3423" w:rsidR="006E3ECB" w:rsidRPr="00C90D6F" w:rsidRDefault="006E3ECB" w:rsidP="006E3ECB">
      <w:pPr>
        <w:bidi/>
        <w:jc w:val="center"/>
        <w:rPr>
          <w:rFonts w:asciiTheme="majorBidi" w:hAnsiTheme="majorBidi" w:cstheme="majorBidi"/>
        </w:rPr>
      </w:pPr>
      <w:r w:rsidRPr="00C90D6F">
        <w:rPr>
          <w:rFonts w:asciiTheme="majorBidi" w:hAnsiTheme="majorBidi" w:cstheme="majorBidi"/>
        </w:rPr>
        <w:t xml:space="preserve"> </w:t>
      </w:r>
    </w:p>
    <w:p w14:paraId="17158F44" w14:textId="77777777" w:rsidR="006E3ECB" w:rsidRPr="00C90D6F" w:rsidRDefault="006E3ECB" w:rsidP="006E3ECB">
      <w:pPr>
        <w:bidi/>
        <w:rPr>
          <w:rFonts w:asciiTheme="majorBidi" w:hAnsiTheme="majorBidi" w:cstheme="majorBidi"/>
          <w:sz w:val="24"/>
          <w:szCs w:val="24"/>
        </w:rPr>
      </w:pPr>
    </w:p>
    <w:p w14:paraId="3125E6A7" w14:textId="77777777" w:rsidR="006E3ECB" w:rsidRPr="00C90D6F" w:rsidRDefault="006E3ECB" w:rsidP="006E3ECB">
      <w:pPr>
        <w:bidi/>
        <w:jc w:val="center"/>
        <w:rPr>
          <w:rFonts w:asciiTheme="majorBidi" w:hAnsiTheme="majorBidi" w:cstheme="majorBidi"/>
        </w:rPr>
      </w:pPr>
      <w:bookmarkStart w:id="17" w:name="_Toc105379016"/>
      <w:bookmarkStart w:id="18" w:name="_Toc105379125"/>
      <w:r w:rsidRPr="00C90D6F">
        <w:rPr>
          <w:rFonts w:asciiTheme="majorBidi" w:hAnsiTheme="majorBidi" w:cstheme="majorBidi"/>
        </w:rPr>
        <w:t>Supervisor:</w:t>
      </w:r>
      <w:bookmarkEnd w:id="17"/>
      <w:bookmarkEnd w:id="18"/>
    </w:p>
    <w:p w14:paraId="160E66AE" w14:textId="42528CEB" w:rsidR="006E3ECB" w:rsidRPr="00C90D6F" w:rsidRDefault="006E3ECB" w:rsidP="006E3ECB">
      <w:pPr>
        <w:bidi/>
        <w:jc w:val="center"/>
        <w:rPr>
          <w:rFonts w:asciiTheme="majorBidi" w:hAnsiTheme="majorBidi" w:cstheme="majorBidi"/>
          <w:sz w:val="24"/>
          <w:szCs w:val="24"/>
        </w:rPr>
      </w:pPr>
      <w:bookmarkStart w:id="19" w:name="_Toc105379017"/>
      <w:bookmarkStart w:id="20" w:name="_Toc105379126"/>
      <w:r w:rsidRPr="00C90D6F">
        <w:rPr>
          <w:rFonts w:asciiTheme="majorBidi" w:hAnsiTheme="majorBidi" w:cstheme="majorBidi"/>
          <w:sz w:val="24"/>
          <w:szCs w:val="24"/>
        </w:rPr>
        <w:t>Dr. Bassam Al- Sharjabi</w:t>
      </w:r>
      <w:bookmarkEnd w:id="19"/>
      <w:bookmarkEnd w:id="20"/>
    </w:p>
    <w:p w14:paraId="4185E06A" w14:textId="77777777" w:rsidR="006E3ECB" w:rsidRPr="00C90D6F" w:rsidRDefault="006E3ECB" w:rsidP="006E3ECB">
      <w:pPr>
        <w:bidi/>
        <w:rPr>
          <w:rFonts w:asciiTheme="majorBidi" w:hAnsiTheme="majorBidi" w:cstheme="majorBidi"/>
        </w:rPr>
      </w:pPr>
    </w:p>
    <w:p w14:paraId="1A1C8C9D" w14:textId="1861BBC6" w:rsidR="006E3ECB" w:rsidRPr="00C90D6F" w:rsidRDefault="006E3ECB" w:rsidP="00F94B9C">
      <w:pPr>
        <w:pStyle w:val="Title"/>
        <w:jc w:val="center"/>
        <w:rPr>
          <w:rFonts w:asciiTheme="majorBidi" w:hAnsiTheme="majorBidi"/>
          <w:b/>
          <w:bCs/>
          <w:rtl/>
        </w:rPr>
      </w:pPr>
      <w:bookmarkStart w:id="21" w:name="_Toc105379019"/>
      <w:bookmarkStart w:id="22" w:name="_Toc105379128"/>
      <w:r w:rsidRPr="00C90D6F">
        <w:rPr>
          <w:rFonts w:asciiTheme="majorBidi" w:eastAsiaTheme="minorHAnsi" w:hAnsiTheme="majorBidi"/>
          <w:spacing w:val="0"/>
          <w:kern w:val="0"/>
          <w:sz w:val="22"/>
          <w:szCs w:val="22"/>
        </w:rPr>
        <w:t>20</w:t>
      </w:r>
      <w:bookmarkEnd w:id="21"/>
      <w:bookmarkEnd w:id="22"/>
      <w:r w:rsidR="00F94B9C">
        <w:rPr>
          <w:rFonts w:asciiTheme="majorBidi" w:eastAsiaTheme="minorHAnsi" w:hAnsiTheme="majorBidi"/>
          <w:spacing w:val="0"/>
          <w:kern w:val="0"/>
          <w:sz w:val="22"/>
          <w:szCs w:val="22"/>
        </w:rPr>
        <w:t>22/2023</w:t>
      </w:r>
    </w:p>
    <w:bookmarkEnd w:id="1"/>
    <w:p w14:paraId="256C4663" w14:textId="56C534FD" w:rsidR="00EF130E" w:rsidRPr="00C90D6F" w:rsidRDefault="00EF130E" w:rsidP="00EF130E">
      <w:pPr>
        <w:rPr>
          <w:rFonts w:asciiTheme="majorBidi" w:hAnsiTheme="majorBidi" w:cstheme="majorBidi"/>
          <w:rtl/>
        </w:rPr>
      </w:pPr>
    </w:p>
    <w:p w14:paraId="668EA92C" w14:textId="09FCDFF8" w:rsidR="006E3ECB" w:rsidRPr="00C90D6F" w:rsidRDefault="006E3ECB" w:rsidP="00EF130E">
      <w:pPr>
        <w:rPr>
          <w:rFonts w:asciiTheme="majorBidi" w:hAnsiTheme="majorBidi" w:cstheme="majorBidi"/>
          <w:rtl/>
        </w:rPr>
      </w:pPr>
    </w:p>
    <w:p w14:paraId="4528DE8C" w14:textId="5559440B" w:rsidR="006E3ECB" w:rsidRPr="00C90D6F" w:rsidRDefault="006E3ECB" w:rsidP="00EF130E">
      <w:pPr>
        <w:rPr>
          <w:rFonts w:asciiTheme="majorBidi" w:hAnsiTheme="majorBidi" w:cstheme="majorBidi"/>
        </w:rPr>
      </w:pPr>
    </w:p>
    <w:p w14:paraId="5C943B8D" w14:textId="3DBD7D18" w:rsidR="006E3ECB" w:rsidRPr="00C90D6F" w:rsidRDefault="006E3ECB" w:rsidP="00EF130E">
      <w:pPr>
        <w:rPr>
          <w:rFonts w:asciiTheme="majorBidi" w:hAnsiTheme="majorBidi" w:cstheme="majorBidi"/>
        </w:rPr>
      </w:pPr>
    </w:p>
    <w:p w14:paraId="2974D8A3" w14:textId="02A7B3AB" w:rsidR="006E3ECB" w:rsidRPr="00C90D6F" w:rsidRDefault="006E3ECB" w:rsidP="00EF130E">
      <w:pPr>
        <w:rPr>
          <w:rFonts w:asciiTheme="majorBidi" w:hAnsiTheme="majorBidi" w:cstheme="majorBidi"/>
        </w:rPr>
      </w:pPr>
    </w:p>
    <w:p w14:paraId="76A4616A" w14:textId="1B3A057D" w:rsidR="006E3ECB" w:rsidRPr="00C90D6F" w:rsidRDefault="006E3ECB" w:rsidP="00EF130E">
      <w:pPr>
        <w:rPr>
          <w:rFonts w:asciiTheme="majorBidi" w:hAnsiTheme="majorBidi" w:cstheme="majorBidi"/>
        </w:rPr>
      </w:pPr>
    </w:p>
    <w:p w14:paraId="1BF15F0F" w14:textId="15D88357" w:rsidR="006E3ECB" w:rsidRPr="00C90D6F" w:rsidRDefault="006E3ECB" w:rsidP="00EF130E">
      <w:pPr>
        <w:rPr>
          <w:rFonts w:asciiTheme="majorBidi" w:hAnsiTheme="majorBidi" w:cstheme="majorBidi"/>
        </w:rPr>
      </w:pPr>
    </w:p>
    <w:p w14:paraId="2E335F9F" w14:textId="77777777" w:rsidR="006E3ECB" w:rsidRPr="00C90D6F" w:rsidRDefault="006E3ECB" w:rsidP="00EF130E">
      <w:pPr>
        <w:rPr>
          <w:rFonts w:asciiTheme="majorBidi" w:hAnsiTheme="majorBidi" w:cstheme="majorBidi"/>
        </w:rPr>
      </w:pPr>
    </w:p>
    <w:sdt>
      <w:sdtPr>
        <w:rPr>
          <w:rFonts w:asciiTheme="majorBidi" w:eastAsiaTheme="minorHAnsi" w:hAnsiTheme="majorBidi" w:cstheme="minorBidi"/>
          <w:color w:val="auto"/>
          <w:sz w:val="22"/>
          <w:szCs w:val="22"/>
        </w:rPr>
        <w:id w:val="-2083896852"/>
        <w:docPartObj>
          <w:docPartGallery w:val="Table of Contents"/>
          <w:docPartUnique/>
        </w:docPartObj>
      </w:sdtPr>
      <w:sdtEndPr>
        <w:rPr>
          <w:b/>
          <w:bCs/>
          <w:noProof/>
        </w:rPr>
      </w:sdtEndPr>
      <w:sdtContent>
        <w:p w14:paraId="3655D658" w14:textId="77777777" w:rsidR="00EF130E" w:rsidRPr="00C90D6F" w:rsidRDefault="00EF130E" w:rsidP="00EF130E">
          <w:pPr>
            <w:pStyle w:val="TOCHeading"/>
            <w:rPr>
              <w:rFonts w:asciiTheme="majorBidi" w:hAnsiTheme="majorBidi"/>
              <w:b/>
              <w:bCs/>
              <w:color w:val="auto"/>
              <w:sz w:val="40"/>
              <w:szCs w:val="40"/>
            </w:rPr>
          </w:pPr>
          <w:r w:rsidRPr="00C90D6F">
            <w:rPr>
              <w:rFonts w:asciiTheme="majorBidi" w:hAnsiTheme="majorBidi"/>
              <w:b/>
              <w:bCs/>
              <w:color w:val="auto"/>
              <w:sz w:val="40"/>
              <w:szCs w:val="40"/>
            </w:rPr>
            <w:t>Table Of</w:t>
          </w:r>
          <w:r w:rsidRPr="00C90D6F">
            <w:rPr>
              <w:rFonts w:asciiTheme="majorBidi" w:hAnsiTheme="majorBidi"/>
            </w:rPr>
            <w:t xml:space="preserve"> </w:t>
          </w:r>
          <w:r w:rsidRPr="00C90D6F">
            <w:rPr>
              <w:rFonts w:asciiTheme="majorBidi" w:hAnsiTheme="majorBidi"/>
              <w:b/>
              <w:bCs/>
              <w:color w:val="auto"/>
              <w:sz w:val="40"/>
              <w:szCs w:val="40"/>
            </w:rPr>
            <w:t>Contents</w:t>
          </w:r>
        </w:p>
        <w:p w14:paraId="025061A7" w14:textId="20EF8E64" w:rsidR="002B0880" w:rsidRDefault="00EF130E">
          <w:pPr>
            <w:pStyle w:val="TOC1"/>
            <w:tabs>
              <w:tab w:val="right" w:leader="dot" w:pos="9350"/>
            </w:tabs>
            <w:rPr>
              <w:rFonts w:eastAsiaTheme="minorEastAsia"/>
              <w:noProof/>
            </w:rPr>
          </w:pPr>
          <w:r w:rsidRPr="00C90D6F">
            <w:rPr>
              <w:rFonts w:asciiTheme="majorBidi" w:hAnsiTheme="majorBidi" w:cstheme="majorBidi"/>
            </w:rPr>
            <w:fldChar w:fldCharType="begin"/>
          </w:r>
          <w:r w:rsidRPr="00C90D6F">
            <w:rPr>
              <w:rFonts w:asciiTheme="majorBidi" w:hAnsiTheme="majorBidi" w:cstheme="majorBidi"/>
            </w:rPr>
            <w:instrText xml:space="preserve"> TOC \o "1-3" \h \z \u </w:instrText>
          </w:r>
          <w:r w:rsidRPr="00C90D6F">
            <w:rPr>
              <w:rFonts w:asciiTheme="majorBidi" w:hAnsiTheme="majorBidi" w:cstheme="majorBidi"/>
            </w:rPr>
            <w:fldChar w:fldCharType="separate"/>
          </w:r>
          <w:hyperlink w:anchor="_Toc125576757" w:history="1">
            <w:r w:rsidR="002B0880" w:rsidRPr="008C5452">
              <w:rPr>
                <w:rStyle w:val="Hyperlink"/>
                <w:rFonts w:asciiTheme="majorBidi" w:eastAsiaTheme="majorEastAsia" w:hAnsiTheme="majorBidi" w:cstheme="majorBidi"/>
                <w:i/>
                <w:iCs/>
                <w:noProof/>
              </w:rPr>
              <w:t xml:space="preserve"> </w:t>
            </w:r>
            <w:r w:rsidR="002B0880" w:rsidRPr="008C5452">
              <w:rPr>
                <w:rStyle w:val="Hyperlink"/>
                <w:rFonts w:asciiTheme="majorBidi" w:hAnsiTheme="majorBidi" w:cstheme="majorBidi"/>
                <w:i/>
                <w:iCs/>
                <w:noProof/>
              </w:rPr>
              <w:drawing>
                <wp:inline distT="0" distB="0" distL="0" distR="0" wp14:anchorId="25BB745F" wp14:editId="236C1902">
                  <wp:extent cx="5943600" cy="434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34340"/>
                          </a:xfrm>
                          <a:prstGeom prst="rect">
                            <a:avLst/>
                          </a:prstGeom>
                          <a:noFill/>
                          <a:ln>
                            <a:noFill/>
                          </a:ln>
                        </pic:spPr>
                      </pic:pic>
                    </a:graphicData>
                  </a:graphic>
                </wp:inline>
              </w:drawing>
            </w:r>
            <w:r w:rsidR="002B0880">
              <w:rPr>
                <w:noProof/>
                <w:webHidden/>
              </w:rPr>
              <w:tab/>
            </w:r>
            <w:r w:rsidR="002B0880">
              <w:rPr>
                <w:noProof/>
                <w:webHidden/>
              </w:rPr>
              <w:fldChar w:fldCharType="begin"/>
            </w:r>
            <w:r w:rsidR="002B0880">
              <w:rPr>
                <w:noProof/>
                <w:webHidden/>
              </w:rPr>
              <w:instrText xml:space="preserve"> PAGEREF _Toc125576757 \h </w:instrText>
            </w:r>
            <w:r w:rsidR="002B0880">
              <w:rPr>
                <w:noProof/>
                <w:webHidden/>
              </w:rPr>
            </w:r>
            <w:r w:rsidR="002B0880">
              <w:rPr>
                <w:noProof/>
                <w:webHidden/>
              </w:rPr>
              <w:fldChar w:fldCharType="separate"/>
            </w:r>
            <w:r w:rsidR="00CE0167">
              <w:rPr>
                <w:noProof/>
                <w:webHidden/>
              </w:rPr>
              <w:t>1</w:t>
            </w:r>
            <w:r w:rsidR="002B0880">
              <w:rPr>
                <w:noProof/>
                <w:webHidden/>
              </w:rPr>
              <w:fldChar w:fldCharType="end"/>
            </w:r>
          </w:hyperlink>
        </w:p>
        <w:p w14:paraId="60BEF5CB" w14:textId="732956E4" w:rsidR="002B0880" w:rsidRDefault="00000000">
          <w:pPr>
            <w:pStyle w:val="TOC1"/>
            <w:tabs>
              <w:tab w:val="right" w:leader="dot" w:pos="9350"/>
            </w:tabs>
            <w:rPr>
              <w:rFonts w:eastAsiaTheme="minorEastAsia"/>
              <w:noProof/>
            </w:rPr>
          </w:pPr>
          <w:hyperlink w:anchor="_Toc125576758" w:history="1">
            <w:r w:rsidR="002B0880" w:rsidRPr="008C5452">
              <w:rPr>
                <w:rStyle w:val="Hyperlink"/>
                <w:rFonts w:asciiTheme="majorBidi" w:hAnsiTheme="majorBidi"/>
                <w:noProof/>
              </w:rPr>
              <w:t>Abstract</w:t>
            </w:r>
            <w:r w:rsidR="002B0880">
              <w:rPr>
                <w:noProof/>
                <w:webHidden/>
              </w:rPr>
              <w:tab/>
            </w:r>
            <w:r w:rsidR="002B0880">
              <w:rPr>
                <w:noProof/>
                <w:webHidden/>
              </w:rPr>
              <w:fldChar w:fldCharType="begin"/>
            </w:r>
            <w:r w:rsidR="002B0880">
              <w:rPr>
                <w:noProof/>
                <w:webHidden/>
              </w:rPr>
              <w:instrText xml:space="preserve"> PAGEREF _Toc125576758 \h </w:instrText>
            </w:r>
            <w:r w:rsidR="002B0880">
              <w:rPr>
                <w:noProof/>
                <w:webHidden/>
              </w:rPr>
            </w:r>
            <w:r w:rsidR="002B0880">
              <w:rPr>
                <w:noProof/>
                <w:webHidden/>
              </w:rPr>
              <w:fldChar w:fldCharType="separate"/>
            </w:r>
            <w:r w:rsidR="00CE0167">
              <w:rPr>
                <w:noProof/>
                <w:webHidden/>
              </w:rPr>
              <w:t>5</w:t>
            </w:r>
            <w:r w:rsidR="002B0880">
              <w:rPr>
                <w:noProof/>
                <w:webHidden/>
              </w:rPr>
              <w:fldChar w:fldCharType="end"/>
            </w:r>
          </w:hyperlink>
        </w:p>
        <w:p w14:paraId="18E85A72" w14:textId="16BE7B7C" w:rsidR="002B0880" w:rsidRDefault="00000000">
          <w:pPr>
            <w:pStyle w:val="TOC1"/>
            <w:tabs>
              <w:tab w:val="right" w:leader="dot" w:pos="9350"/>
            </w:tabs>
            <w:rPr>
              <w:rFonts w:eastAsiaTheme="minorEastAsia"/>
              <w:noProof/>
            </w:rPr>
          </w:pPr>
          <w:hyperlink w:anchor="_Toc125576759" w:history="1">
            <w:r w:rsidR="002B0880" w:rsidRPr="008C5452">
              <w:rPr>
                <w:rStyle w:val="Hyperlink"/>
                <w:rFonts w:asciiTheme="majorBidi" w:hAnsiTheme="majorBidi"/>
                <w:noProof/>
              </w:rPr>
              <w:t>Chapter 1: Introduction</w:t>
            </w:r>
            <w:r w:rsidR="002B0880">
              <w:rPr>
                <w:noProof/>
                <w:webHidden/>
              </w:rPr>
              <w:tab/>
            </w:r>
            <w:r w:rsidR="002B0880">
              <w:rPr>
                <w:noProof/>
                <w:webHidden/>
              </w:rPr>
              <w:fldChar w:fldCharType="begin"/>
            </w:r>
            <w:r w:rsidR="002B0880">
              <w:rPr>
                <w:noProof/>
                <w:webHidden/>
              </w:rPr>
              <w:instrText xml:space="preserve"> PAGEREF _Toc125576759 \h </w:instrText>
            </w:r>
            <w:r w:rsidR="002B0880">
              <w:rPr>
                <w:noProof/>
                <w:webHidden/>
              </w:rPr>
            </w:r>
            <w:r w:rsidR="002B0880">
              <w:rPr>
                <w:noProof/>
                <w:webHidden/>
              </w:rPr>
              <w:fldChar w:fldCharType="separate"/>
            </w:r>
            <w:r w:rsidR="00CE0167">
              <w:rPr>
                <w:noProof/>
                <w:webHidden/>
              </w:rPr>
              <w:t>5</w:t>
            </w:r>
            <w:r w:rsidR="002B0880">
              <w:rPr>
                <w:noProof/>
                <w:webHidden/>
              </w:rPr>
              <w:fldChar w:fldCharType="end"/>
            </w:r>
          </w:hyperlink>
        </w:p>
        <w:p w14:paraId="24E28EE6" w14:textId="5D26AEDB" w:rsidR="002B0880" w:rsidRDefault="00000000">
          <w:pPr>
            <w:pStyle w:val="TOC2"/>
            <w:rPr>
              <w:rFonts w:eastAsiaTheme="minorEastAsia"/>
            </w:rPr>
          </w:pPr>
          <w:hyperlink w:anchor="_Toc125576760" w:history="1">
            <w:r w:rsidR="002B0880" w:rsidRPr="008C5452">
              <w:rPr>
                <w:rStyle w:val="Hyperlink"/>
                <w:rFonts w:asciiTheme="majorBidi" w:hAnsiTheme="majorBidi"/>
              </w:rPr>
              <w:t>1.1 – Background on Hate Speech</w:t>
            </w:r>
            <w:r w:rsidR="002B0880">
              <w:rPr>
                <w:webHidden/>
              </w:rPr>
              <w:tab/>
            </w:r>
            <w:r w:rsidR="002B0880">
              <w:rPr>
                <w:webHidden/>
              </w:rPr>
              <w:fldChar w:fldCharType="begin"/>
            </w:r>
            <w:r w:rsidR="002B0880">
              <w:rPr>
                <w:webHidden/>
              </w:rPr>
              <w:instrText xml:space="preserve"> PAGEREF _Toc125576760 \h </w:instrText>
            </w:r>
            <w:r w:rsidR="002B0880">
              <w:rPr>
                <w:webHidden/>
              </w:rPr>
            </w:r>
            <w:r w:rsidR="002B0880">
              <w:rPr>
                <w:webHidden/>
              </w:rPr>
              <w:fldChar w:fldCharType="separate"/>
            </w:r>
            <w:r w:rsidR="00CE0167">
              <w:rPr>
                <w:webHidden/>
              </w:rPr>
              <w:t>5</w:t>
            </w:r>
            <w:r w:rsidR="002B0880">
              <w:rPr>
                <w:webHidden/>
              </w:rPr>
              <w:fldChar w:fldCharType="end"/>
            </w:r>
          </w:hyperlink>
        </w:p>
        <w:p w14:paraId="2290CBF9" w14:textId="49848E36" w:rsidR="002B0880" w:rsidRDefault="00000000">
          <w:pPr>
            <w:pStyle w:val="TOC2"/>
            <w:rPr>
              <w:rFonts w:eastAsiaTheme="minorEastAsia"/>
            </w:rPr>
          </w:pPr>
          <w:hyperlink w:anchor="_Toc125576761" w:history="1">
            <w:r w:rsidR="002B0880" w:rsidRPr="008C5452">
              <w:rPr>
                <w:rStyle w:val="Hyperlink"/>
                <w:rFonts w:asciiTheme="majorBidi" w:hAnsiTheme="majorBidi"/>
              </w:rPr>
              <w:t>1.2 – Project Introduction</w:t>
            </w:r>
            <w:r w:rsidR="002B0880">
              <w:rPr>
                <w:webHidden/>
              </w:rPr>
              <w:tab/>
            </w:r>
            <w:r w:rsidR="002B0880">
              <w:rPr>
                <w:webHidden/>
              </w:rPr>
              <w:fldChar w:fldCharType="begin"/>
            </w:r>
            <w:r w:rsidR="002B0880">
              <w:rPr>
                <w:webHidden/>
              </w:rPr>
              <w:instrText xml:space="preserve"> PAGEREF _Toc125576761 \h </w:instrText>
            </w:r>
            <w:r w:rsidR="002B0880">
              <w:rPr>
                <w:webHidden/>
              </w:rPr>
            </w:r>
            <w:r w:rsidR="002B0880">
              <w:rPr>
                <w:webHidden/>
              </w:rPr>
              <w:fldChar w:fldCharType="separate"/>
            </w:r>
            <w:r w:rsidR="00CE0167">
              <w:rPr>
                <w:webHidden/>
              </w:rPr>
              <w:t>5</w:t>
            </w:r>
            <w:r w:rsidR="002B0880">
              <w:rPr>
                <w:webHidden/>
              </w:rPr>
              <w:fldChar w:fldCharType="end"/>
            </w:r>
          </w:hyperlink>
        </w:p>
        <w:p w14:paraId="27EDCEB3" w14:textId="1851E3AF" w:rsidR="002B0880" w:rsidRDefault="00000000">
          <w:pPr>
            <w:pStyle w:val="TOC2"/>
            <w:rPr>
              <w:rFonts w:eastAsiaTheme="minorEastAsia"/>
            </w:rPr>
          </w:pPr>
          <w:hyperlink w:anchor="_Toc125576762" w:history="1">
            <w:r w:rsidR="002B0880" w:rsidRPr="008C5452">
              <w:rPr>
                <w:rStyle w:val="Hyperlink"/>
                <w:rFonts w:asciiTheme="majorBidi" w:hAnsiTheme="majorBidi"/>
              </w:rPr>
              <w:t>1.3 – Problem Statement</w:t>
            </w:r>
            <w:r w:rsidR="002B0880">
              <w:rPr>
                <w:webHidden/>
              </w:rPr>
              <w:tab/>
            </w:r>
            <w:r w:rsidR="002B0880">
              <w:rPr>
                <w:webHidden/>
              </w:rPr>
              <w:fldChar w:fldCharType="begin"/>
            </w:r>
            <w:r w:rsidR="002B0880">
              <w:rPr>
                <w:webHidden/>
              </w:rPr>
              <w:instrText xml:space="preserve"> PAGEREF _Toc125576762 \h </w:instrText>
            </w:r>
            <w:r w:rsidR="002B0880">
              <w:rPr>
                <w:webHidden/>
              </w:rPr>
            </w:r>
            <w:r w:rsidR="002B0880">
              <w:rPr>
                <w:webHidden/>
              </w:rPr>
              <w:fldChar w:fldCharType="separate"/>
            </w:r>
            <w:r w:rsidR="00CE0167">
              <w:rPr>
                <w:webHidden/>
              </w:rPr>
              <w:t>7</w:t>
            </w:r>
            <w:r w:rsidR="002B0880">
              <w:rPr>
                <w:webHidden/>
              </w:rPr>
              <w:fldChar w:fldCharType="end"/>
            </w:r>
          </w:hyperlink>
        </w:p>
        <w:p w14:paraId="691F6831" w14:textId="2A3A4D46" w:rsidR="002B0880" w:rsidRDefault="00000000">
          <w:pPr>
            <w:pStyle w:val="TOC2"/>
            <w:rPr>
              <w:rFonts w:eastAsiaTheme="minorEastAsia"/>
            </w:rPr>
          </w:pPr>
          <w:hyperlink w:anchor="_Toc125576763" w:history="1">
            <w:r w:rsidR="002B0880" w:rsidRPr="008C5452">
              <w:rPr>
                <w:rStyle w:val="Hyperlink"/>
                <w:rFonts w:asciiTheme="majorBidi" w:hAnsiTheme="majorBidi"/>
              </w:rPr>
              <w:t>1.4 – Project Scope</w:t>
            </w:r>
            <w:r w:rsidR="002B0880">
              <w:rPr>
                <w:webHidden/>
              </w:rPr>
              <w:tab/>
            </w:r>
            <w:r w:rsidR="002B0880">
              <w:rPr>
                <w:webHidden/>
              </w:rPr>
              <w:fldChar w:fldCharType="begin"/>
            </w:r>
            <w:r w:rsidR="002B0880">
              <w:rPr>
                <w:webHidden/>
              </w:rPr>
              <w:instrText xml:space="preserve"> PAGEREF _Toc125576763 \h </w:instrText>
            </w:r>
            <w:r w:rsidR="002B0880">
              <w:rPr>
                <w:webHidden/>
              </w:rPr>
            </w:r>
            <w:r w:rsidR="002B0880">
              <w:rPr>
                <w:webHidden/>
              </w:rPr>
              <w:fldChar w:fldCharType="separate"/>
            </w:r>
            <w:r w:rsidR="00CE0167">
              <w:rPr>
                <w:webHidden/>
              </w:rPr>
              <w:t>7</w:t>
            </w:r>
            <w:r w:rsidR="002B0880">
              <w:rPr>
                <w:webHidden/>
              </w:rPr>
              <w:fldChar w:fldCharType="end"/>
            </w:r>
          </w:hyperlink>
        </w:p>
        <w:p w14:paraId="74ECFE5B" w14:textId="0DAB494C" w:rsidR="002B0880" w:rsidRDefault="00000000">
          <w:pPr>
            <w:pStyle w:val="TOC2"/>
            <w:rPr>
              <w:rFonts w:eastAsiaTheme="minorEastAsia"/>
            </w:rPr>
          </w:pPr>
          <w:hyperlink w:anchor="_Toc125576764" w:history="1">
            <w:r w:rsidR="002B0880" w:rsidRPr="008C5452">
              <w:rPr>
                <w:rStyle w:val="Hyperlink"/>
                <w:rFonts w:asciiTheme="majorBidi" w:hAnsiTheme="majorBidi"/>
              </w:rPr>
              <w:t>1.5 – Project Questions</w:t>
            </w:r>
            <w:r w:rsidR="002B0880">
              <w:rPr>
                <w:webHidden/>
              </w:rPr>
              <w:tab/>
            </w:r>
            <w:r w:rsidR="002B0880">
              <w:rPr>
                <w:webHidden/>
              </w:rPr>
              <w:fldChar w:fldCharType="begin"/>
            </w:r>
            <w:r w:rsidR="002B0880">
              <w:rPr>
                <w:webHidden/>
              </w:rPr>
              <w:instrText xml:space="preserve"> PAGEREF _Toc125576764 \h </w:instrText>
            </w:r>
            <w:r w:rsidR="002B0880">
              <w:rPr>
                <w:webHidden/>
              </w:rPr>
            </w:r>
            <w:r w:rsidR="002B0880">
              <w:rPr>
                <w:webHidden/>
              </w:rPr>
              <w:fldChar w:fldCharType="separate"/>
            </w:r>
            <w:r w:rsidR="00CE0167">
              <w:rPr>
                <w:webHidden/>
              </w:rPr>
              <w:t>7</w:t>
            </w:r>
            <w:r w:rsidR="002B0880">
              <w:rPr>
                <w:webHidden/>
              </w:rPr>
              <w:fldChar w:fldCharType="end"/>
            </w:r>
          </w:hyperlink>
        </w:p>
        <w:p w14:paraId="42E6F21A" w14:textId="2C1A9AFF" w:rsidR="002B0880" w:rsidRDefault="00000000">
          <w:pPr>
            <w:pStyle w:val="TOC2"/>
            <w:rPr>
              <w:rFonts w:eastAsiaTheme="minorEastAsia"/>
            </w:rPr>
          </w:pPr>
          <w:hyperlink w:anchor="_Toc125576765" w:history="1">
            <w:r w:rsidR="002B0880" w:rsidRPr="008C5452">
              <w:rPr>
                <w:rStyle w:val="Hyperlink"/>
                <w:rFonts w:asciiTheme="majorBidi" w:hAnsiTheme="majorBidi"/>
              </w:rPr>
              <w:t>1.6 – Project Objectives</w:t>
            </w:r>
            <w:r w:rsidR="002B0880">
              <w:rPr>
                <w:webHidden/>
              </w:rPr>
              <w:tab/>
            </w:r>
            <w:r w:rsidR="002B0880">
              <w:rPr>
                <w:webHidden/>
              </w:rPr>
              <w:fldChar w:fldCharType="begin"/>
            </w:r>
            <w:r w:rsidR="002B0880">
              <w:rPr>
                <w:webHidden/>
              </w:rPr>
              <w:instrText xml:space="preserve"> PAGEREF _Toc125576765 \h </w:instrText>
            </w:r>
            <w:r w:rsidR="002B0880">
              <w:rPr>
                <w:webHidden/>
              </w:rPr>
            </w:r>
            <w:r w:rsidR="002B0880">
              <w:rPr>
                <w:webHidden/>
              </w:rPr>
              <w:fldChar w:fldCharType="separate"/>
            </w:r>
            <w:r w:rsidR="00CE0167">
              <w:rPr>
                <w:webHidden/>
              </w:rPr>
              <w:t>7</w:t>
            </w:r>
            <w:r w:rsidR="002B0880">
              <w:rPr>
                <w:webHidden/>
              </w:rPr>
              <w:fldChar w:fldCharType="end"/>
            </w:r>
          </w:hyperlink>
        </w:p>
        <w:p w14:paraId="30E2B1D4" w14:textId="38147CDC" w:rsidR="002B0880" w:rsidRDefault="00000000">
          <w:pPr>
            <w:pStyle w:val="TOC1"/>
            <w:tabs>
              <w:tab w:val="right" w:leader="dot" w:pos="9350"/>
            </w:tabs>
            <w:rPr>
              <w:rFonts w:eastAsiaTheme="minorEastAsia"/>
              <w:noProof/>
            </w:rPr>
          </w:pPr>
          <w:hyperlink w:anchor="_Toc125576766" w:history="1">
            <w:r w:rsidR="002B0880" w:rsidRPr="008C5452">
              <w:rPr>
                <w:rStyle w:val="Hyperlink"/>
                <w:rFonts w:asciiTheme="majorBidi" w:hAnsiTheme="majorBidi"/>
                <w:noProof/>
              </w:rPr>
              <w:t>Chapter 2: Background and Related Work</w:t>
            </w:r>
            <w:r w:rsidR="002B0880">
              <w:rPr>
                <w:noProof/>
                <w:webHidden/>
              </w:rPr>
              <w:tab/>
            </w:r>
            <w:r w:rsidR="002B0880">
              <w:rPr>
                <w:noProof/>
                <w:webHidden/>
              </w:rPr>
              <w:fldChar w:fldCharType="begin"/>
            </w:r>
            <w:r w:rsidR="002B0880">
              <w:rPr>
                <w:noProof/>
                <w:webHidden/>
              </w:rPr>
              <w:instrText xml:space="preserve"> PAGEREF _Toc125576766 \h </w:instrText>
            </w:r>
            <w:r w:rsidR="002B0880">
              <w:rPr>
                <w:noProof/>
                <w:webHidden/>
              </w:rPr>
            </w:r>
            <w:r w:rsidR="002B0880">
              <w:rPr>
                <w:noProof/>
                <w:webHidden/>
              </w:rPr>
              <w:fldChar w:fldCharType="separate"/>
            </w:r>
            <w:r w:rsidR="00CE0167">
              <w:rPr>
                <w:noProof/>
                <w:webHidden/>
              </w:rPr>
              <w:t>9</w:t>
            </w:r>
            <w:r w:rsidR="002B0880">
              <w:rPr>
                <w:noProof/>
                <w:webHidden/>
              </w:rPr>
              <w:fldChar w:fldCharType="end"/>
            </w:r>
          </w:hyperlink>
        </w:p>
        <w:p w14:paraId="03CCD874" w14:textId="731497E8" w:rsidR="002B0880" w:rsidRDefault="00000000">
          <w:pPr>
            <w:pStyle w:val="TOC2"/>
            <w:rPr>
              <w:rFonts w:eastAsiaTheme="minorEastAsia"/>
            </w:rPr>
          </w:pPr>
          <w:hyperlink w:anchor="_Toc125576767" w:history="1">
            <w:r w:rsidR="002B0880" w:rsidRPr="008C5452">
              <w:rPr>
                <w:rStyle w:val="Hyperlink"/>
                <w:rFonts w:asciiTheme="majorBidi" w:hAnsiTheme="majorBidi"/>
              </w:rPr>
              <w:t>2.1 – Hate Speech</w:t>
            </w:r>
            <w:r w:rsidR="002B0880">
              <w:rPr>
                <w:webHidden/>
              </w:rPr>
              <w:tab/>
            </w:r>
            <w:r w:rsidR="002B0880">
              <w:rPr>
                <w:webHidden/>
              </w:rPr>
              <w:fldChar w:fldCharType="begin"/>
            </w:r>
            <w:r w:rsidR="002B0880">
              <w:rPr>
                <w:webHidden/>
              </w:rPr>
              <w:instrText xml:space="preserve"> PAGEREF _Toc125576767 \h </w:instrText>
            </w:r>
            <w:r w:rsidR="002B0880">
              <w:rPr>
                <w:webHidden/>
              </w:rPr>
            </w:r>
            <w:r w:rsidR="002B0880">
              <w:rPr>
                <w:webHidden/>
              </w:rPr>
              <w:fldChar w:fldCharType="separate"/>
            </w:r>
            <w:r w:rsidR="00CE0167">
              <w:rPr>
                <w:webHidden/>
              </w:rPr>
              <w:t>9</w:t>
            </w:r>
            <w:r w:rsidR="002B0880">
              <w:rPr>
                <w:webHidden/>
              </w:rPr>
              <w:fldChar w:fldCharType="end"/>
            </w:r>
          </w:hyperlink>
        </w:p>
        <w:p w14:paraId="649883B9" w14:textId="48264197" w:rsidR="002B0880" w:rsidRDefault="00000000">
          <w:pPr>
            <w:pStyle w:val="TOC2"/>
            <w:rPr>
              <w:rFonts w:eastAsiaTheme="minorEastAsia"/>
            </w:rPr>
          </w:pPr>
          <w:hyperlink w:anchor="_Toc125576768" w:history="1">
            <w:r w:rsidR="002B0880" w:rsidRPr="008C5452">
              <w:rPr>
                <w:rStyle w:val="Hyperlink"/>
                <w:rFonts w:asciiTheme="majorBidi" w:hAnsiTheme="majorBidi"/>
              </w:rPr>
              <w:t>2.2 – Machine Learning</w:t>
            </w:r>
            <w:r w:rsidR="002B0880">
              <w:rPr>
                <w:webHidden/>
              </w:rPr>
              <w:tab/>
            </w:r>
            <w:r w:rsidR="002B0880">
              <w:rPr>
                <w:webHidden/>
              </w:rPr>
              <w:fldChar w:fldCharType="begin"/>
            </w:r>
            <w:r w:rsidR="002B0880">
              <w:rPr>
                <w:webHidden/>
              </w:rPr>
              <w:instrText xml:space="preserve"> PAGEREF _Toc125576768 \h </w:instrText>
            </w:r>
            <w:r w:rsidR="002B0880">
              <w:rPr>
                <w:webHidden/>
              </w:rPr>
            </w:r>
            <w:r w:rsidR="002B0880">
              <w:rPr>
                <w:webHidden/>
              </w:rPr>
              <w:fldChar w:fldCharType="separate"/>
            </w:r>
            <w:r w:rsidR="00CE0167">
              <w:rPr>
                <w:webHidden/>
              </w:rPr>
              <w:t>10</w:t>
            </w:r>
            <w:r w:rsidR="002B0880">
              <w:rPr>
                <w:webHidden/>
              </w:rPr>
              <w:fldChar w:fldCharType="end"/>
            </w:r>
          </w:hyperlink>
        </w:p>
        <w:p w14:paraId="4A024924" w14:textId="1DD0DD7A" w:rsidR="002B0880" w:rsidRDefault="00000000">
          <w:pPr>
            <w:pStyle w:val="TOC2"/>
            <w:rPr>
              <w:rFonts w:eastAsiaTheme="minorEastAsia"/>
            </w:rPr>
          </w:pPr>
          <w:hyperlink w:anchor="_Toc125576769" w:history="1">
            <w:r w:rsidR="002B0880" w:rsidRPr="008C5452">
              <w:rPr>
                <w:rStyle w:val="Hyperlink"/>
                <w:rFonts w:asciiTheme="majorBidi" w:hAnsiTheme="majorBidi"/>
              </w:rPr>
              <w:t>2.3 – Serious Gaming and Gamification</w:t>
            </w:r>
            <w:r w:rsidR="002B0880">
              <w:rPr>
                <w:webHidden/>
              </w:rPr>
              <w:tab/>
            </w:r>
            <w:r w:rsidR="002B0880">
              <w:rPr>
                <w:webHidden/>
              </w:rPr>
              <w:fldChar w:fldCharType="begin"/>
            </w:r>
            <w:r w:rsidR="002B0880">
              <w:rPr>
                <w:webHidden/>
              </w:rPr>
              <w:instrText xml:space="preserve"> PAGEREF _Toc125576769 \h </w:instrText>
            </w:r>
            <w:r w:rsidR="002B0880">
              <w:rPr>
                <w:webHidden/>
              </w:rPr>
            </w:r>
            <w:r w:rsidR="002B0880">
              <w:rPr>
                <w:webHidden/>
              </w:rPr>
              <w:fldChar w:fldCharType="separate"/>
            </w:r>
            <w:r w:rsidR="00CE0167">
              <w:rPr>
                <w:webHidden/>
              </w:rPr>
              <w:t>10</w:t>
            </w:r>
            <w:r w:rsidR="002B0880">
              <w:rPr>
                <w:webHidden/>
              </w:rPr>
              <w:fldChar w:fldCharType="end"/>
            </w:r>
          </w:hyperlink>
        </w:p>
        <w:p w14:paraId="54BCCA5C" w14:textId="104D7B55" w:rsidR="002B0880" w:rsidRDefault="00000000">
          <w:pPr>
            <w:pStyle w:val="TOC2"/>
            <w:rPr>
              <w:rFonts w:eastAsiaTheme="minorEastAsia"/>
            </w:rPr>
          </w:pPr>
          <w:hyperlink w:anchor="_Toc125576770" w:history="1">
            <w:r w:rsidR="002B0880" w:rsidRPr="008C5452">
              <w:rPr>
                <w:rStyle w:val="Hyperlink"/>
                <w:rFonts w:asciiTheme="majorBidi" w:hAnsiTheme="majorBidi"/>
              </w:rPr>
              <w:t>2.4 – Related Work</w:t>
            </w:r>
            <w:r w:rsidR="002B0880">
              <w:rPr>
                <w:webHidden/>
              </w:rPr>
              <w:tab/>
            </w:r>
            <w:r w:rsidR="002B0880">
              <w:rPr>
                <w:webHidden/>
              </w:rPr>
              <w:fldChar w:fldCharType="begin"/>
            </w:r>
            <w:r w:rsidR="002B0880">
              <w:rPr>
                <w:webHidden/>
              </w:rPr>
              <w:instrText xml:space="preserve"> PAGEREF _Toc125576770 \h </w:instrText>
            </w:r>
            <w:r w:rsidR="002B0880">
              <w:rPr>
                <w:webHidden/>
              </w:rPr>
            </w:r>
            <w:r w:rsidR="002B0880">
              <w:rPr>
                <w:webHidden/>
              </w:rPr>
              <w:fldChar w:fldCharType="separate"/>
            </w:r>
            <w:r w:rsidR="00CE0167">
              <w:rPr>
                <w:webHidden/>
              </w:rPr>
              <w:t>12</w:t>
            </w:r>
            <w:r w:rsidR="002B0880">
              <w:rPr>
                <w:webHidden/>
              </w:rPr>
              <w:fldChar w:fldCharType="end"/>
            </w:r>
          </w:hyperlink>
        </w:p>
        <w:p w14:paraId="69AC14EB" w14:textId="01AD9FF0" w:rsidR="002B0880" w:rsidRDefault="00000000">
          <w:pPr>
            <w:pStyle w:val="TOC3"/>
            <w:tabs>
              <w:tab w:val="right" w:leader="dot" w:pos="9350"/>
            </w:tabs>
            <w:rPr>
              <w:rFonts w:eastAsiaTheme="minorEastAsia"/>
              <w:noProof/>
            </w:rPr>
          </w:pPr>
          <w:hyperlink w:anchor="_Toc125576771" w:history="1">
            <w:r w:rsidR="002B0880" w:rsidRPr="008C5452">
              <w:rPr>
                <w:rStyle w:val="Hyperlink"/>
                <w:rFonts w:asciiTheme="majorBidi" w:hAnsiTheme="majorBidi"/>
                <w:noProof/>
              </w:rPr>
              <w:t>Serious Gaming and Gamification</w:t>
            </w:r>
            <w:r w:rsidR="002B0880">
              <w:rPr>
                <w:noProof/>
                <w:webHidden/>
              </w:rPr>
              <w:tab/>
            </w:r>
            <w:r w:rsidR="002B0880">
              <w:rPr>
                <w:noProof/>
                <w:webHidden/>
              </w:rPr>
              <w:fldChar w:fldCharType="begin"/>
            </w:r>
            <w:r w:rsidR="002B0880">
              <w:rPr>
                <w:noProof/>
                <w:webHidden/>
              </w:rPr>
              <w:instrText xml:space="preserve"> PAGEREF _Toc125576771 \h </w:instrText>
            </w:r>
            <w:r w:rsidR="002B0880">
              <w:rPr>
                <w:noProof/>
                <w:webHidden/>
              </w:rPr>
            </w:r>
            <w:r w:rsidR="002B0880">
              <w:rPr>
                <w:noProof/>
                <w:webHidden/>
              </w:rPr>
              <w:fldChar w:fldCharType="separate"/>
            </w:r>
            <w:r w:rsidR="00CE0167">
              <w:rPr>
                <w:noProof/>
                <w:webHidden/>
              </w:rPr>
              <w:t>12</w:t>
            </w:r>
            <w:r w:rsidR="002B0880">
              <w:rPr>
                <w:noProof/>
                <w:webHidden/>
              </w:rPr>
              <w:fldChar w:fldCharType="end"/>
            </w:r>
          </w:hyperlink>
        </w:p>
        <w:p w14:paraId="09AB71FC" w14:textId="570C95B0" w:rsidR="002B0880" w:rsidRDefault="00000000">
          <w:pPr>
            <w:pStyle w:val="TOC3"/>
            <w:tabs>
              <w:tab w:val="right" w:leader="dot" w:pos="9350"/>
            </w:tabs>
            <w:rPr>
              <w:rFonts w:eastAsiaTheme="minorEastAsia"/>
              <w:noProof/>
            </w:rPr>
          </w:pPr>
          <w:hyperlink w:anchor="_Toc125576772" w:history="1">
            <w:r w:rsidR="002B0880" w:rsidRPr="008C5452">
              <w:rPr>
                <w:rStyle w:val="Hyperlink"/>
                <w:rFonts w:asciiTheme="majorBidi" w:hAnsiTheme="majorBidi"/>
                <w:noProof/>
              </w:rPr>
              <w:t>Hate Speech</w:t>
            </w:r>
            <w:r w:rsidR="002B0880">
              <w:rPr>
                <w:noProof/>
                <w:webHidden/>
              </w:rPr>
              <w:tab/>
            </w:r>
            <w:r w:rsidR="002B0880">
              <w:rPr>
                <w:noProof/>
                <w:webHidden/>
              </w:rPr>
              <w:fldChar w:fldCharType="begin"/>
            </w:r>
            <w:r w:rsidR="002B0880">
              <w:rPr>
                <w:noProof/>
                <w:webHidden/>
              </w:rPr>
              <w:instrText xml:space="preserve"> PAGEREF _Toc125576772 \h </w:instrText>
            </w:r>
            <w:r w:rsidR="002B0880">
              <w:rPr>
                <w:noProof/>
                <w:webHidden/>
              </w:rPr>
            </w:r>
            <w:r w:rsidR="002B0880">
              <w:rPr>
                <w:noProof/>
                <w:webHidden/>
              </w:rPr>
              <w:fldChar w:fldCharType="separate"/>
            </w:r>
            <w:r w:rsidR="00CE0167">
              <w:rPr>
                <w:noProof/>
                <w:webHidden/>
              </w:rPr>
              <w:t>13</w:t>
            </w:r>
            <w:r w:rsidR="002B0880">
              <w:rPr>
                <w:noProof/>
                <w:webHidden/>
              </w:rPr>
              <w:fldChar w:fldCharType="end"/>
            </w:r>
          </w:hyperlink>
        </w:p>
        <w:p w14:paraId="114098A2" w14:textId="1ABC3F35" w:rsidR="002B0880" w:rsidRDefault="00000000">
          <w:pPr>
            <w:pStyle w:val="TOC1"/>
            <w:tabs>
              <w:tab w:val="right" w:leader="dot" w:pos="9350"/>
            </w:tabs>
            <w:rPr>
              <w:rFonts w:eastAsiaTheme="minorEastAsia"/>
              <w:noProof/>
            </w:rPr>
          </w:pPr>
          <w:hyperlink w:anchor="_Toc125576773" w:history="1">
            <w:r w:rsidR="002B0880" w:rsidRPr="008C5452">
              <w:rPr>
                <w:rStyle w:val="Hyperlink"/>
                <w:rFonts w:asciiTheme="majorBidi" w:hAnsiTheme="majorBidi"/>
                <w:noProof/>
              </w:rPr>
              <w:t>Chapter 3: Methodology and System Models</w:t>
            </w:r>
            <w:r w:rsidR="002B0880">
              <w:rPr>
                <w:noProof/>
                <w:webHidden/>
              </w:rPr>
              <w:tab/>
            </w:r>
            <w:r w:rsidR="002B0880">
              <w:rPr>
                <w:noProof/>
                <w:webHidden/>
              </w:rPr>
              <w:fldChar w:fldCharType="begin"/>
            </w:r>
            <w:r w:rsidR="002B0880">
              <w:rPr>
                <w:noProof/>
                <w:webHidden/>
              </w:rPr>
              <w:instrText xml:space="preserve"> PAGEREF _Toc125576773 \h </w:instrText>
            </w:r>
            <w:r w:rsidR="002B0880">
              <w:rPr>
                <w:noProof/>
                <w:webHidden/>
              </w:rPr>
            </w:r>
            <w:r w:rsidR="002B0880">
              <w:rPr>
                <w:noProof/>
                <w:webHidden/>
              </w:rPr>
              <w:fldChar w:fldCharType="separate"/>
            </w:r>
            <w:r w:rsidR="00CE0167">
              <w:rPr>
                <w:noProof/>
                <w:webHidden/>
              </w:rPr>
              <w:t>15</w:t>
            </w:r>
            <w:r w:rsidR="002B0880">
              <w:rPr>
                <w:noProof/>
                <w:webHidden/>
              </w:rPr>
              <w:fldChar w:fldCharType="end"/>
            </w:r>
          </w:hyperlink>
        </w:p>
        <w:p w14:paraId="762C2849" w14:textId="7BC99D2C" w:rsidR="002B0880" w:rsidRDefault="00000000">
          <w:pPr>
            <w:pStyle w:val="TOC2"/>
            <w:rPr>
              <w:rFonts w:eastAsiaTheme="minorEastAsia"/>
            </w:rPr>
          </w:pPr>
          <w:hyperlink w:anchor="_Toc125576774" w:history="1">
            <w:r w:rsidR="002B0880" w:rsidRPr="008C5452">
              <w:rPr>
                <w:rStyle w:val="Hyperlink"/>
                <w:rFonts w:asciiTheme="majorBidi" w:hAnsiTheme="majorBidi"/>
              </w:rPr>
              <w:t>3.1 – Project Methodology</w:t>
            </w:r>
            <w:r w:rsidR="002B0880">
              <w:rPr>
                <w:webHidden/>
              </w:rPr>
              <w:tab/>
            </w:r>
            <w:r w:rsidR="002B0880">
              <w:rPr>
                <w:webHidden/>
              </w:rPr>
              <w:fldChar w:fldCharType="begin"/>
            </w:r>
            <w:r w:rsidR="002B0880">
              <w:rPr>
                <w:webHidden/>
              </w:rPr>
              <w:instrText xml:space="preserve"> PAGEREF _Toc125576774 \h </w:instrText>
            </w:r>
            <w:r w:rsidR="002B0880">
              <w:rPr>
                <w:webHidden/>
              </w:rPr>
            </w:r>
            <w:r w:rsidR="002B0880">
              <w:rPr>
                <w:webHidden/>
              </w:rPr>
              <w:fldChar w:fldCharType="separate"/>
            </w:r>
            <w:r w:rsidR="00CE0167">
              <w:rPr>
                <w:webHidden/>
              </w:rPr>
              <w:t>15</w:t>
            </w:r>
            <w:r w:rsidR="002B0880">
              <w:rPr>
                <w:webHidden/>
              </w:rPr>
              <w:fldChar w:fldCharType="end"/>
            </w:r>
          </w:hyperlink>
        </w:p>
        <w:p w14:paraId="17126385" w14:textId="03F522D9" w:rsidR="002B0880" w:rsidRDefault="00000000">
          <w:pPr>
            <w:pStyle w:val="TOC2"/>
            <w:rPr>
              <w:rFonts w:eastAsiaTheme="minorEastAsia"/>
            </w:rPr>
          </w:pPr>
          <w:hyperlink w:anchor="_Toc125576775" w:history="1">
            <w:r w:rsidR="002B0880" w:rsidRPr="008C5452">
              <w:rPr>
                <w:rStyle w:val="Hyperlink"/>
                <w:rFonts w:asciiTheme="majorBidi" w:hAnsiTheme="majorBidi"/>
              </w:rPr>
              <w:t>3.2 – Architecture</w:t>
            </w:r>
            <w:r w:rsidR="002B0880">
              <w:rPr>
                <w:webHidden/>
              </w:rPr>
              <w:tab/>
            </w:r>
            <w:r w:rsidR="002B0880">
              <w:rPr>
                <w:webHidden/>
              </w:rPr>
              <w:fldChar w:fldCharType="begin"/>
            </w:r>
            <w:r w:rsidR="002B0880">
              <w:rPr>
                <w:webHidden/>
              </w:rPr>
              <w:instrText xml:space="preserve"> PAGEREF _Toc125576775 \h </w:instrText>
            </w:r>
            <w:r w:rsidR="002B0880">
              <w:rPr>
                <w:webHidden/>
              </w:rPr>
            </w:r>
            <w:r w:rsidR="002B0880">
              <w:rPr>
                <w:webHidden/>
              </w:rPr>
              <w:fldChar w:fldCharType="separate"/>
            </w:r>
            <w:r w:rsidR="00CE0167">
              <w:rPr>
                <w:webHidden/>
              </w:rPr>
              <w:t>16</w:t>
            </w:r>
            <w:r w:rsidR="002B0880">
              <w:rPr>
                <w:webHidden/>
              </w:rPr>
              <w:fldChar w:fldCharType="end"/>
            </w:r>
          </w:hyperlink>
        </w:p>
        <w:p w14:paraId="3780A77B" w14:textId="242B6096" w:rsidR="002B0880" w:rsidRDefault="00000000">
          <w:pPr>
            <w:pStyle w:val="TOC2"/>
            <w:rPr>
              <w:rFonts w:eastAsiaTheme="minorEastAsia"/>
            </w:rPr>
          </w:pPr>
          <w:hyperlink w:anchor="_Toc125576776" w:history="1">
            <w:r w:rsidR="002B0880" w:rsidRPr="008C5452">
              <w:rPr>
                <w:rStyle w:val="Hyperlink"/>
                <w:rFonts w:asciiTheme="majorBidi" w:hAnsiTheme="majorBidi"/>
              </w:rPr>
              <w:t>3.3 – System Models</w:t>
            </w:r>
            <w:r w:rsidR="002B0880">
              <w:rPr>
                <w:webHidden/>
              </w:rPr>
              <w:tab/>
            </w:r>
            <w:r w:rsidR="002B0880">
              <w:rPr>
                <w:webHidden/>
              </w:rPr>
              <w:fldChar w:fldCharType="begin"/>
            </w:r>
            <w:r w:rsidR="002B0880">
              <w:rPr>
                <w:webHidden/>
              </w:rPr>
              <w:instrText xml:space="preserve"> PAGEREF _Toc125576776 \h </w:instrText>
            </w:r>
            <w:r w:rsidR="002B0880">
              <w:rPr>
                <w:webHidden/>
              </w:rPr>
            </w:r>
            <w:r w:rsidR="002B0880">
              <w:rPr>
                <w:webHidden/>
              </w:rPr>
              <w:fldChar w:fldCharType="separate"/>
            </w:r>
            <w:r w:rsidR="00CE0167">
              <w:rPr>
                <w:webHidden/>
              </w:rPr>
              <w:t>17</w:t>
            </w:r>
            <w:r w:rsidR="002B0880">
              <w:rPr>
                <w:webHidden/>
              </w:rPr>
              <w:fldChar w:fldCharType="end"/>
            </w:r>
          </w:hyperlink>
        </w:p>
        <w:p w14:paraId="5DA5DC12" w14:textId="3E0E1850" w:rsidR="002B0880" w:rsidRDefault="00000000">
          <w:pPr>
            <w:pStyle w:val="TOC2"/>
            <w:rPr>
              <w:rFonts w:eastAsiaTheme="minorEastAsia"/>
            </w:rPr>
          </w:pPr>
          <w:hyperlink w:anchor="_Toc125576777" w:history="1">
            <w:r w:rsidR="002B0880" w:rsidRPr="008C5452">
              <w:rPr>
                <w:rStyle w:val="Hyperlink"/>
                <w:rFonts w:asciiTheme="majorBidi" w:hAnsiTheme="majorBidi"/>
              </w:rPr>
              <w:t>3.4 – Machine Learning Workflow and Experiments</w:t>
            </w:r>
            <w:r w:rsidR="002B0880">
              <w:rPr>
                <w:webHidden/>
              </w:rPr>
              <w:tab/>
            </w:r>
            <w:r w:rsidR="002B0880">
              <w:rPr>
                <w:webHidden/>
              </w:rPr>
              <w:fldChar w:fldCharType="begin"/>
            </w:r>
            <w:r w:rsidR="002B0880">
              <w:rPr>
                <w:webHidden/>
              </w:rPr>
              <w:instrText xml:space="preserve"> PAGEREF _Toc125576777 \h </w:instrText>
            </w:r>
            <w:r w:rsidR="002B0880">
              <w:rPr>
                <w:webHidden/>
              </w:rPr>
            </w:r>
            <w:r w:rsidR="002B0880">
              <w:rPr>
                <w:webHidden/>
              </w:rPr>
              <w:fldChar w:fldCharType="separate"/>
            </w:r>
            <w:r w:rsidR="00CE0167">
              <w:rPr>
                <w:webHidden/>
              </w:rPr>
              <w:t>24</w:t>
            </w:r>
            <w:r w:rsidR="002B0880">
              <w:rPr>
                <w:webHidden/>
              </w:rPr>
              <w:fldChar w:fldCharType="end"/>
            </w:r>
          </w:hyperlink>
        </w:p>
        <w:p w14:paraId="3EF875D5" w14:textId="2DCD2E0E" w:rsidR="002B0880" w:rsidRDefault="00000000">
          <w:pPr>
            <w:pStyle w:val="TOC3"/>
            <w:tabs>
              <w:tab w:val="right" w:leader="dot" w:pos="9350"/>
            </w:tabs>
            <w:rPr>
              <w:rFonts w:eastAsiaTheme="minorEastAsia"/>
              <w:noProof/>
            </w:rPr>
          </w:pPr>
          <w:hyperlink w:anchor="_Toc125576778" w:history="1">
            <w:r w:rsidR="002B0880" w:rsidRPr="008C5452">
              <w:rPr>
                <w:rStyle w:val="Hyperlink"/>
                <w:rFonts w:asciiTheme="majorBidi" w:hAnsiTheme="majorBidi"/>
                <w:noProof/>
              </w:rPr>
              <w:t>Experiment 1</w:t>
            </w:r>
            <w:r w:rsidR="002B0880">
              <w:rPr>
                <w:noProof/>
                <w:webHidden/>
              </w:rPr>
              <w:tab/>
            </w:r>
            <w:r w:rsidR="002B0880">
              <w:rPr>
                <w:noProof/>
                <w:webHidden/>
              </w:rPr>
              <w:fldChar w:fldCharType="begin"/>
            </w:r>
            <w:r w:rsidR="002B0880">
              <w:rPr>
                <w:noProof/>
                <w:webHidden/>
              </w:rPr>
              <w:instrText xml:space="preserve"> PAGEREF _Toc125576778 \h </w:instrText>
            </w:r>
            <w:r w:rsidR="002B0880">
              <w:rPr>
                <w:noProof/>
                <w:webHidden/>
              </w:rPr>
            </w:r>
            <w:r w:rsidR="002B0880">
              <w:rPr>
                <w:noProof/>
                <w:webHidden/>
              </w:rPr>
              <w:fldChar w:fldCharType="separate"/>
            </w:r>
            <w:r w:rsidR="00CE0167">
              <w:rPr>
                <w:noProof/>
                <w:webHidden/>
              </w:rPr>
              <w:t>25</w:t>
            </w:r>
            <w:r w:rsidR="002B0880">
              <w:rPr>
                <w:noProof/>
                <w:webHidden/>
              </w:rPr>
              <w:fldChar w:fldCharType="end"/>
            </w:r>
          </w:hyperlink>
        </w:p>
        <w:p w14:paraId="5CCD374E" w14:textId="388CBB04" w:rsidR="002B0880" w:rsidRDefault="00000000">
          <w:pPr>
            <w:pStyle w:val="TOC3"/>
            <w:tabs>
              <w:tab w:val="right" w:leader="dot" w:pos="9350"/>
            </w:tabs>
            <w:rPr>
              <w:rFonts w:eastAsiaTheme="minorEastAsia"/>
              <w:noProof/>
            </w:rPr>
          </w:pPr>
          <w:hyperlink w:anchor="_Toc125576779" w:history="1">
            <w:r w:rsidR="002B0880" w:rsidRPr="008C5452">
              <w:rPr>
                <w:rStyle w:val="Hyperlink"/>
                <w:rFonts w:asciiTheme="majorBidi" w:hAnsiTheme="majorBidi"/>
                <w:noProof/>
              </w:rPr>
              <w:t>Experiment 2</w:t>
            </w:r>
            <w:r w:rsidR="002B0880">
              <w:rPr>
                <w:noProof/>
                <w:webHidden/>
              </w:rPr>
              <w:tab/>
            </w:r>
          </w:hyperlink>
          <w:r w:rsidR="007C0D69">
            <w:rPr>
              <w:noProof/>
            </w:rPr>
            <w:t>25</w:t>
          </w:r>
        </w:p>
        <w:p w14:paraId="47CF9DC0" w14:textId="3E80F598" w:rsidR="002B0880" w:rsidRDefault="00000000">
          <w:pPr>
            <w:pStyle w:val="TOC3"/>
            <w:tabs>
              <w:tab w:val="right" w:leader="dot" w:pos="9350"/>
            </w:tabs>
            <w:rPr>
              <w:rFonts w:eastAsiaTheme="minorEastAsia"/>
              <w:noProof/>
            </w:rPr>
          </w:pPr>
          <w:hyperlink w:anchor="_Toc125576780" w:history="1">
            <w:r w:rsidR="002B0880" w:rsidRPr="008C5452">
              <w:rPr>
                <w:rStyle w:val="Hyperlink"/>
                <w:rFonts w:asciiTheme="majorBidi" w:hAnsiTheme="majorBidi"/>
                <w:noProof/>
              </w:rPr>
              <w:t>Experiment 3</w:t>
            </w:r>
            <w:r w:rsidR="002B0880">
              <w:rPr>
                <w:noProof/>
                <w:webHidden/>
              </w:rPr>
              <w:tab/>
            </w:r>
          </w:hyperlink>
          <w:r w:rsidR="007C0D69">
            <w:rPr>
              <w:noProof/>
            </w:rPr>
            <w:t>26</w:t>
          </w:r>
        </w:p>
        <w:p w14:paraId="02E3B69B" w14:textId="513F0B31" w:rsidR="002B0880" w:rsidRDefault="00000000">
          <w:pPr>
            <w:pStyle w:val="TOC3"/>
            <w:tabs>
              <w:tab w:val="right" w:leader="dot" w:pos="9350"/>
            </w:tabs>
            <w:rPr>
              <w:rFonts w:eastAsiaTheme="minorEastAsia"/>
              <w:noProof/>
            </w:rPr>
          </w:pPr>
          <w:hyperlink w:anchor="_Toc125576781" w:history="1">
            <w:r w:rsidR="002B0880" w:rsidRPr="008C5452">
              <w:rPr>
                <w:rStyle w:val="Hyperlink"/>
                <w:rFonts w:asciiTheme="majorBidi" w:hAnsiTheme="majorBidi"/>
                <w:noProof/>
              </w:rPr>
              <w:t>Experiment 4</w:t>
            </w:r>
            <w:r w:rsidR="002B0880">
              <w:rPr>
                <w:noProof/>
                <w:webHidden/>
              </w:rPr>
              <w:tab/>
            </w:r>
          </w:hyperlink>
          <w:r w:rsidR="007C0D69">
            <w:rPr>
              <w:noProof/>
            </w:rPr>
            <w:t>28</w:t>
          </w:r>
        </w:p>
        <w:p w14:paraId="74E10257" w14:textId="7F032B58" w:rsidR="002B0880" w:rsidRDefault="00000000">
          <w:pPr>
            <w:pStyle w:val="TOC3"/>
            <w:tabs>
              <w:tab w:val="right" w:leader="dot" w:pos="9350"/>
            </w:tabs>
            <w:rPr>
              <w:rFonts w:eastAsiaTheme="minorEastAsia"/>
              <w:noProof/>
            </w:rPr>
          </w:pPr>
          <w:hyperlink w:anchor="_Toc125576782" w:history="1">
            <w:r w:rsidR="002B0880" w:rsidRPr="008C5452">
              <w:rPr>
                <w:rStyle w:val="Hyperlink"/>
                <w:rFonts w:asciiTheme="majorBidi" w:hAnsiTheme="majorBidi"/>
                <w:noProof/>
              </w:rPr>
              <w:t>Experiment 5</w:t>
            </w:r>
            <w:r w:rsidR="002B0880">
              <w:rPr>
                <w:noProof/>
                <w:webHidden/>
              </w:rPr>
              <w:tab/>
            </w:r>
          </w:hyperlink>
          <w:r w:rsidR="007C0D69">
            <w:rPr>
              <w:noProof/>
            </w:rPr>
            <w:t>32</w:t>
          </w:r>
        </w:p>
        <w:p w14:paraId="7723BFFC" w14:textId="7D069050" w:rsidR="002B0880" w:rsidRDefault="00000000">
          <w:pPr>
            <w:pStyle w:val="TOC3"/>
            <w:tabs>
              <w:tab w:val="right" w:leader="dot" w:pos="9350"/>
            </w:tabs>
            <w:rPr>
              <w:rFonts w:eastAsiaTheme="minorEastAsia"/>
              <w:noProof/>
            </w:rPr>
          </w:pPr>
          <w:hyperlink w:anchor="_Toc125576783" w:history="1">
            <w:r w:rsidR="002B0880" w:rsidRPr="008C5452">
              <w:rPr>
                <w:rStyle w:val="Hyperlink"/>
                <w:rFonts w:asciiTheme="majorBidi" w:hAnsiTheme="majorBidi"/>
                <w:noProof/>
              </w:rPr>
              <w:t>Experiment 6</w:t>
            </w:r>
            <w:r w:rsidR="002B0880">
              <w:rPr>
                <w:noProof/>
                <w:webHidden/>
              </w:rPr>
              <w:tab/>
            </w:r>
          </w:hyperlink>
          <w:r w:rsidR="007C0D69">
            <w:rPr>
              <w:noProof/>
            </w:rPr>
            <w:t>32</w:t>
          </w:r>
        </w:p>
        <w:p w14:paraId="31892B8C" w14:textId="675D8303" w:rsidR="002B0880" w:rsidRDefault="00000000">
          <w:pPr>
            <w:pStyle w:val="TOC1"/>
            <w:tabs>
              <w:tab w:val="right" w:leader="dot" w:pos="9350"/>
            </w:tabs>
            <w:rPr>
              <w:rFonts w:eastAsiaTheme="minorEastAsia"/>
              <w:noProof/>
            </w:rPr>
          </w:pPr>
          <w:hyperlink w:anchor="_Toc125576784" w:history="1">
            <w:r w:rsidR="002B0880" w:rsidRPr="008C5452">
              <w:rPr>
                <w:rStyle w:val="Hyperlink"/>
                <w:rFonts w:asciiTheme="majorBidi" w:hAnsiTheme="majorBidi"/>
                <w:noProof/>
              </w:rPr>
              <w:t>Chapter 4: Conclusion</w:t>
            </w:r>
            <w:r w:rsidR="002B0880">
              <w:rPr>
                <w:noProof/>
                <w:webHidden/>
              </w:rPr>
              <w:tab/>
            </w:r>
            <w:r w:rsidR="002B0880">
              <w:rPr>
                <w:noProof/>
                <w:webHidden/>
              </w:rPr>
              <w:fldChar w:fldCharType="begin"/>
            </w:r>
            <w:r w:rsidR="002B0880">
              <w:rPr>
                <w:noProof/>
                <w:webHidden/>
              </w:rPr>
              <w:instrText xml:space="preserve"> PAGEREF _Toc125576784 \h </w:instrText>
            </w:r>
            <w:r w:rsidR="002B0880">
              <w:rPr>
                <w:noProof/>
                <w:webHidden/>
              </w:rPr>
            </w:r>
            <w:r w:rsidR="002B0880">
              <w:rPr>
                <w:noProof/>
                <w:webHidden/>
              </w:rPr>
              <w:fldChar w:fldCharType="separate"/>
            </w:r>
            <w:r w:rsidR="00CE0167">
              <w:rPr>
                <w:noProof/>
                <w:webHidden/>
              </w:rPr>
              <w:t>40</w:t>
            </w:r>
            <w:r w:rsidR="002B0880">
              <w:rPr>
                <w:noProof/>
                <w:webHidden/>
              </w:rPr>
              <w:fldChar w:fldCharType="end"/>
            </w:r>
          </w:hyperlink>
        </w:p>
        <w:p w14:paraId="76585D38" w14:textId="5CC275D5" w:rsidR="002B0880" w:rsidRDefault="00000000">
          <w:pPr>
            <w:pStyle w:val="TOC1"/>
            <w:tabs>
              <w:tab w:val="right" w:leader="dot" w:pos="9350"/>
            </w:tabs>
            <w:rPr>
              <w:rFonts w:eastAsiaTheme="minorEastAsia"/>
              <w:noProof/>
            </w:rPr>
          </w:pPr>
          <w:hyperlink w:anchor="_Toc125576785" w:history="1">
            <w:r w:rsidR="002B0880" w:rsidRPr="008C5452">
              <w:rPr>
                <w:rStyle w:val="Hyperlink"/>
                <w:rFonts w:asciiTheme="majorBidi" w:hAnsiTheme="majorBidi"/>
                <w:noProof/>
              </w:rPr>
              <w:t>References</w:t>
            </w:r>
            <w:r w:rsidR="002B0880">
              <w:rPr>
                <w:noProof/>
                <w:webHidden/>
              </w:rPr>
              <w:tab/>
            </w:r>
            <w:r w:rsidR="002B0880">
              <w:rPr>
                <w:noProof/>
                <w:webHidden/>
              </w:rPr>
              <w:fldChar w:fldCharType="begin"/>
            </w:r>
            <w:r w:rsidR="002B0880">
              <w:rPr>
                <w:noProof/>
                <w:webHidden/>
              </w:rPr>
              <w:instrText xml:space="preserve"> PAGEREF _Toc125576785 \h </w:instrText>
            </w:r>
            <w:r w:rsidR="002B0880">
              <w:rPr>
                <w:noProof/>
                <w:webHidden/>
              </w:rPr>
            </w:r>
            <w:r w:rsidR="002B0880">
              <w:rPr>
                <w:noProof/>
                <w:webHidden/>
              </w:rPr>
              <w:fldChar w:fldCharType="separate"/>
            </w:r>
            <w:r w:rsidR="00CE0167">
              <w:rPr>
                <w:noProof/>
                <w:webHidden/>
              </w:rPr>
              <w:t>41</w:t>
            </w:r>
            <w:r w:rsidR="002B0880">
              <w:rPr>
                <w:noProof/>
                <w:webHidden/>
              </w:rPr>
              <w:fldChar w:fldCharType="end"/>
            </w:r>
          </w:hyperlink>
        </w:p>
        <w:p w14:paraId="3BAF4CF5" w14:textId="22CB0110" w:rsidR="006B6DD8" w:rsidRPr="002B0880" w:rsidRDefault="00EF130E" w:rsidP="002B0880">
          <w:pPr>
            <w:pStyle w:val="TOC1"/>
            <w:tabs>
              <w:tab w:val="right" w:leader="dot" w:pos="9350"/>
            </w:tabs>
            <w:rPr>
              <w:rFonts w:asciiTheme="majorBidi" w:hAnsiTheme="majorBidi" w:cstheme="majorBidi"/>
              <w:b/>
              <w:bCs/>
              <w:noProof/>
            </w:rPr>
          </w:pPr>
          <w:r w:rsidRPr="00C90D6F">
            <w:rPr>
              <w:rFonts w:asciiTheme="majorBidi" w:hAnsiTheme="majorBidi" w:cstheme="majorBidi"/>
              <w:b/>
              <w:bCs/>
              <w:noProof/>
            </w:rPr>
            <w:lastRenderedPageBreak/>
            <w:fldChar w:fldCharType="end"/>
          </w:r>
        </w:p>
      </w:sdtContent>
    </w:sdt>
    <w:p w14:paraId="217BE286" w14:textId="31D7B7B4" w:rsidR="00154B58" w:rsidRPr="00C90D6F" w:rsidRDefault="00154B58" w:rsidP="00154B58">
      <w:pPr>
        <w:pStyle w:val="TOC1"/>
        <w:tabs>
          <w:tab w:val="right" w:leader="dot" w:pos="9350"/>
        </w:tabs>
        <w:rPr>
          <w:rFonts w:asciiTheme="majorBidi" w:eastAsiaTheme="majorEastAsia" w:hAnsiTheme="majorBidi" w:cstheme="majorBidi"/>
          <w:b/>
          <w:bCs/>
          <w:sz w:val="40"/>
          <w:szCs w:val="40"/>
        </w:rPr>
      </w:pPr>
      <w:r w:rsidRPr="00C90D6F">
        <w:rPr>
          <w:rFonts w:asciiTheme="majorBidi" w:eastAsiaTheme="majorEastAsia" w:hAnsiTheme="majorBidi" w:cstheme="majorBidi"/>
          <w:b/>
          <w:bCs/>
          <w:sz w:val="40"/>
          <w:szCs w:val="40"/>
        </w:rPr>
        <w:t>List of Tables and Figures</w:t>
      </w:r>
    </w:p>
    <w:p w14:paraId="190766C6" w14:textId="3908C291" w:rsidR="00F03AF5" w:rsidRPr="006255B8" w:rsidRDefault="00E60B2C" w:rsidP="00B07050">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2.</w:t>
      </w:r>
      <w:r w:rsidR="0008325E" w:rsidRPr="006255B8">
        <w:rPr>
          <w:rStyle w:val="Hyperlink"/>
          <w:rFonts w:asciiTheme="majorBidi" w:hAnsiTheme="majorBidi" w:cstheme="majorBidi"/>
          <w:color w:val="auto"/>
          <w:u w:val="none"/>
        </w:rPr>
        <w:t>1</w:t>
      </w:r>
      <w:r w:rsidRPr="006255B8">
        <w:rPr>
          <w:rStyle w:val="Hyperlink"/>
          <w:rFonts w:asciiTheme="majorBidi" w:hAnsiTheme="majorBidi" w:cstheme="majorBidi"/>
          <w:color w:val="auto"/>
          <w:u w:val="none"/>
        </w:rPr>
        <w:t xml:space="preserve"> – Hate </w:t>
      </w:r>
      <w:r w:rsidR="00B07050" w:rsidRPr="006255B8">
        <w:rPr>
          <w:rStyle w:val="Hyperlink"/>
          <w:rFonts w:asciiTheme="majorBidi" w:hAnsiTheme="majorBidi" w:cstheme="majorBidi"/>
          <w:color w:val="auto"/>
          <w:u w:val="none"/>
        </w:rPr>
        <w:t>S</w:t>
      </w:r>
      <w:r w:rsidRPr="006255B8">
        <w:rPr>
          <w:rStyle w:val="Hyperlink"/>
          <w:rFonts w:asciiTheme="majorBidi" w:hAnsiTheme="majorBidi" w:cstheme="majorBidi"/>
          <w:color w:val="auto"/>
          <w:u w:val="none"/>
        </w:rPr>
        <w:t xml:space="preserve">peech </w:t>
      </w:r>
      <w:r w:rsidR="00B07050" w:rsidRPr="006255B8">
        <w:rPr>
          <w:rStyle w:val="Hyperlink"/>
          <w:rFonts w:asciiTheme="majorBidi" w:hAnsiTheme="majorBidi" w:cstheme="majorBidi"/>
          <w:color w:val="auto"/>
          <w:u w:val="none"/>
        </w:rPr>
        <w:t>S</w:t>
      </w:r>
      <w:r w:rsidRPr="006255B8">
        <w:rPr>
          <w:rStyle w:val="Hyperlink"/>
          <w:rFonts w:asciiTheme="majorBidi" w:hAnsiTheme="majorBidi" w:cstheme="majorBidi"/>
          <w:color w:val="auto"/>
          <w:u w:val="none"/>
        </w:rPr>
        <w:t xml:space="preserve">everity </w:t>
      </w:r>
      <w:r w:rsidR="00B07050" w:rsidRPr="006255B8">
        <w:rPr>
          <w:rStyle w:val="Hyperlink"/>
          <w:rFonts w:asciiTheme="majorBidi" w:hAnsiTheme="majorBidi" w:cstheme="majorBidi"/>
          <w:color w:val="auto"/>
          <w:u w:val="none"/>
        </w:rPr>
        <w:t>L</w:t>
      </w:r>
      <w:r w:rsidRPr="006255B8">
        <w:rPr>
          <w:rStyle w:val="Hyperlink"/>
          <w:rFonts w:asciiTheme="majorBidi" w:hAnsiTheme="majorBidi" w:cstheme="majorBidi"/>
          <w:color w:val="auto"/>
          <w:u w:val="none"/>
        </w:rPr>
        <w:t>evels………………………………………………………………………………………………</w:t>
      </w:r>
      <w:r w:rsidR="002B0880" w:rsidRPr="006255B8">
        <w:rPr>
          <w:rStyle w:val="Hyperlink"/>
          <w:rFonts w:asciiTheme="majorBidi" w:hAnsiTheme="majorBidi" w:cstheme="majorBidi"/>
          <w:color w:val="auto"/>
          <w:u w:val="none"/>
        </w:rPr>
        <w:t>…...10</w:t>
      </w:r>
    </w:p>
    <w:p w14:paraId="6CFBED2F" w14:textId="664FF5FC" w:rsidR="0008325E" w:rsidRPr="006255B8" w:rsidRDefault="0008325E" w:rsidP="00CC76B6">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2.</w:t>
      </w:r>
      <w:r w:rsidR="00B07050" w:rsidRPr="006255B8">
        <w:rPr>
          <w:rStyle w:val="Hyperlink"/>
          <w:rFonts w:asciiTheme="majorBidi" w:hAnsiTheme="majorBidi" w:cstheme="majorBidi"/>
          <w:color w:val="auto"/>
          <w:u w:val="none"/>
        </w:rPr>
        <w:t>2</w:t>
      </w:r>
      <w:r w:rsidRPr="006255B8">
        <w:rPr>
          <w:rStyle w:val="Hyperlink"/>
          <w:rFonts w:asciiTheme="majorBidi" w:hAnsiTheme="majorBidi" w:cstheme="majorBidi"/>
          <w:color w:val="auto"/>
          <w:u w:val="none"/>
        </w:rPr>
        <w:t xml:space="preserve"> – </w:t>
      </w:r>
      <w:r w:rsidR="00B07050" w:rsidRPr="006255B8">
        <w:rPr>
          <w:rStyle w:val="Hyperlink"/>
          <w:rFonts w:asciiTheme="majorBidi" w:hAnsiTheme="majorBidi" w:cstheme="majorBidi"/>
          <w:color w:val="auto"/>
          <w:u w:val="none"/>
        </w:rPr>
        <w:t>C</w:t>
      </w:r>
      <w:r w:rsidRPr="006255B8">
        <w:rPr>
          <w:rStyle w:val="Hyperlink"/>
          <w:rFonts w:asciiTheme="majorBidi" w:hAnsiTheme="majorBidi" w:cstheme="majorBidi"/>
          <w:color w:val="auto"/>
          <w:u w:val="none"/>
        </w:rPr>
        <w:t xml:space="preserve">lassification </w:t>
      </w:r>
      <w:r w:rsidR="00CC76B6" w:rsidRPr="006255B8">
        <w:rPr>
          <w:rStyle w:val="Hyperlink"/>
          <w:rFonts w:asciiTheme="majorBidi" w:hAnsiTheme="majorBidi" w:cstheme="majorBidi"/>
          <w:color w:val="auto"/>
          <w:u w:val="none"/>
        </w:rPr>
        <w:t>G</w:t>
      </w:r>
      <w:r w:rsidRPr="006255B8">
        <w:rPr>
          <w:rStyle w:val="Hyperlink"/>
          <w:rFonts w:asciiTheme="majorBidi" w:hAnsiTheme="majorBidi" w:cstheme="majorBidi"/>
          <w:color w:val="auto"/>
          <w:u w:val="none"/>
        </w:rPr>
        <w:t xml:space="preserve">ame </w:t>
      </w:r>
      <w:r w:rsidR="00CC76B6" w:rsidRPr="006255B8">
        <w:rPr>
          <w:rStyle w:val="Hyperlink"/>
          <w:rFonts w:asciiTheme="majorBidi" w:hAnsiTheme="majorBidi" w:cstheme="majorBidi"/>
          <w:color w:val="auto"/>
          <w:u w:val="none"/>
        </w:rPr>
        <w:t>W</w:t>
      </w:r>
      <w:r w:rsidRPr="006255B8">
        <w:rPr>
          <w:rStyle w:val="Hyperlink"/>
          <w:rFonts w:asciiTheme="majorBidi" w:hAnsiTheme="majorBidi" w:cstheme="majorBidi"/>
          <w:color w:val="auto"/>
          <w:u w:val="none"/>
        </w:rPr>
        <w:t xml:space="preserve">ebsite </w:t>
      </w:r>
      <w:r w:rsidR="00CC76B6" w:rsidRPr="006255B8">
        <w:rPr>
          <w:rStyle w:val="Hyperlink"/>
          <w:rFonts w:asciiTheme="majorBidi" w:hAnsiTheme="majorBidi" w:cstheme="majorBidi"/>
          <w:color w:val="auto"/>
          <w:u w:val="none"/>
        </w:rPr>
        <w:t>L</w:t>
      </w:r>
      <w:r w:rsidRPr="006255B8">
        <w:rPr>
          <w:rStyle w:val="Hyperlink"/>
          <w:rFonts w:asciiTheme="majorBidi" w:hAnsiTheme="majorBidi" w:cstheme="majorBidi"/>
          <w:color w:val="auto"/>
          <w:u w:val="none"/>
        </w:rPr>
        <w:t>ayout……………………………………</w:t>
      </w:r>
      <w:r w:rsidR="002B0880"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6565A9" w:rsidRPr="006255B8">
        <w:rPr>
          <w:rStyle w:val="Hyperlink"/>
          <w:rFonts w:asciiTheme="majorBidi" w:hAnsiTheme="majorBidi" w:cstheme="majorBidi"/>
          <w:color w:val="auto"/>
          <w:u w:val="none"/>
        </w:rPr>
        <w:t>…………..……1</w:t>
      </w:r>
      <w:r w:rsidR="002B0880" w:rsidRPr="006255B8">
        <w:rPr>
          <w:rStyle w:val="Hyperlink"/>
          <w:rFonts w:asciiTheme="majorBidi" w:hAnsiTheme="majorBidi" w:cstheme="majorBidi"/>
          <w:color w:val="auto"/>
          <w:u w:val="none"/>
        </w:rPr>
        <w:t>3</w:t>
      </w:r>
    </w:p>
    <w:p w14:paraId="249CC1D4" w14:textId="2D13E29F" w:rsidR="00917EB1" w:rsidRPr="006255B8" w:rsidRDefault="00917EB1" w:rsidP="00917EB1">
      <w:pPr>
        <w:pStyle w:val="TOC2"/>
        <w:rPr>
          <w:rFonts w:asciiTheme="majorBidi" w:hAnsiTheme="majorBidi" w:cstheme="majorBidi"/>
        </w:rPr>
      </w:pPr>
      <w:r w:rsidRPr="006255B8">
        <w:rPr>
          <w:rStyle w:val="Hyperlink"/>
          <w:rFonts w:asciiTheme="majorBidi" w:hAnsiTheme="majorBidi" w:cstheme="majorBidi"/>
          <w:color w:val="auto"/>
          <w:u w:val="none"/>
        </w:rPr>
        <w:t>Figure 3.1 – Project Methodology Flow Diagram...……………………………………………………………...………………………………..15</w:t>
      </w:r>
    </w:p>
    <w:p w14:paraId="32B6DFB1" w14:textId="03CDEFC0" w:rsidR="00917EB1" w:rsidRPr="006255B8" w:rsidRDefault="00917EB1" w:rsidP="00917EB1">
      <w:pPr>
        <w:rPr>
          <w:rFonts w:asciiTheme="majorBidi" w:hAnsiTheme="majorBidi" w:cstheme="majorBidi"/>
        </w:rPr>
      </w:pPr>
      <w:r w:rsidRPr="006255B8">
        <w:rPr>
          <w:rStyle w:val="Hyperlink"/>
          <w:rFonts w:asciiTheme="majorBidi" w:hAnsiTheme="majorBidi" w:cstheme="majorBidi"/>
          <w:color w:val="auto"/>
          <w:u w:val="none"/>
        </w:rPr>
        <w:t xml:space="preserve">Figure 3.2 – </w:t>
      </w:r>
      <w:r w:rsidRPr="006255B8">
        <w:rPr>
          <w:rFonts w:asciiTheme="majorBidi" w:hAnsiTheme="majorBidi" w:cstheme="majorBidi"/>
        </w:rPr>
        <w:t>DiscH Architecture Diagram……</w:t>
      </w:r>
      <w:r w:rsidRPr="006255B8">
        <w:rPr>
          <w:rStyle w:val="Hyperlink"/>
          <w:rFonts w:asciiTheme="majorBidi" w:hAnsiTheme="majorBidi" w:cstheme="majorBidi"/>
          <w:color w:val="auto"/>
          <w:u w:val="none"/>
        </w:rPr>
        <w:t>…………………………………………………………...……………………………….16</w:t>
      </w:r>
    </w:p>
    <w:p w14:paraId="7DC4D335" w14:textId="2F4C2592"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3 – Data Collection Sequence Diagram.…………………………………………...……………………………………………………17</w:t>
      </w:r>
    </w:p>
    <w:p w14:paraId="02E78774" w14:textId="1342EB42"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4 – User Registration Sequence Diagram.…………………………………………………………………………………………………18</w:t>
      </w:r>
    </w:p>
    <w:p w14:paraId="07440F89" w14:textId="49F1A998"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5 – User Login Sequence Diagram.…………………………………………………………………..……………………………..18</w:t>
      </w:r>
    </w:p>
    <w:p w14:paraId="5914BC8F" w14:textId="2ACBFA89"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6 – Post Question Sequence Diagram.……..………………………………………………………………………..…………………19</w:t>
      </w:r>
    </w:p>
    <w:p w14:paraId="0B9296DB" w14:textId="2CB7598E"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7 – Answering Question Sequence Diagram.…………………………………………………………………………………………………20</w:t>
      </w:r>
    </w:p>
    <w:p w14:paraId="11B1FCBE" w14:textId="642AE504"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8 – Model Training.………………………………………………………………………………………………….20</w:t>
      </w:r>
    </w:p>
    <w:p w14:paraId="7439CCCD" w14:textId="1CD3C001"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9 – Use Case Diagram.………………………………………………………………………………………………….21</w:t>
      </w:r>
    </w:p>
    <w:p w14:paraId="186701D2" w14:textId="196E8893"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10 – Reward Process Activity Diagram.……………………...………………………………….……………………………………….22</w:t>
      </w:r>
    </w:p>
    <w:p w14:paraId="4E5BA8A9" w14:textId="3E77F8DF" w:rsidR="00917EB1" w:rsidRPr="006255B8" w:rsidRDefault="00917EB1" w:rsidP="00917EB1">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1</w:t>
      </w:r>
      <w:r w:rsidR="004121FA" w:rsidRPr="006255B8">
        <w:rPr>
          <w:rStyle w:val="Hyperlink"/>
          <w:rFonts w:asciiTheme="majorBidi" w:hAnsiTheme="majorBidi" w:cstheme="majorBidi"/>
          <w:color w:val="auto"/>
          <w:u w:val="none"/>
        </w:rPr>
        <w:t>1</w:t>
      </w:r>
      <w:r w:rsidRPr="006255B8">
        <w:rPr>
          <w:rStyle w:val="Hyperlink"/>
          <w:rFonts w:asciiTheme="majorBidi" w:hAnsiTheme="majorBidi" w:cstheme="majorBidi"/>
          <w:color w:val="auto"/>
          <w:u w:val="none"/>
        </w:rPr>
        <w:t xml:space="preserve"> – </w:t>
      </w:r>
      <w:r w:rsidR="008119AA" w:rsidRPr="006255B8">
        <w:rPr>
          <w:rStyle w:val="Hyperlink"/>
          <w:rFonts w:asciiTheme="majorBidi" w:hAnsiTheme="majorBidi" w:cstheme="majorBidi"/>
          <w:color w:val="auto"/>
          <w:u w:val="none"/>
        </w:rPr>
        <w:t xml:space="preserve">Hate Speech Labeling Activity </w:t>
      </w:r>
      <w:r w:rsidRPr="006255B8">
        <w:rPr>
          <w:rStyle w:val="Hyperlink"/>
          <w:rFonts w:asciiTheme="majorBidi" w:hAnsiTheme="majorBidi" w:cstheme="majorBidi"/>
          <w:color w:val="auto"/>
          <w:u w:val="none"/>
        </w:rPr>
        <w:t>………………………………..………………………………………………………………………..…23</w:t>
      </w:r>
    </w:p>
    <w:p w14:paraId="44F9802C" w14:textId="7C220E1C" w:rsidR="00917EB1" w:rsidRPr="006255B8" w:rsidRDefault="00917EB1" w:rsidP="008119AA">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Figure 3.1</w:t>
      </w:r>
      <w:r w:rsidR="004121FA" w:rsidRPr="006255B8">
        <w:rPr>
          <w:rStyle w:val="Hyperlink"/>
          <w:rFonts w:asciiTheme="majorBidi" w:hAnsiTheme="majorBidi" w:cstheme="majorBidi"/>
          <w:color w:val="auto"/>
          <w:u w:val="none"/>
        </w:rPr>
        <w:t>2</w:t>
      </w:r>
      <w:r w:rsidRPr="006255B8">
        <w:rPr>
          <w:rStyle w:val="Hyperlink"/>
          <w:rFonts w:asciiTheme="majorBidi" w:hAnsiTheme="majorBidi" w:cstheme="majorBidi"/>
          <w:color w:val="auto"/>
          <w:u w:val="none"/>
        </w:rPr>
        <w:t xml:space="preserve"> – Machine Learning Model Development Workflow.…………………………………………..…………………………………………………….24</w:t>
      </w:r>
    </w:p>
    <w:p w14:paraId="492B80BF" w14:textId="00E7D3A9" w:rsidR="002B0880" w:rsidRPr="006255B8" w:rsidRDefault="002B0880" w:rsidP="002B0880">
      <w:pPr>
        <w:pStyle w:val="TOC2"/>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 xml:space="preserve">Table </w:t>
      </w:r>
      <w:r w:rsidR="00D55498">
        <w:rPr>
          <w:rStyle w:val="Hyperlink"/>
          <w:rFonts w:asciiTheme="majorBidi" w:hAnsiTheme="majorBidi" w:cstheme="majorBidi" w:hint="cs"/>
          <w:color w:val="auto"/>
          <w:u w:val="none"/>
          <w:rtl/>
        </w:rPr>
        <w:t>4</w:t>
      </w:r>
      <w:r w:rsidRPr="006255B8">
        <w:rPr>
          <w:rStyle w:val="Hyperlink"/>
          <w:rFonts w:asciiTheme="majorBidi" w:hAnsiTheme="majorBidi" w:cstheme="majorBidi"/>
          <w:color w:val="auto"/>
          <w:u w:val="none"/>
        </w:rPr>
        <w:t>.1 – NB and SVC model Results……………………………………………………………………………………….……….…</w:t>
      </w:r>
      <w:r w:rsidR="008119AA" w:rsidRPr="006255B8">
        <w:rPr>
          <w:rStyle w:val="Hyperlink"/>
          <w:rFonts w:asciiTheme="majorBidi" w:hAnsiTheme="majorBidi" w:cstheme="majorBidi"/>
          <w:color w:val="auto"/>
          <w:u w:val="none"/>
        </w:rPr>
        <w:t>.</w:t>
      </w:r>
      <w:r w:rsidR="00D55498">
        <w:rPr>
          <w:rStyle w:val="Hyperlink"/>
          <w:rFonts w:asciiTheme="majorBidi" w:hAnsiTheme="majorBidi" w:cstheme="majorBidi"/>
          <w:color w:val="auto"/>
          <w:u w:val="none"/>
        </w:rPr>
        <w:t>.</w:t>
      </w:r>
      <w:r w:rsidR="008119AA" w:rsidRPr="006255B8">
        <w:rPr>
          <w:rStyle w:val="Hyperlink"/>
          <w:rFonts w:asciiTheme="majorBidi" w:hAnsiTheme="majorBidi" w:cstheme="majorBidi"/>
          <w:color w:val="auto"/>
          <w:u w:val="none"/>
        </w:rPr>
        <w:t>.2</w:t>
      </w:r>
      <w:r w:rsidR="00D55498">
        <w:rPr>
          <w:rStyle w:val="Hyperlink"/>
          <w:rFonts w:asciiTheme="majorBidi" w:hAnsiTheme="majorBidi" w:cstheme="majorBidi" w:hint="cs"/>
          <w:color w:val="auto"/>
          <w:u w:val="none"/>
          <w:rtl/>
        </w:rPr>
        <w:t>5</w:t>
      </w:r>
    </w:p>
    <w:p w14:paraId="7C00E3AE" w14:textId="60BCA2AE" w:rsidR="002B0880" w:rsidRPr="006255B8" w:rsidRDefault="002B0880" w:rsidP="002B0880">
      <w:pPr>
        <w:pStyle w:val="TOC2"/>
        <w:rPr>
          <w:rFonts w:asciiTheme="majorBidi" w:hAnsiTheme="majorBidi" w:cstheme="majorBidi"/>
        </w:rPr>
      </w:pPr>
      <w:r w:rsidRPr="006255B8">
        <w:rPr>
          <w:rStyle w:val="Hyperlink"/>
          <w:rFonts w:asciiTheme="majorBidi" w:hAnsiTheme="majorBidi" w:cstheme="majorBidi"/>
          <w:color w:val="auto"/>
          <w:u w:val="none"/>
        </w:rPr>
        <w:t xml:space="preserve">Table </w:t>
      </w:r>
      <w:r w:rsidR="00D55498">
        <w:rPr>
          <w:rStyle w:val="Hyperlink"/>
          <w:rFonts w:asciiTheme="majorBidi" w:hAnsiTheme="majorBidi" w:cstheme="majorBidi"/>
          <w:color w:val="auto"/>
          <w:u w:val="none"/>
        </w:rPr>
        <w:t>4</w:t>
      </w:r>
      <w:r w:rsidRPr="006255B8">
        <w:rPr>
          <w:rStyle w:val="Hyperlink"/>
          <w:rFonts w:asciiTheme="majorBidi" w:hAnsiTheme="majorBidi" w:cstheme="majorBidi"/>
          <w:color w:val="auto"/>
          <w:u w:val="none"/>
        </w:rPr>
        <w:t>.2 – Annotation results…………………………………………………………………………</w:t>
      </w:r>
      <w:r w:rsidR="008119AA"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8119AA" w:rsidRPr="006255B8">
        <w:rPr>
          <w:rStyle w:val="Hyperlink"/>
          <w:rFonts w:asciiTheme="majorBidi" w:hAnsiTheme="majorBidi" w:cstheme="majorBidi"/>
          <w:color w:val="auto"/>
          <w:u w:val="none"/>
        </w:rPr>
        <w:t>2</w:t>
      </w:r>
      <w:r w:rsidR="00D55498">
        <w:rPr>
          <w:rStyle w:val="Hyperlink"/>
          <w:rFonts w:asciiTheme="majorBidi" w:hAnsiTheme="majorBidi" w:cstheme="majorBidi"/>
          <w:color w:val="auto"/>
          <w:u w:val="none"/>
        </w:rPr>
        <w:t>6</w:t>
      </w:r>
    </w:p>
    <w:p w14:paraId="748C07BD" w14:textId="32820DF1" w:rsidR="004121FA" w:rsidRPr="006255B8" w:rsidRDefault="004121FA" w:rsidP="004121FA">
      <w:pPr>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 xml:space="preserve">Figure </w:t>
      </w:r>
      <w:r w:rsidR="00D55498">
        <w:rPr>
          <w:rStyle w:val="Hyperlink"/>
          <w:rFonts w:asciiTheme="majorBidi" w:hAnsiTheme="majorBidi" w:cstheme="majorBidi"/>
          <w:color w:val="auto"/>
          <w:u w:val="none"/>
        </w:rPr>
        <w:t>4</w:t>
      </w:r>
      <w:r w:rsidRPr="006255B8">
        <w:rPr>
          <w:rStyle w:val="Hyperlink"/>
          <w:rFonts w:asciiTheme="majorBidi" w:hAnsiTheme="majorBidi" w:cstheme="majorBidi"/>
          <w:color w:val="auto"/>
          <w:u w:val="none"/>
        </w:rPr>
        <w:t>.</w:t>
      </w:r>
      <w:r w:rsidR="00D55498">
        <w:rPr>
          <w:rStyle w:val="Hyperlink"/>
          <w:rFonts w:asciiTheme="majorBidi" w:hAnsiTheme="majorBidi" w:cstheme="majorBidi"/>
          <w:color w:val="auto"/>
          <w:u w:val="none"/>
        </w:rPr>
        <w:t>1</w:t>
      </w:r>
      <w:r w:rsidRPr="006255B8">
        <w:rPr>
          <w:rStyle w:val="Hyperlink"/>
          <w:rFonts w:asciiTheme="majorBidi" w:hAnsiTheme="majorBidi" w:cstheme="majorBidi"/>
          <w:color w:val="auto"/>
          <w:u w:val="none"/>
        </w:rPr>
        <w:t xml:space="preserve"> –</w:t>
      </w:r>
      <w:r w:rsidR="00923DFF" w:rsidRPr="006255B8">
        <w:rPr>
          <w:rStyle w:val="Hyperlink"/>
          <w:rFonts w:asciiTheme="majorBidi" w:hAnsiTheme="majorBidi" w:cstheme="majorBidi"/>
          <w:color w:val="auto"/>
          <w:u w:val="none"/>
        </w:rPr>
        <w:t xml:space="preserve"> </w:t>
      </w:r>
      <w:r w:rsidRPr="006255B8">
        <w:rPr>
          <w:rFonts w:asciiTheme="majorBidi" w:hAnsiTheme="majorBidi" w:cstheme="majorBidi"/>
        </w:rPr>
        <w:t>Class Distribution for 500 Responses</w:t>
      </w:r>
      <w:r w:rsidRPr="006255B8">
        <w:rPr>
          <w:rStyle w:val="Hyperlink"/>
          <w:rFonts w:asciiTheme="majorBidi" w:hAnsiTheme="majorBidi" w:cstheme="majorBidi"/>
          <w:color w:val="auto"/>
          <w:u w:val="none"/>
        </w:rPr>
        <w:t>………………………………</w:t>
      </w:r>
      <w:r w:rsidR="00D5549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2</w:t>
      </w:r>
      <w:r w:rsidR="00D55498">
        <w:rPr>
          <w:rStyle w:val="Hyperlink"/>
          <w:rFonts w:asciiTheme="majorBidi" w:hAnsiTheme="majorBidi" w:cstheme="majorBidi"/>
          <w:color w:val="auto"/>
          <w:u w:val="none"/>
        </w:rPr>
        <w:t>7</w:t>
      </w:r>
    </w:p>
    <w:p w14:paraId="6AD447EE" w14:textId="646B7996" w:rsidR="00154B58" w:rsidRPr="006255B8" w:rsidRDefault="00154B58" w:rsidP="00154B58">
      <w:pPr>
        <w:rPr>
          <w:rFonts w:asciiTheme="majorBidi" w:hAnsiTheme="majorBidi" w:cstheme="majorBidi"/>
          <w:rtl/>
        </w:rPr>
      </w:pPr>
    </w:p>
    <w:p w14:paraId="0A245D6A" w14:textId="302070E5" w:rsidR="006E3ECB" w:rsidRPr="006255B8" w:rsidRDefault="006E3ECB" w:rsidP="00154B58">
      <w:pPr>
        <w:rPr>
          <w:rFonts w:asciiTheme="majorBidi" w:hAnsiTheme="majorBidi" w:cstheme="majorBidi"/>
          <w:rtl/>
        </w:rPr>
      </w:pPr>
    </w:p>
    <w:p w14:paraId="241F2661" w14:textId="58BD25A6" w:rsidR="004121FA" w:rsidRPr="006255B8" w:rsidRDefault="004121FA" w:rsidP="004121FA">
      <w:pPr>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lastRenderedPageBreak/>
        <w:t xml:space="preserve">Figure </w:t>
      </w:r>
      <w:r w:rsidR="00D55498">
        <w:rPr>
          <w:rStyle w:val="Hyperlink"/>
          <w:rFonts w:asciiTheme="majorBidi" w:hAnsiTheme="majorBidi" w:cstheme="majorBidi"/>
          <w:color w:val="auto"/>
          <w:u w:val="none"/>
        </w:rPr>
        <w:t>4</w:t>
      </w:r>
      <w:r w:rsidRPr="006255B8">
        <w:rPr>
          <w:rStyle w:val="Hyperlink"/>
          <w:rFonts w:asciiTheme="majorBidi" w:hAnsiTheme="majorBidi" w:cstheme="majorBidi"/>
          <w:color w:val="auto"/>
          <w:u w:val="none"/>
        </w:rPr>
        <w:t>.</w:t>
      </w:r>
      <w:r w:rsidR="00D55498">
        <w:rPr>
          <w:rStyle w:val="Hyperlink"/>
          <w:rFonts w:asciiTheme="majorBidi" w:hAnsiTheme="majorBidi" w:cstheme="majorBidi"/>
          <w:color w:val="auto"/>
          <w:u w:val="none"/>
        </w:rPr>
        <w:t>2</w:t>
      </w:r>
      <w:r w:rsidRPr="006255B8">
        <w:rPr>
          <w:rStyle w:val="Hyperlink"/>
          <w:rFonts w:asciiTheme="majorBidi" w:hAnsiTheme="majorBidi" w:cstheme="majorBidi"/>
          <w:color w:val="auto"/>
          <w:u w:val="none"/>
        </w:rPr>
        <w:t xml:space="preserve"> –</w:t>
      </w:r>
      <w:r w:rsidR="00923DFF" w:rsidRPr="006255B8">
        <w:rPr>
          <w:rStyle w:val="Hyperlink"/>
          <w:rFonts w:asciiTheme="majorBidi" w:hAnsiTheme="majorBidi" w:cstheme="majorBidi"/>
          <w:color w:val="auto"/>
          <w:u w:val="none"/>
        </w:rPr>
        <w:t xml:space="preserve"> </w:t>
      </w:r>
      <w:r w:rsidRPr="006255B8">
        <w:rPr>
          <w:rFonts w:asciiTheme="majorBidi" w:hAnsiTheme="majorBidi" w:cstheme="majorBidi"/>
        </w:rPr>
        <w:t>Class Distribution for 4.8k Responses</w:t>
      </w:r>
      <w:r w:rsidRPr="006255B8">
        <w:rPr>
          <w:rStyle w:val="Hyperlink"/>
          <w:rFonts w:asciiTheme="majorBidi" w:hAnsiTheme="majorBidi" w:cstheme="majorBidi"/>
          <w:color w:val="auto"/>
          <w:u w:val="none"/>
        </w:rPr>
        <w:t>……………………………</w:t>
      </w:r>
      <w:r w:rsidR="006255B8"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6255B8"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6255B8"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27</w:t>
      </w:r>
    </w:p>
    <w:p w14:paraId="64C9A3AE" w14:textId="6896D620" w:rsidR="00611AC9" w:rsidRPr="006255B8" w:rsidRDefault="00611AC9" w:rsidP="00377C3C">
      <w:pPr>
        <w:rPr>
          <w:rStyle w:val="Hyperlink"/>
          <w:rFonts w:asciiTheme="majorBidi" w:hAnsiTheme="majorBidi" w:cstheme="majorBidi"/>
          <w:color w:val="auto"/>
          <w:u w:val="none"/>
        </w:rPr>
      </w:pPr>
      <w:r w:rsidRPr="006255B8">
        <w:rPr>
          <w:rStyle w:val="Hyperlink"/>
          <w:rFonts w:asciiTheme="majorBidi" w:hAnsiTheme="majorBidi" w:cstheme="majorBidi"/>
          <w:color w:val="auto"/>
          <w:u w:val="none"/>
        </w:rPr>
        <w:t xml:space="preserve">Table </w:t>
      </w:r>
      <w:r w:rsidR="00D55498">
        <w:rPr>
          <w:rStyle w:val="Hyperlink"/>
          <w:rFonts w:asciiTheme="majorBidi" w:hAnsiTheme="majorBidi" w:cstheme="majorBidi"/>
          <w:color w:val="auto"/>
          <w:u w:val="none"/>
        </w:rPr>
        <w:t>4</w:t>
      </w:r>
      <w:r w:rsidRPr="006255B8">
        <w:rPr>
          <w:rStyle w:val="Hyperlink"/>
          <w:rFonts w:asciiTheme="majorBidi" w:hAnsiTheme="majorBidi" w:cstheme="majorBidi"/>
          <w:color w:val="auto"/>
          <w:u w:val="none"/>
        </w:rPr>
        <w:t>.3 –</w:t>
      </w:r>
      <w:r w:rsidR="00377C3C" w:rsidRPr="006255B8">
        <w:rPr>
          <w:rFonts w:asciiTheme="majorBidi" w:hAnsiTheme="majorBidi" w:cstheme="majorBidi"/>
        </w:rPr>
        <w:t xml:space="preserve"> </w:t>
      </w:r>
      <w:r w:rsidRPr="006255B8">
        <w:rPr>
          <w:rFonts w:asciiTheme="majorBidi" w:hAnsiTheme="majorBidi" w:cstheme="majorBidi"/>
        </w:rPr>
        <w:t>Models Comparison between 500 Responses and 4.8k</w:t>
      </w:r>
      <w:r w:rsidR="006255B8">
        <w:rPr>
          <w:rFonts w:asciiTheme="majorBidi" w:hAnsiTheme="majorBidi" w:cstheme="majorBidi"/>
        </w:rPr>
        <w:t xml:space="preserve"> </w:t>
      </w:r>
      <w:r w:rsidRPr="006255B8">
        <w:rPr>
          <w:rStyle w:val="Hyperlink"/>
          <w:rFonts w:asciiTheme="majorBidi" w:hAnsiTheme="majorBidi" w:cstheme="majorBidi"/>
          <w:color w:val="auto"/>
          <w:u w:val="none"/>
        </w:rPr>
        <w:t>……………………………………………………………………</w:t>
      </w:r>
      <w:r w:rsidR="00377C3C"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6255B8" w:rsidRP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w:t>
      </w:r>
      <w:r w:rsidR="006255B8">
        <w:rPr>
          <w:rStyle w:val="Hyperlink"/>
          <w:rFonts w:asciiTheme="majorBidi" w:hAnsiTheme="majorBidi" w:cstheme="majorBidi"/>
          <w:color w:val="auto"/>
          <w:u w:val="none"/>
        </w:rPr>
        <w:t>…………</w:t>
      </w:r>
      <w:r w:rsidRPr="006255B8">
        <w:rPr>
          <w:rStyle w:val="Hyperlink"/>
          <w:rFonts w:asciiTheme="majorBidi" w:hAnsiTheme="majorBidi" w:cstheme="majorBidi"/>
          <w:color w:val="auto"/>
          <w:u w:val="none"/>
        </w:rPr>
        <w:t>2</w:t>
      </w:r>
      <w:r w:rsidR="00D55498">
        <w:rPr>
          <w:rStyle w:val="Hyperlink"/>
          <w:rFonts w:asciiTheme="majorBidi" w:hAnsiTheme="majorBidi" w:cstheme="majorBidi"/>
          <w:color w:val="auto"/>
          <w:u w:val="none"/>
        </w:rPr>
        <w:t>8</w:t>
      </w:r>
    </w:p>
    <w:p w14:paraId="10934399" w14:textId="2F11F4FC" w:rsidR="006255B8" w:rsidRDefault="00BB5C20" w:rsidP="00377C3C">
      <w:pPr>
        <w:rPr>
          <w:rFonts w:asciiTheme="majorBidi" w:hAnsiTheme="majorBidi" w:cstheme="majorBidi"/>
        </w:rPr>
      </w:pPr>
      <w:r>
        <w:rPr>
          <w:rFonts w:asciiTheme="majorBidi" w:hAnsiTheme="majorBidi" w:cstheme="majorBidi"/>
        </w:rPr>
        <w:t>Experiment 4 Figures</w:t>
      </w:r>
      <w:r w:rsidR="006255B8">
        <w:rPr>
          <w:rFonts w:asciiTheme="majorBidi" w:hAnsiTheme="majorBidi" w:cstheme="majorBidi"/>
        </w:rPr>
        <w:t>…………………………………</w:t>
      </w:r>
      <w:r>
        <w:rPr>
          <w:rFonts w:asciiTheme="majorBidi" w:hAnsiTheme="majorBidi" w:cstheme="majorBidi"/>
        </w:rPr>
        <w:t>…………………………</w:t>
      </w:r>
      <w:r w:rsidR="00936C2B">
        <w:rPr>
          <w:rFonts w:asciiTheme="majorBidi" w:hAnsiTheme="majorBidi" w:cstheme="majorBidi"/>
        </w:rPr>
        <w:t>..</w:t>
      </w:r>
      <w:r>
        <w:rPr>
          <w:rFonts w:asciiTheme="majorBidi" w:hAnsiTheme="majorBidi" w:cstheme="majorBidi"/>
        </w:rPr>
        <w:t>.....................</w:t>
      </w:r>
      <w:r w:rsidR="00936C2B">
        <w:rPr>
          <w:rFonts w:asciiTheme="majorBidi" w:hAnsiTheme="majorBidi" w:cstheme="majorBidi"/>
        </w:rPr>
        <w:t>.</w:t>
      </w:r>
      <w:r w:rsidR="006255B8">
        <w:rPr>
          <w:rFonts w:asciiTheme="majorBidi" w:hAnsiTheme="majorBidi" w:cstheme="majorBidi"/>
        </w:rPr>
        <w:t>.2</w:t>
      </w:r>
      <w:r w:rsidR="0088778A">
        <w:rPr>
          <w:rFonts w:asciiTheme="majorBidi" w:hAnsiTheme="majorBidi" w:cstheme="majorBidi"/>
        </w:rPr>
        <w:t>8</w:t>
      </w:r>
      <w:r w:rsidR="006255B8">
        <w:rPr>
          <w:rFonts w:asciiTheme="majorBidi" w:hAnsiTheme="majorBidi" w:cstheme="majorBidi"/>
        </w:rPr>
        <w:t xml:space="preserve"> </w:t>
      </w:r>
      <w:r>
        <w:rPr>
          <w:rFonts w:asciiTheme="majorBidi" w:hAnsiTheme="majorBidi" w:cstheme="majorBidi"/>
        </w:rPr>
        <w:t>–</w:t>
      </w:r>
      <w:r w:rsidR="006255B8">
        <w:rPr>
          <w:rFonts w:asciiTheme="majorBidi" w:hAnsiTheme="majorBidi" w:cstheme="majorBidi"/>
        </w:rPr>
        <w:t xml:space="preserve"> </w:t>
      </w:r>
      <w:r>
        <w:rPr>
          <w:rFonts w:asciiTheme="majorBidi" w:hAnsiTheme="majorBidi" w:cstheme="majorBidi"/>
        </w:rPr>
        <w:t>31</w:t>
      </w:r>
    </w:p>
    <w:p w14:paraId="076BBB19" w14:textId="2D39918D" w:rsidR="00BB5C20" w:rsidRPr="006255B8" w:rsidRDefault="00BB5C20" w:rsidP="00BB5C20">
      <w:pPr>
        <w:rPr>
          <w:rFonts w:asciiTheme="majorBidi" w:hAnsiTheme="majorBidi" w:cstheme="majorBidi"/>
        </w:rPr>
      </w:pPr>
      <w:r>
        <w:rPr>
          <w:rFonts w:asciiTheme="majorBidi" w:hAnsiTheme="majorBidi" w:cstheme="majorBidi"/>
        </w:rPr>
        <w:t xml:space="preserve">Experiment 5 </w:t>
      </w:r>
      <w:r w:rsidRPr="00BB5C20">
        <w:rPr>
          <w:rFonts w:asciiTheme="majorBidi" w:hAnsiTheme="majorBidi" w:cstheme="majorBidi"/>
        </w:rPr>
        <w:t xml:space="preserve">BERT Vs. </w:t>
      </w:r>
      <w:r>
        <w:rPr>
          <w:rFonts w:asciiTheme="majorBidi" w:hAnsiTheme="majorBidi" w:cstheme="majorBidi"/>
        </w:rPr>
        <w:t>A</w:t>
      </w:r>
      <w:r w:rsidRPr="00BB5C20">
        <w:rPr>
          <w:rFonts w:asciiTheme="majorBidi" w:hAnsiTheme="majorBidi" w:cstheme="majorBidi"/>
        </w:rPr>
        <w:t xml:space="preserve">raBERT </w:t>
      </w:r>
      <w:r>
        <w:rPr>
          <w:rFonts w:asciiTheme="majorBidi" w:hAnsiTheme="majorBidi" w:cstheme="majorBidi"/>
        </w:rPr>
        <w:t>……………………………………………………………..........32</w:t>
      </w:r>
    </w:p>
    <w:p w14:paraId="514FFAA4" w14:textId="50A2F215" w:rsidR="0088778A" w:rsidRPr="006255B8" w:rsidRDefault="0088778A" w:rsidP="0088778A">
      <w:pPr>
        <w:rPr>
          <w:rFonts w:asciiTheme="majorBidi" w:hAnsiTheme="majorBidi" w:cstheme="majorBidi"/>
        </w:rPr>
      </w:pPr>
      <w:r>
        <w:rPr>
          <w:rStyle w:val="Hyperlink"/>
          <w:rFonts w:asciiTheme="majorBidi" w:hAnsiTheme="majorBidi" w:cstheme="majorBidi"/>
          <w:color w:val="auto"/>
          <w:u w:val="none"/>
        </w:rPr>
        <w:t xml:space="preserve">Experiment 6 </w:t>
      </w:r>
      <w:r w:rsidR="00BB5C20">
        <w:rPr>
          <w:rStyle w:val="Hyperlink"/>
          <w:rFonts w:asciiTheme="majorBidi" w:hAnsiTheme="majorBidi" w:cstheme="majorBidi"/>
          <w:color w:val="auto"/>
          <w:u w:val="none"/>
        </w:rPr>
        <w:t>F</w:t>
      </w:r>
      <w:r>
        <w:rPr>
          <w:rStyle w:val="Hyperlink"/>
          <w:rFonts w:asciiTheme="majorBidi" w:hAnsiTheme="majorBidi" w:cstheme="majorBidi"/>
          <w:color w:val="auto"/>
          <w:u w:val="none"/>
        </w:rPr>
        <w:t xml:space="preserve">igures </w:t>
      </w:r>
      <w:r>
        <w:rPr>
          <w:rFonts w:asciiTheme="majorBidi" w:hAnsiTheme="majorBidi" w:cstheme="majorBidi"/>
        </w:rPr>
        <w:t>…………………………………………………………………………</w:t>
      </w:r>
      <w:r w:rsidR="00BB5C20">
        <w:rPr>
          <w:rFonts w:asciiTheme="majorBidi" w:hAnsiTheme="majorBidi" w:cstheme="majorBidi"/>
        </w:rPr>
        <w:t>….</w:t>
      </w:r>
      <w:r>
        <w:rPr>
          <w:rFonts w:asciiTheme="majorBidi" w:hAnsiTheme="majorBidi" w:cstheme="majorBidi"/>
        </w:rPr>
        <w:t>.32 - 38</w:t>
      </w:r>
    </w:p>
    <w:p w14:paraId="6797BC4F" w14:textId="4320089A" w:rsidR="006E3ECB" w:rsidRPr="00C90D6F" w:rsidRDefault="006E3ECB" w:rsidP="00154B58">
      <w:pPr>
        <w:rPr>
          <w:rFonts w:asciiTheme="majorBidi" w:hAnsiTheme="majorBidi" w:cstheme="majorBidi"/>
          <w:rtl/>
        </w:rPr>
      </w:pPr>
    </w:p>
    <w:p w14:paraId="3EF6D6FC" w14:textId="1EA24FA0" w:rsidR="006E3ECB" w:rsidRPr="00C90D6F" w:rsidRDefault="006E3ECB" w:rsidP="00154B58">
      <w:pPr>
        <w:rPr>
          <w:rFonts w:asciiTheme="majorBidi" w:hAnsiTheme="majorBidi" w:cstheme="majorBidi"/>
          <w:rtl/>
        </w:rPr>
      </w:pPr>
    </w:p>
    <w:p w14:paraId="4E8AD871" w14:textId="77777777" w:rsidR="006E3ECB" w:rsidRPr="00C90D6F" w:rsidRDefault="006E3ECB" w:rsidP="00184D68">
      <w:pPr>
        <w:rPr>
          <w:rFonts w:asciiTheme="majorBidi" w:hAnsiTheme="majorBidi" w:cstheme="majorBidi"/>
          <w:rtl/>
        </w:rPr>
      </w:pPr>
    </w:p>
    <w:p w14:paraId="76D2FA60" w14:textId="77777777" w:rsidR="00184D68" w:rsidRPr="00C90D6F" w:rsidRDefault="00184D68" w:rsidP="00184D68">
      <w:pPr>
        <w:rPr>
          <w:rFonts w:asciiTheme="majorBidi" w:hAnsiTheme="majorBidi" w:cstheme="majorBidi"/>
        </w:rPr>
      </w:pPr>
      <w:r w:rsidRPr="00C90D6F">
        <w:rPr>
          <w:rFonts w:asciiTheme="majorBidi" w:hAnsiTheme="majorBidi" w:cstheme="majorBidi"/>
        </w:rPr>
        <w:br w:type="page"/>
      </w:r>
    </w:p>
    <w:p w14:paraId="196EF0CD" w14:textId="23EA83E7" w:rsidR="00EF130E" w:rsidRPr="00C90D6F" w:rsidRDefault="00EF130E" w:rsidP="00184D68">
      <w:pPr>
        <w:pStyle w:val="Heading1"/>
        <w:rPr>
          <w:rFonts w:asciiTheme="majorBidi" w:hAnsiTheme="majorBidi"/>
        </w:rPr>
      </w:pPr>
      <w:bookmarkStart w:id="23" w:name="_Toc125576758"/>
      <w:r w:rsidRPr="00C90D6F">
        <w:rPr>
          <w:rFonts w:asciiTheme="majorBidi" w:hAnsiTheme="majorBidi"/>
        </w:rPr>
        <w:lastRenderedPageBreak/>
        <w:t>Abstract</w:t>
      </w:r>
      <w:bookmarkEnd w:id="23"/>
    </w:p>
    <w:p w14:paraId="379EE04F" w14:textId="2AF749B6" w:rsidR="006E3ECB" w:rsidRPr="00C90D6F" w:rsidRDefault="00EF130E" w:rsidP="00184D68">
      <w:pPr>
        <w:rPr>
          <w:rFonts w:asciiTheme="majorBidi" w:hAnsiTheme="majorBidi" w:cstheme="majorBidi"/>
          <w:sz w:val="24"/>
          <w:szCs w:val="24"/>
          <w:rtl/>
        </w:rPr>
      </w:pPr>
      <w:r w:rsidRPr="00C90D6F">
        <w:rPr>
          <w:rFonts w:asciiTheme="majorBidi" w:hAnsiTheme="majorBidi" w:cstheme="majorBidi"/>
          <w:sz w:val="24"/>
          <w:szCs w:val="24"/>
        </w:rPr>
        <w:t xml:space="preserve">Discrimination of Hate (DiscH) is system used in social media, governments, which depends on Artificial Intelligence, Machine Learning, Natural Language Processing and Serious </w:t>
      </w:r>
      <w:r w:rsidR="002B0880" w:rsidRPr="00C90D6F">
        <w:rPr>
          <w:rFonts w:asciiTheme="majorBidi" w:hAnsiTheme="majorBidi" w:cstheme="majorBidi"/>
          <w:sz w:val="24"/>
          <w:szCs w:val="24"/>
        </w:rPr>
        <w:t>Gaming</w:t>
      </w:r>
      <w:r w:rsidRPr="00C90D6F">
        <w:rPr>
          <w:rFonts w:asciiTheme="majorBidi" w:hAnsiTheme="majorBidi" w:cstheme="majorBidi"/>
          <w:sz w:val="24"/>
          <w:szCs w:val="24"/>
        </w:rPr>
        <w:t xml:space="preserve"> as it has the capability of doing so. The purpose of this project </w:t>
      </w:r>
      <w:r w:rsidR="000701F0" w:rsidRPr="00C90D6F">
        <w:rPr>
          <w:rFonts w:asciiTheme="majorBidi" w:hAnsiTheme="majorBidi" w:cstheme="majorBidi"/>
          <w:sz w:val="24"/>
          <w:szCs w:val="24"/>
        </w:rPr>
        <w:t>was</w:t>
      </w:r>
      <w:r w:rsidRPr="00C90D6F">
        <w:rPr>
          <w:rFonts w:asciiTheme="majorBidi" w:hAnsiTheme="majorBidi" w:cstheme="majorBidi"/>
          <w:sz w:val="24"/>
          <w:szCs w:val="24"/>
        </w:rPr>
        <w:t xml:space="preserve"> to build new and better Arabic comment datasets with more correct and defined labels with the help of users by using Serious Gaming techniques. One of main reasons why this project is made is how fast Arabic language lexicons and bag of words change within time. By doing</w:t>
      </w:r>
      <w:r w:rsidR="001509F8" w:rsidRPr="00C90D6F">
        <w:rPr>
          <w:rFonts w:asciiTheme="majorBidi" w:hAnsiTheme="majorBidi" w:cstheme="majorBidi"/>
          <w:sz w:val="24"/>
          <w:szCs w:val="24"/>
        </w:rPr>
        <w:t xml:space="preserve"> this</w:t>
      </w:r>
      <w:r w:rsidRPr="00C90D6F">
        <w:rPr>
          <w:rFonts w:asciiTheme="majorBidi" w:hAnsiTheme="majorBidi" w:cstheme="majorBidi"/>
          <w:sz w:val="24"/>
          <w:szCs w:val="24"/>
        </w:rPr>
        <w:t xml:space="preserve"> we get more accurate datasets thus more useable and more accurate AI and Machine Learning models. </w:t>
      </w:r>
      <w:r w:rsidRPr="00C90D6F">
        <w:rPr>
          <w:rFonts w:asciiTheme="majorBidi" w:hAnsiTheme="majorBidi" w:cstheme="majorBidi"/>
          <w:sz w:val="24"/>
          <w:szCs w:val="24"/>
          <w:rtl/>
        </w:rPr>
        <w:t xml:space="preserve"> </w:t>
      </w:r>
      <w:r w:rsidRPr="00C90D6F">
        <w:rPr>
          <w:rFonts w:asciiTheme="majorBidi" w:hAnsiTheme="majorBidi" w:cstheme="majorBidi"/>
          <w:sz w:val="24"/>
          <w:szCs w:val="24"/>
        </w:rPr>
        <w:t xml:space="preserve"> </w:t>
      </w:r>
    </w:p>
    <w:p w14:paraId="0CFCB4B7" w14:textId="1646B05F" w:rsidR="003110EF" w:rsidRPr="00C90D6F" w:rsidRDefault="003110EF" w:rsidP="00E128B0">
      <w:pPr>
        <w:pStyle w:val="Heading1"/>
        <w:rPr>
          <w:rFonts w:asciiTheme="majorBidi" w:hAnsiTheme="majorBidi"/>
        </w:rPr>
      </w:pPr>
      <w:bookmarkStart w:id="24" w:name="_Toc125576759"/>
      <w:r w:rsidRPr="00C90D6F">
        <w:rPr>
          <w:rFonts w:asciiTheme="majorBidi" w:hAnsiTheme="majorBidi"/>
        </w:rPr>
        <w:t>Chapter 1</w:t>
      </w:r>
      <w:r w:rsidR="00577197" w:rsidRPr="00C90D6F">
        <w:rPr>
          <w:rFonts w:asciiTheme="majorBidi" w:hAnsiTheme="majorBidi"/>
        </w:rPr>
        <w:t>:</w:t>
      </w:r>
      <w:r w:rsidR="0006277F" w:rsidRPr="00C90D6F">
        <w:rPr>
          <w:rFonts w:asciiTheme="majorBidi" w:hAnsiTheme="majorBidi"/>
        </w:rPr>
        <w:t xml:space="preserve"> Introduction</w:t>
      </w:r>
      <w:bookmarkEnd w:id="24"/>
      <w:r w:rsidR="0006277F" w:rsidRPr="00C90D6F">
        <w:rPr>
          <w:rFonts w:asciiTheme="majorBidi" w:hAnsiTheme="majorBidi"/>
        </w:rPr>
        <w:t xml:space="preserve"> </w:t>
      </w:r>
    </w:p>
    <w:p w14:paraId="70785654" w14:textId="7B082E38" w:rsidR="00911158" w:rsidRPr="00C90D6F" w:rsidRDefault="0062643E" w:rsidP="00577197">
      <w:pPr>
        <w:pStyle w:val="Heading2"/>
        <w:rPr>
          <w:rFonts w:asciiTheme="majorBidi" w:hAnsiTheme="majorBidi"/>
        </w:rPr>
      </w:pPr>
      <w:bookmarkStart w:id="25" w:name="_Toc125576760"/>
      <w:r w:rsidRPr="00C90D6F">
        <w:rPr>
          <w:rFonts w:asciiTheme="majorBidi" w:hAnsiTheme="majorBidi"/>
        </w:rPr>
        <w:t>1.1</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w:t>
      </w:r>
      <w:r w:rsidR="001452C0" w:rsidRPr="00C90D6F">
        <w:rPr>
          <w:rFonts w:asciiTheme="majorBidi" w:hAnsiTheme="majorBidi"/>
        </w:rPr>
        <w:t>B</w:t>
      </w:r>
      <w:r w:rsidR="00D0675D" w:rsidRPr="00C90D6F">
        <w:rPr>
          <w:rFonts w:asciiTheme="majorBidi" w:hAnsiTheme="majorBidi"/>
        </w:rPr>
        <w:t>ackground</w:t>
      </w:r>
      <w:r w:rsidR="00110AE9" w:rsidRPr="00C90D6F">
        <w:rPr>
          <w:rFonts w:asciiTheme="majorBidi" w:hAnsiTheme="majorBidi"/>
        </w:rPr>
        <w:t xml:space="preserve"> </w:t>
      </w:r>
      <w:r w:rsidR="00E76F7A" w:rsidRPr="00C90D6F">
        <w:rPr>
          <w:rFonts w:asciiTheme="majorBidi" w:hAnsiTheme="majorBidi"/>
        </w:rPr>
        <w:t xml:space="preserve">on </w:t>
      </w:r>
      <w:r w:rsidR="001452C0" w:rsidRPr="00C90D6F">
        <w:rPr>
          <w:rFonts w:asciiTheme="majorBidi" w:hAnsiTheme="majorBidi"/>
        </w:rPr>
        <w:t>H</w:t>
      </w:r>
      <w:r w:rsidR="00E76F7A" w:rsidRPr="00C90D6F">
        <w:rPr>
          <w:rFonts w:asciiTheme="majorBidi" w:hAnsiTheme="majorBidi"/>
        </w:rPr>
        <w:t xml:space="preserve">ate </w:t>
      </w:r>
      <w:r w:rsidR="001452C0" w:rsidRPr="00C90D6F">
        <w:rPr>
          <w:rFonts w:asciiTheme="majorBidi" w:hAnsiTheme="majorBidi"/>
        </w:rPr>
        <w:t>S</w:t>
      </w:r>
      <w:r w:rsidR="00E76F7A" w:rsidRPr="00C90D6F">
        <w:rPr>
          <w:rFonts w:asciiTheme="majorBidi" w:hAnsiTheme="majorBidi"/>
        </w:rPr>
        <w:t>peech</w:t>
      </w:r>
      <w:bookmarkEnd w:id="25"/>
    </w:p>
    <w:p w14:paraId="1DB47736" w14:textId="62A910DD" w:rsidR="005D0BA4" w:rsidRPr="00DA5464" w:rsidRDefault="00F453EF" w:rsidP="002D0F00">
      <w:pPr>
        <w:rPr>
          <w:rFonts w:asciiTheme="majorBidi" w:hAnsiTheme="majorBidi" w:cstheme="majorBidi"/>
          <w:sz w:val="24"/>
          <w:szCs w:val="24"/>
        </w:rPr>
      </w:pPr>
      <w:r w:rsidRPr="00DA5464">
        <w:rPr>
          <w:rFonts w:asciiTheme="majorBidi" w:hAnsiTheme="majorBidi" w:cstheme="majorBidi"/>
          <w:sz w:val="24"/>
          <w:szCs w:val="24"/>
        </w:rPr>
        <w:t xml:space="preserve">Hate is a human emotion </w:t>
      </w:r>
      <w:r w:rsidR="00E25F5D" w:rsidRPr="00DA5464">
        <w:rPr>
          <w:rFonts w:asciiTheme="majorBidi" w:hAnsiTheme="majorBidi" w:cstheme="majorBidi"/>
          <w:sz w:val="24"/>
          <w:szCs w:val="24"/>
        </w:rPr>
        <w:t>caused</w:t>
      </w:r>
      <w:r w:rsidRPr="00DA5464">
        <w:rPr>
          <w:rFonts w:asciiTheme="majorBidi" w:hAnsiTheme="majorBidi" w:cstheme="majorBidi"/>
          <w:sz w:val="24"/>
          <w:szCs w:val="24"/>
        </w:rPr>
        <w:t xml:space="preserve"> or </w:t>
      </w:r>
      <w:r w:rsidR="00E25F5D" w:rsidRPr="00DA5464">
        <w:rPr>
          <w:rFonts w:asciiTheme="majorBidi" w:hAnsiTheme="majorBidi" w:cstheme="majorBidi"/>
          <w:sz w:val="24"/>
          <w:szCs w:val="24"/>
        </w:rPr>
        <w:t>enhanced</w:t>
      </w:r>
      <w:r w:rsidRPr="00DA5464">
        <w:rPr>
          <w:rFonts w:asciiTheme="majorBidi" w:hAnsiTheme="majorBidi" w:cstheme="majorBidi"/>
          <w:sz w:val="24"/>
          <w:szCs w:val="24"/>
        </w:rPr>
        <w:t xml:space="preserve"> through exposure to </w:t>
      </w:r>
      <w:r w:rsidR="009F7C1E" w:rsidRPr="00DA5464">
        <w:rPr>
          <w:rFonts w:asciiTheme="majorBidi" w:hAnsiTheme="majorBidi" w:cstheme="majorBidi"/>
          <w:sz w:val="24"/>
          <w:szCs w:val="24"/>
        </w:rPr>
        <w:t>certain</w:t>
      </w:r>
      <w:r w:rsidRPr="00DA5464">
        <w:rPr>
          <w:rFonts w:asciiTheme="majorBidi" w:hAnsiTheme="majorBidi" w:cstheme="majorBidi"/>
          <w:sz w:val="24"/>
          <w:szCs w:val="24"/>
        </w:rPr>
        <w:t xml:space="preserve"> information</w:t>
      </w:r>
      <w:r w:rsidR="00F53532" w:rsidRPr="00DA5464">
        <w:rPr>
          <w:rFonts w:asciiTheme="majorBidi" w:hAnsiTheme="majorBidi" w:cstheme="majorBidi"/>
          <w:sz w:val="24"/>
          <w:szCs w:val="24"/>
        </w:rPr>
        <w:t xml:space="preserve">, </w:t>
      </w:r>
      <w:r w:rsidR="00805765" w:rsidRPr="00DA5464">
        <w:rPr>
          <w:rFonts w:asciiTheme="majorBidi" w:hAnsiTheme="majorBidi" w:cstheme="majorBidi"/>
          <w:sz w:val="24"/>
          <w:szCs w:val="24"/>
        </w:rPr>
        <w:t>usually involving enduring dislike, loss of empathy and even a desire for harm against particular targets</w:t>
      </w:r>
      <w:r w:rsidRPr="00DA5464">
        <w:rPr>
          <w:rFonts w:asciiTheme="majorBidi" w:hAnsiTheme="majorBidi" w:cstheme="majorBidi"/>
          <w:sz w:val="24"/>
          <w:szCs w:val="24"/>
        </w:rPr>
        <w:t>.</w:t>
      </w:r>
      <w:r w:rsidR="004945F5"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CWuwG7pu","properties":{"formattedCitation":"(Bahador, 2020)","plainCitation":"(Bahador, 2020)","noteIndex":0},"citationItems":[{"id":86,"uris":["http://zotero.org/users/8933043/items/KGTK5FGZ"],"itemData":{"id":86,"type":"article-journal","abstract":"Hate speech does not operate in a vacuum, and its rise reflects changing political contexts. If we’re serious about fighting hate speech and its violent and destabilizing consequences, we need to identify its earliest manifestations. Babak Bahador offers a hate-speech intensity scale, a strategy that allows us to move beyond the binary approach that dominates current hate speech research. This concept can be operationalized to better identify and understand the evolutions of hate speech before it leads to real-world harms.","container-title":"items insightrs from the social sciences","title":"Classifying and Identifying the Intensity of Hate Speech","URL":"https://items.ssrc.org/disinformation-democracy-and-conflict-prevention/classifying-and-identifying-the-intensity-of-hate-speech/#:~:text=Hate%20speech%2C%20of%20course%2C%20is,demonization%2C%20and%20incitement%20to%20violence","author":[{"family":"Bahador","given":"Babak"}],"issued":{"date-parts":[["2020",11,17]]}}}],"schema":"https://github.com/citation-style-language/schema/raw/master/csl-citation.json"} </w:instrText>
      </w:r>
      <w:r w:rsidR="004945F5" w:rsidRPr="00DA5464">
        <w:rPr>
          <w:rFonts w:asciiTheme="majorBidi" w:hAnsiTheme="majorBidi" w:cstheme="majorBidi"/>
          <w:sz w:val="24"/>
          <w:szCs w:val="24"/>
        </w:rPr>
        <w:fldChar w:fldCharType="separate"/>
      </w:r>
      <w:r w:rsidR="002D0F00" w:rsidRPr="002D0F00">
        <w:rPr>
          <w:rFonts w:ascii="Times New Roman" w:hAnsi="Times New Roman" w:cs="Times New Roman"/>
          <w:sz w:val="24"/>
        </w:rPr>
        <w:t>(Bahador, 2020)</w:t>
      </w:r>
      <w:r w:rsidR="004945F5" w:rsidRPr="00DA5464">
        <w:rPr>
          <w:rFonts w:asciiTheme="majorBidi" w:hAnsiTheme="majorBidi" w:cstheme="majorBidi"/>
          <w:sz w:val="24"/>
          <w:szCs w:val="24"/>
        </w:rPr>
        <w:fldChar w:fldCharType="end"/>
      </w:r>
      <w:r w:rsidR="003E12C3" w:rsidRPr="00DA5464">
        <w:rPr>
          <w:rFonts w:asciiTheme="majorBidi" w:hAnsiTheme="majorBidi" w:cstheme="majorBidi"/>
          <w:sz w:val="24"/>
          <w:szCs w:val="24"/>
        </w:rPr>
        <w:t xml:space="preserve"> </w:t>
      </w:r>
      <w:r w:rsidR="00D76F6F" w:rsidRPr="00DA5464">
        <w:rPr>
          <w:rFonts w:asciiTheme="majorBidi" w:hAnsiTheme="majorBidi" w:cstheme="majorBidi"/>
          <w:sz w:val="24"/>
          <w:szCs w:val="24"/>
        </w:rPr>
        <w:t>Hate speech</w:t>
      </w:r>
      <w:r w:rsidR="00E612D7" w:rsidRPr="00DA5464">
        <w:rPr>
          <w:rFonts w:asciiTheme="majorBidi" w:hAnsiTheme="majorBidi" w:cstheme="majorBidi"/>
          <w:sz w:val="24"/>
          <w:szCs w:val="24"/>
        </w:rPr>
        <w:t>, denied by many</w:t>
      </w:r>
      <w:r w:rsidR="00F1681B" w:rsidRPr="00DA5464">
        <w:rPr>
          <w:rFonts w:asciiTheme="majorBidi" w:hAnsiTheme="majorBidi" w:cstheme="majorBidi"/>
          <w:sz w:val="24"/>
          <w:szCs w:val="24"/>
        </w:rPr>
        <w:t xml:space="preserve"> as </w:t>
      </w:r>
      <w:r w:rsidR="00A46F8C" w:rsidRPr="00DA5464">
        <w:rPr>
          <w:rFonts w:asciiTheme="majorBidi" w:hAnsiTheme="majorBidi" w:cstheme="majorBidi"/>
          <w:sz w:val="24"/>
          <w:szCs w:val="24"/>
        </w:rPr>
        <w:t>a</w:t>
      </w:r>
      <w:r w:rsidR="00A04D28" w:rsidRPr="00DA5464">
        <w:rPr>
          <w:rFonts w:asciiTheme="majorBidi" w:hAnsiTheme="majorBidi" w:cstheme="majorBidi"/>
          <w:sz w:val="24"/>
          <w:szCs w:val="24"/>
        </w:rPr>
        <w:t xml:space="preserve"> realized </w:t>
      </w:r>
      <w:r w:rsidR="00F46DC5" w:rsidRPr="00DA5464">
        <w:rPr>
          <w:rFonts w:asciiTheme="majorBidi" w:hAnsiTheme="majorBidi" w:cstheme="majorBidi"/>
          <w:sz w:val="24"/>
          <w:szCs w:val="24"/>
        </w:rPr>
        <w:t>rational</w:t>
      </w:r>
      <w:r w:rsidR="001A4D2A" w:rsidRPr="00DA5464">
        <w:rPr>
          <w:rFonts w:asciiTheme="majorBidi" w:hAnsiTheme="majorBidi" w:cstheme="majorBidi"/>
          <w:sz w:val="24"/>
          <w:szCs w:val="24"/>
        </w:rPr>
        <w:t xml:space="preserve"> </w:t>
      </w:r>
      <w:r w:rsidR="000154C7" w:rsidRPr="00DA5464">
        <w:rPr>
          <w:rFonts w:asciiTheme="majorBidi" w:hAnsiTheme="majorBidi" w:cstheme="majorBidi"/>
          <w:sz w:val="24"/>
          <w:szCs w:val="24"/>
        </w:rPr>
        <w:t>concept</w:t>
      </w:r>
      <w:r w:rsidR="009316C0" w:rsidRPr="00DA5464">
        <w:rPr>
          <w:rFonts w:asciiTheme="majorBidi" w:hAnsiTheme="majorBidi" w:cstheme="majorBidi"/>
          <w:sz w:val="24"/>
          <w:szCs w:val="24"/>
        </w:rPr>
        <w:t xml:space="preserve">, </w:t>
      </w:r>
      <w:r w:rsidR="00AB50AC" w:rsidRPr="00DA5464">
        <w:rPr>
          <w:rFonts w:asciiTheme="majorBidi" w:hAnsiTheme="majorBidi" w:cstheme="majorBidi"/>
          <w:sz w:val="24"/>
          <w:szCs w:val="24"/>
        </w:rPr>
        <w:t>spawned</w:t>
      </w:r>
      <w:r w:rsidR="00892453" w:rsidRPr="00DA5464">
        <w:rPr>
          <w:rFonts w:asciiTheme="majorBidi" w:hAnsiTheme="majorBidi" w:cstheme="majorBidi"/>
          <w:sz w:val="24"/>
          <w:szCs w:val="24"/>
        </w:rPr>
        <w:t xml:space="preserve"> many incidents</w:t>
      </w:r>
      <w:r w:rsidR="00433A67" w:rsidRPr="00DA5464">
        <w:rPr>
          <w:rFonts w:asciiTheme="majorBidi" w:hAnsiTheme="majorBidi" w:cstheme="majorBidi"/>
          <w:sz w:val="24"/>
          <w:szCs w:val="24"/>
        </w:rPr>
        <w:t xml:space="preserve"> </w:t>
      </w:r>
      <w:r w:rsidR="00DA0EF3" w:rsidRPr="00DA5464">
        <w:rPr>
          <w:rFonts w:asciiTheme="majorBidi" w:hAnsiTheme="majorBidi" w:cstheme="majorBidi"/>
          <w:sz w:val="24"/>
          <w:szCs w:val="24"/>
        </w:rPr>
        <w:t xml:space="preserve">and </w:t>
      </w:r>
      <w:r w:rsidR="00A27FDC" w:rsidRPr="00DA5464">
        <w:rPr>
          <w:rFonts w:asciiTheme="majorBidi" w:hAnsiTheme="majorBidi" w:cstheme="majorBidi"/>
          <w:sz w:val="24"/>
          <w:szCs w:val="24"/>
        </w:rPr>
        <w:t>related</w:t>
      </w:r>
      <w:r w:rsidR="00DA0EF3" w:rsidRPr="00DA5464">
        <w:rPr>
          <w:rFonts w:asciiTheme="majorBidi" w:hAnsiTheme="majorBidi" w:cstheme="majorBidi"/>
          <w:sz w:val="24"/>
          <w:szCs w:val="24"/>
        </w:rPr>
        <w:t xml:space="preserve"> crime </w:t>
      </w:r>
      <w:r w:rsidR="00AE457D" w:rsidRPr="00DA5464">
        <w:rPr>
          <w:rFonts w:asciiTheme="majorBidi" w:hAnsiTheme="majorBidi" w:cstheme="majorBidi"/>
          <w:sz w:val="24"/>
          <w:szCs w:val="24"/>
        </w:rPr>
        <w:t xml:space="preserve">around the world, </w:t>
      </w:r>
      <w:r w:rsidR="0032529A" w:rsidRPr="00DA5464">
        <w:rPr>
          <w:rFonts w:asciiTheme="majorBidi" w:hAnsiTheme="majorBidi" w:cstheme="majorBidi"/>
          <w:sz w:val="24"/>
          <w:szCs w:val="24"/>
        </w:rPr>
        <w:t>worsened</w:t>
      </w:r>
      <w:r w:rsidR="00AE457D" w:rsidRPr="00DA5464">
        <w:rPr>
          <w:rFonts w:asciiTheme="majorBidi" w:hAnsiTheme="majorBidi" w:cstheme="majorBidi"/>
          <w:sz w:val="24"/>
          <w:szCs w:val="24"/>
        </w:rPr>
        <w:t xml:space="preserve"> by the </w:t>
      </w:r>
      <w:r w:rsidR="0032529A" w:rsidRPr="00DA5464">
        <w:rPr>
          <w:rFonts w:asciiTheme="majorBidi" w:hAnsiTheme="majorBidi" w:cstheme="majorBidi"/>
          <w:sz w:val="24"/>
          <w:szCs w:val="24"/>
        </w:rPr>
        <w:t>upswing</w:t>
      </w:r>
      <w:r w:rsidR="00AE457D" w:rsidRPr="00DA5464">
        <w:rPr>
          <w:rFonts w:asciiTheme="majorBidi" w:hAnsiTheme="majorBidi" w:cstheme="majorBidi"/>
          <w:sz w:val="24"/>
          <w:szCs w:val="24"/>
        </w:rPr>
        <w:t xml:space="preserve"> of political discourse against </w:t>
      </w:r>
      <w:r w:rsidR="00E660C3" w:rsidRPr="00DA5464">
        <w:rPr>
          <w:rFonts w:asciiTheme="majorBidi" w:hAnsiTheme="majorBidi" w:cstheme="majorBidi"/>
          <w:sz w:val="24"/>
          <w:szCs w:val="24"/>
        </w:rPr>
        <w:t>other individuals</w:t>
      </w:r>
      <w:r w:rsidR="00CD01DB" w:rsidRPr="00DA5464">
        <w:rPr>
          <w:rFonts w:asciiTheme="majorBidi" w:hAnsiTheme="majorBidi" w:cstheme="majorBidi"/>
          <w:sz w:val="24"/>
          <w:szCs w:val="24"/>
        </w:rPr>
        <w:t>.</w:t>
      </w:r>
      <w:r w:rsidR="005F2E49" w:rsidRPr="00DA5464">
        <w:rPr>
          <w:rFonts w:asciiTheme="majorBidi" w:hAnsiTheme="majorBidi" w:cstheme="majorBidi"/>
          <w:sz w:val="24"/>
          <w:szCs w:val="24"/>
        </w:rPr>
        <w:t xml:space="preserve"> </w:t>
      </w:r>
      <w:r w:rsidR="003C62AE" w:rsidRPr="00DA5464">
        <w:rPr>
          <w:rFonts w:asciiTheme="majorBidi" w:hAnsiTheme="majorBidi" w:cstheme="majorBidi"/>
          <w:sz w:val="24"/>
          <w:szCs w:val="24"/>
        </w:rPr>
        <w:t>this led</w:t>
      </w:r>
      <w:r w:rsidR="005F2E49" w:rsidRPr="00DA5464">
        <w:rPr>
          <w:rFonts w:asciiTheme="majorBidi" w:hAnsiTheme="majorBidi" w:cstheme="majorBidi"/>
          <w:sz w:val="24"/>
          <w:szCs w:val="24"/>
        </w:rPr>
        <w:t xml:space="preserve"> to internal issues </w:t>
      </w:r>
      <w:r w:rsidR="00F31093" w:rsidRPr="00DA5464">
        <w:rPr>
          <w:rFonts w:asciiTheme="majorBidi" w:hAnsiTheme="majorBidi" w:cstheme="majorBidi"/>
          <w:sz w:val="24"/>
          <w:szCs w:val="24"/>
        </w:rPr>
        <w:t>to</w:t>
      </w:r>
      <w:r w:rsidR="00EE31DD" w:rsidRPr="00DA5464">
        <w:rPr>
          <w:rFonts w:asciiTheme="majorBidi" w:hAnsiTheme="majorBidi" w:cstheme="majorBidi"/>
          <w:sz w:val="24"/>
          <w:szCs w:val="24"/>
        </w:rPr>
        <w:t xml:space="preserve"> </w:t>
      </w:r>
      <w:r w:rsidR="005F2E49" w:rsidRPr="00DA5464">
        <w:rPr>
          <w:rFonts w:asciiTheme="majorBidi" w:hAnsiTheme="majorBidi" w:cstheme="majorBidi"/>
          <w:sz w:val="24"/>
          <w:szCs w:val="24"/>
        </w:rPr>
        <w:t>escalate</w:t>
      </w:r>
      <w:r w:rsidR="00800B48" w:rsidRPr="00DA5464">
        <w:rPr>
          <w:rFonts w:asciiTheme="majorBidi" w:hAnsiTheme="majorBidi" w:cstheme="majorBidi"/>
          <w:sz w:val="24"/>
          <w:szCs w:val="24"/>
        </w:rPr>
        <w:t xml:space="preserve"> </w:t>
      </w:r>
      <w:r w:rsidR="005F2E49" w:rsidRPr="00DA5464">
        <w:rPr>
          <w:rFonts w:asciiTheme="majorBidi" w:hAnsiTheme="majorBidi" w:cstheme="majorBidi"/>
          <w:sz w:val="24"/>
          <w:szCs w:val="24"/>
        </w:rPr>
        <w:t>in society, perchance</w:t>
      </w:r>
      <w:r w:rsidR="00800B48" w:rsidRPr="00DA5464">
        <w:rPr>
          <w:rFonts w:asciiTheme="majorBidi" w:hAnsiTheme="majorBidi" w:cstheme="majorBidi"/>
          <w:sz w:val="24"/>
          <w:szCs w:val="24"/>
        </w:rPr>
        <w:t xml:space="preserve"> </w:t>
      </w:r>
      <w:r w:rsidR="005F2E49" w:rsidRPr="00DA5464">
        <w:rPr>
          <w:rFonts w:asciiTheme="majorBidi" w:hAnsiTheme="majorBidi" w:cstheme="majorBidi"/>
          <w:sz w:val="24"/>
          <w:szCs w:val="24"/>
        </w:rPr>
        <w:t>establishing</w:t>
      </w:r>
      <w:r w:rsidR="00800B48" w:rsidRPr="00DA5464">
        <w:rPr>
          <w:rFonts w:asciiTheme="majorBidi" w:hAnsiTheme="majorBidi" w:cstheme="majorBidi"/>
          <w:sz w:val="24"/>
          <w:szCs w:val="24"/>
        </w:rPr>
        <w:t xml:space="preserve"> </w:t>
      </w:r>
      <w:r w:rsidR="004F564F" w:rsidRPr="00DA5464">
        <w:rPr>
          <w:rFonts w:asciiTheme="majorBidi" w:hAnsiTheme="majorBidi" w:cstheme="majorBidi"/>
          <w:sz w:val="24"/>
          <w:szCs w:val="24"/>
        </w:rPr>
        <w:t>red</w:t>
      </w:r>
      <w:r w:rsidR="001C43E4" w:rsidRPr="00DA5464">
        <w:rPr>
          <w:rFonts w:asciiTheme="majorBidi" w:hAnsiTheme="majorBidi" w:cstheme="majorBidi"/>
          <w:sz w:val="24"/>
          <w:szCs w:val="24"/>
        </w:rPr>
        <w:t>-</w:t>
      </w:r>
      <w:r w:rsidR="004F564F" w:rsidRPr="00DA5464">
        <w:rPr>
          <w:rFonts w:asciiTheme="majorBidi" w:hAnsiTheme="majorBidi" w:cstheme="majorBidi"/>
          <w:sz w:val="24"/>
          <w:szCs w:val="24"/>
        </w:rPr>
        <w:t xml:space="preserve">alert </w:t>
      </w:r>
      <w:r w:rsidR="00460944" w:rsidRPr="00DA5464">
        <w:rPr>
          <w:rFonts w:asciiTheme="majorBidi" w:hAnsiTheme="majorBidi" w:cstheme="majorBidi"/>
          <w:sz w:val="24"/>
          <w:szCs w:val="24"/>
        </w:rPr>
        <w:t xml:space="preserve">attestation </w:t>
      </w:r>
      <w:r w:rsidR="00800B48" w:rsidRPr="00DA5464">
        <w:rPr>
          <w:rFonts w:asciiTheme="majorBidi" w:hAnsiTheme="majorBidi" w:cstheme="majorBidi"/>
          <w:sz w:val="24"/>
          <w:szCs w:val="24"/>
        </w:rPr>
        <w:t xml:space="preserve">of </w:t>
      </w:r>
      <w:r w:rsidR="00D741BB" w:rsidRPr="00DA5464">
        <w:rPr>
          <w:rFonts w:asciiTheme="majorBidi" w:hAnsiTheme="majorBidi" w:cstheme="majorBidi"/>
          <w:sz w:val="24"/>
          <w:szCs w:val="24"/>
        </w:rPr>
        <w:t xml:space="preserve">human rights </w:t>
      </w:r>
      <w:r w:rsidR="00800B48" w:rsidRPr="00DA5464">
        <w:rPr>
          <w:rFonts w:asciiTheme="majorBidi" w:hAnsiTheme="majorBidi" w:cstheme="majorBidi"/>
          <w:sz w:val="24"/>
          <w:szCs w:val="24"/>
        </w:rPr>
        <w:t xml:space="preserve">mass </w:t>
      </w:r>
      <w:r w:rsidR="00185D9B" w:rsidRPr="00DA5464">
        <w:rPr>
          <w:rFonts w:asciiTheme="majorBidi" w:hAnsiTheme="majorBidi" w:cstheme="majorBidi"/>
          <w:sz w:val="24"/>
          <w:szCs w:val="24"/>
        </w:rPr>
        <w:t>contravention</w:t>
      </w:r>
      <w:r w:rsidR="00DB4698" w:rsidRPr="00DA5464">
        <w:rPr>
          <w:rFonts w:asciiTheme="majorBidi" w:hAnsiTheme="majorBidi" w:cstheme="majorBidi"/>
          <w:sz w:val="24"/>
          <w:szCs w:val="24"/>
        </w:rPr>
        <w:t xml:space="preserve"> </w:t>
      </w:r>
      <w:r w:rsidR="002D2820" w:rsidRPr="00DA5464">
        <w:rPr>
          <w:rFonts w:asciiTheme="majorBidi" w:hAnsiTheme="majorBidi" w:cstheme="majorBidi"/>
          <w:sz w:val="24"/>
          <w:szCs w:val="24"/>
        </w:rPr>
        <w:t>and</w:t>
      </w:r>
      <w:r w:rsidR="00DB4698" w:rsidRPr="00DA5464">
        <w:rPr>
          <w:rFonts w:asciiTheme="majorBidi" w:hAnsiTheme="majorBidi" w:cstheme="majorBidi"/>
          <w:sz w:val="24"/>
          <w:szCs w:val="24"/>
        </w:rPr>
        <w:t xml:space="preserve"> </w:t>
      </w:r>
      <w:r w:rsidR="00D54C4D" w:rsidRPr="00DA5464">
        <w:rPr>
          <w:rFonts w:asciiTheme="majorBidi" w:hAnsiTheme="majorBidi" w:cstheme="majorBidi"/>
          <w:sz w:val="24"/>
          <w:szCs w:val="24"/>
        </w:rPr>
        <w:t>further</w:t>
      </w:r>
      <w:r w:rsidR="00DB4698" w:rsidRPr="00DA5464">
        <w:rPr>
          <w:rFonts w:asciiTheme="majorBidi" w:hAnsiTheme="majorBidi" w:cstheme="majorBidi"/>
          <w:sz w:val="24"/>
          <w:szCs w:val="24"/>
        </w:rPr>
        <w:t xml:space="preserve"> </w:t>
      </w:r>
      <w:r w:rsidR="00A32864" w:rsidRPr="00DA5464">
        <w:rPr>
          <w:rFonts w:asciiTheme="majorBidi" w:hAnsiTheme="majorBidi" w:cstheme="majorBidi"/>
          <w:sz w:val="24"/>
          <w:szCs w:val="24"/>
        </w:rPr>
        <w:t>grave</w:t>
      </w:r>
      <w:r w:rsidR="00DB4698" w:rsidRPr="00DA5464">
        <w:rPr>
          <w:rFonts w:asciiTheme="majorBidi" w:hAnsiTheme="majorBidi" w:cstheme="majorBidi"/>
          <w:sz w:val="24"/>
          <w:szCs w:val="24"/>
        </w:rPr>
        <w:t xml:space="preserve"> </w:t>
      </w:r>
      <w:r w:rsidR="00A32864" w:rsidRPr="00DA5464">
        <w:rPr>
          <w:rFonts w:asciiTheme="majorBidi" w:hAnsiTheme="majorBidi" w:cstheme="majorBidi"/>
          <w:sz w:val="24"/>
          <w:szCs w:val="24"/>
        </w:rPr>
        <w:t>misconducts</w:t>
      </w:r>
      <w:r w:rsidR="00DB4698" w:rsidRPr="00DA5464">
        <w:rPr>
          <w:rFonts w:asciiTheme="majorBidi" w:hAnsiTheme="majorBidi" w:cstheme="majorBidi"/>
          <w:sz w:val="24"/>
          <w:szCs w:val="24"/>
        </w:rPr>
        <w:t>.</w:t>
      </w:r>
      <w:r w:rsidR="00FF0809"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xhXQ2E0B","properties":{"formattedCitation":"(Fino, 2020)","plainCitation":"(Fino, 2020)","noteIndex":0},"citationItems":[{"id":87,"uris":["http://zotero.org/users/8933043/items/ULEFEBQS"],"itemData":{"id":87,"type":"article-journal","abstract":"This article looks at the international criminal law on hate speech that falls short of direct and public incitement to commit genocide. Using the most egregious form of hate speech that has been prosecuted as an international crime — that of direct and public incitement to genocide — a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 — 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container-title":"Journal of International Criminal Justice","DOI":"10.1093/jicj/mqaa023","ISSN":"1478-1387","issue":"1","note":"_eprint: https://academic.oup.com/jicj/article-pdf/18/1/31/33394465/mqaa023.pdf","page":"31-57","title":"Defining Hate Speech: A Seemingly Elusive Task","volume":"18","author":[{"family":"Fino","given":"Audrey"}],"issued":{"date-parts":[["2020",6]]}}}],"schema":"https://github.com/citation-style-language/schema/raw/master/csl-citation.json"} </w:instrText>
      </w:r>
      <w:r w:rsidR="00FF0809" w:rsidRPr="00DA5464">
        <w:rPr>
          <w:rFonts w:asciiTheme="majorBidi" w:hAnsiTheme="majorBidi" w:cstheme="majorBidi"/>
          <w:sz w:val="24"/>
          <w:szCs w:val="24"/>
        </w:rPr>
        <w:fldChar w:fldCharType="separate"/>
      </w:r>
      <w:r w:rsidR="002D0F00" w:rsidRPr="002D0F00">
        <w:rPr>
          <w:rFonts w:ascii="Times New Roman" w:hAnsi="Times New Roman" w:cs="Times New Roman"/>
          <w:sz w:val="24"/>
        </w:rPr>
        <w:t>(Fino, 2020)</w:t>
      </w:r>
      <w:r w:rsidR="00FF0809" w:rsidRPr="00DA5464">
        <w:rPr>
          <w:rFonts w:asciiTheme="majorBidi" w:hAnsiTheme="majorBidi" w:cstheme="majorBidi"/>
          <w:sz w:val="24"/>
          <w:szCs w:val="24"/>
        </w:rPr>
        <w:fldChar w:fldCharType="end"/>
      </w:r>
      <w:r w:rsidR="006D0A35" w:rsidRPr="00DA5464">
        <w:rPr>
          <w:rFonts w:asciiTheme="majorBidi" w:hAnsiTheme="majorBidi" w:cstheme="majorBidi"/>
          <w:sz w:val="24"/>
          <w:szCs w:val="24"/>
        </w:rPr>
        <w:t xml:space="preserve"> Often, hate speech is treated as way to suppress and threaten particular arguments, to ridicule and scorn whole groups in society while stifling disagreement. This type of speech can be spread by media outlets or online, creating conditions propitious to aggression and other human rights infringements against groups deemed by others as being dishonorable and discreditable.</w:t>
      </w:r>
      <w:r w:rsidR="002B6472"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jtJ4bX5P","properties":{"formattedCitation":"(\\uc0\\u8220{}Equality and Hate Speech,\\uc0\\u8221{} n.d.)","plainCitation":"(“Equality and Hate Speech,” n.d.)","noteIndex":0},"citationItems":[{"id":88,"uris":["http://zotero.org/users/8933043/items/G9D3LZIC"],"itemData":{"id":88,"type":"article-journal","container-title":"Article19","title":"Equality and hate speech","URL":"https://www.article19.org/issue/equality-and-hate-speech/"}}],"schema":"https://github.com/citation-style-language/schema/raw/master/csl-citation.json"} </w:instrText>
      </w:r>
      <w:r w:rsidR="002B6472"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Equality and Hate Speech,” n.d.)</w:t>
      </w:r>
      <w:r w:rsidR="002B6472" w:rsidRPr="00DA5464">
        <w:rPr>
          <w:rFonts w:asciiTheme="majorBidi" w:hAnsiTheme="majorBidi" w:cstheme="majorBidi"/>
          <w:sz w:val="24"/>
          <w:szCs w:val="24"/>
        </w:rPr>
        <w:fldChar w:fldCharType="end"/>
      </w:r>
      <w:r w:rsidR="006D0A35" w:rsidRPr="00DA5464">
        <w:rPr>
          <w:rFonts w:asciiTheme="majorBidi" w:hAnsiTheme="majorBidi" w:cstheme="majorBidi"/>
          <w:sz w:val="24"/>
          <w:szCs w:val="24"/>
        </w:rPr>
        <w:t xml:space="preserve"> </w:t>
      </w:r>
      <w:r w:rsidR="0041486A" w:rsidRPr="00DA5464">
        <w:rPr>
          <w:rFonts w:asciiTheme="majorBidi" w:hAnsiTheme="majorBidi" w:cstheme="majorBidi"/>
          <w:sz w:val="24"/>
          <w:szCs w:val="24"/>
        </w:rPr>
        <w:t xml:space="preserve">Sometimes, when </w:t>
      </w:r>
      <w:r w:rsidR="00F42B41" w:rsidRPr="00DA5464">
        <w:rPr>
          <w:rFonts w:asciiTheme="majorBidi" w:hAnsiTheme="majorBidi" w:cstheme="majorBidi"/>
          <w:sz w:val="24"/>
          <w:szCs w:val="24"/>
        </w:rPr>
        <w:t>comments are posted</w:t>
      </w:r>
      <w:r w:rsidR="00565133" w:rsidRPr="00DA5464">
        <w:rPr>
          <w:rFonts w:asciiTheme="majorBidi" w:hAnsiTheme="majorBidi" w:cstheme="majorBidi"/>
          <w:sz w:val="24"/>
          <w:szCs w:val="24"/>
        </w:rPr>
        <w:t xml:space="preserve"> online</w:t>
      </w:r>
      <w:r w:rsidR="0041486A" w:rsidRPr="00DA5464">
        <w:rPr>
          <w:rFonts w:asciiTheme="majorBidi" w:hAnsiTheme="majorBidi" w:cstheme="majorBidi"/>
          <w:sz w:val="24"/>
          <w:szCs w:val="24"/>
        </w:rPr>
        <w:t>, different perception</w:t>
      </w:r>
      <w:r w:rsidR="00BA04A2" w:rsidRPr="00DA5464">
        <w:rPr>
          <w:rFonts w:asciiTheme="majorBidi" w:hAnsiTheme="majorBidi" w:cstheme="majorBidi"/>
          <w:sz w:val="24"/>
          <w:szCs w:val="24"/>
        </w:rPr>
        <w:t>s</w:t>
      </w:r>
      <w:r w:rsidR="0041486A" w:rsidRPr="00DA5464">
        <w:rPr>
          <w:rFonts w:asciiTheme="majorBidi" w:hAnsiTheme="majorBidi" w:cstheme="majorBidi"/>
          <w:sz w:val="24"/>
          <w:szCs w:val="24"/>
        </w:rPr>
        <w:t xml:space="preserve"> of those comments </w:t>
      </w:r>
      <w:r w:rsidR="00C6606B" w:rsidRPr="00DA5464">
        <w:rPr>
          <w:rFonts w:asciiTheme="majorBidi" w:hAnsiTheme="majorBidi" w:cstheme="majorBidi"/>
          <w:sz w:val="24"/>
          <w:szCs w:val="24"/>
        </w:rPr>
        <w:t>are invoked</w:t>
      </w:r>
      <w:r w:rsidR="00B84B16" w:rsidRPr="00DA5464">
        <w:rPr>
          <w:rFonts w:asciiTheme="majorBidi" w:hAnsiTheme="majorBidi" w:cstheme="majorBidi"/>
          <w:sz w:val="24"/>
          <w:szCs w:val="24"/>
        </w:rPr>
        <w:t xml:space="preserve"> by </w:t>
      </w:r>
      <w:r w:rsidR="005C5D9E" w:rsidRPr="00DA5464">
        <w:rPr>
          <w:rFonts w:asciiTheme="majorBidi" w:hAnsiTheme="majorBidi" w:cstheme="majorBidi"/>
          <w:sz w:val="24"/>
          <w:szCs w:val="24"/>
        </w:rPr>
        <w:t>the public</w:t>
      </w:r>
      <w:r w:rsidR="0029261D" w:rsidRPr="00DA5464">
        <w:rPr>
          <w:rFonts w:asciiTheme="majorBidi" w:hAnsiTheme="majorBidi" w:cstheme="majorBidi"/>
          <w:sz w:val="24"/>
          <w:szCs w:val="24"/>
        </w:rPr>
        <w:t xml:space="preserve"> online demographic</w:t>
      </w:r>
      <w:r w:rsidR="000525D4" w:rsidRPr="00DA5464">
        <w:rPr>
          <w:rFonts w:asciiTheme="majorBidi" w:hAnsiTheme="majorBidi" w:cstheme="majorBidi"/>
          <w:sz w:val="24"/>
          <w:szCs w:val="24"/>
        </w:rPr>
        <w:t>,</w:t>
      </w:r>
      <w:r w:rsidR="00BA04A2" w:rsidRPr="00DA5464">
        <w:rPr>
          <w:rFonts w:asciiTheme="majorBidi" w:hAnsiTheme="majorBidi" w:cstheme="majorBidi"/>
          <w:sz w:val="24"/>
          <w:szCs w:val="24"/>
        </w:rPr>
        <w:t xml:space="preserve"> </w:t>
      </w:r>
      <w:r w:rsidR="00497CFB" w:rsidRPr="00DA5464">
        <w:rPr>
          <w:rFonts w:asciiTheme="majorBidi" w:hAnsiTheme="majorBidi" w:cstheme="majorBidi"/>
          <w:sz w:val="24"/>
          <w:szCs w:val="24"/>
        </w:rPr>
        <w:t xml:space="preserve">among those perceptions, are </w:t>
      </w:r>
      <w:r w:rsidR="00315FD5" w:rsidRPr="00DA5464">
        <w:rPr>
          <w:rFonts w:asciiTheme="majorBidi" w:hAnsiTheme="majorBidi" w:cstheme="majorBidi"/>
          <w:sz w:val="24"/>
          <w:szCs w:val="24"/>
        </w:rPr>
        <w:t xml:space="preserve">hate </w:t>
      </w:r>
      <w:r w:rsidR="00F10D1E" w:rsidRPr="00DA5464">
        <w:rPr>
          <w:rFonts w:asciiTheme="majorBidi" w:hAnsiTheme="majorBidi" w:cstheme="majorBidi"/>
          <w:sz w:val="24"/>
          <w:szCs w:val="24"/>
        </w:rPr>
        <w:t>assessments</w:t>
      </w:r>
      <w:r w:rsidR="00FE26DB" w:rsidRPr="00DA5464">
        <w:rPr>
          <w:rFonts w:asciiTheme="majorBidi" w:hAnsiTheme="majorBidi" w:cstheme="majorBidi"/>
          <w:sz w:val="24"/>
          <w:szCs w:val="24"/>
        </w:rPr>
        <w:t xml:space="preserve">, </w:t>
      </w:r>
      <w:r w:rsidR="00497CFB" w:rsidRPr="00DA5464">
        <w:rPr>
          <w:rFonts w:asciiTheme="majorBidi" w:hAnsiTheme="majorBidi" w:cstheme="majorBidi"/>
          <w:sz w:val="24"/>
          <w:szCs w:val="24"/>
        </w:rPr>
        <w:t xml:space="preserve">and </w:t>
      </w:r>
      <w:r w:rsidR="00DE3755" w:rsidRPr="00DA5464">
        <w:rPr>
          <w:rFonts w:asciiTheme="majorBidi" w:hAnsiTheme="majorBidi" w:cstheme="majorBidi"/>
          <w:sz w:val="24"/>
          <w:szCs w:val="24"/>
        </w:rPr>
        <w:t>this</w:t>
      </w:r>
      <w:r w:rsidR="00062A48" w:rsidRPr="00DA5464">
        <w:rPr>
          <w:rFonts w:asciiTheme="majorBidi" w:hAnsiTheme="majorBidi" w:cstheme="majorBidi"/>
          <w:sz w:val="24"/>
          <w:szCs w:val="24"/>
        </w:rPr>
        <w:t xml:space="preserve"> coupled</w:t>
      </w:r>
      <w:r w:rsidR="001C2F62" w:rsidRPr="00DA5464">
        <w:rPr>
          <w:rFonts w:asciiTheme="majorBidi" w:hAnsiTheme="majorBidi" w:cstheme="majorBidi"/>
          <w:sz w:val="24"/>
          <w:szCs w:val="24"/>
        </w:rPr>
        <w:t xml:space="preserve"> with</w:t>
      </w:r>
      <w:r w:rsidR="003F352A" w:rsidRPr="00DA5464">
        <w:rPr>
          <w:rFonts w:asciiTheme="majorBidi" w:hAnsiTheme="majorBidi" w:cstheme="majorBidi"/>
          <w:sz w:val="24"/>
          <w:szCs w:val="24"/>
        </w:rPr>
        <w:t xml:space="preserve"> </w:t>
      </w:r>
      <w:r w:rsidR="00062A48" w:rsidRPr="00DA5464">
        <w:rPr>
          <w:rFonts w:asciiTheme="majorBidi" w:hAnsiTheme="majorBidi" w:cstheme="majorBidi"/>
          <w:sz w:val="24"/>
          <w:szCs w:val="24"/>
        </w:rPr>
        <w:t xml:space="preserve">the fact </w:t>
      </w:r>
      <w:r w:rsidR="00B5784E" w:rsidRPr="00DA5464">
        <w:rPr>
          <w:rFonts w:asciiTheme="majorBidi" w:hAnsiTheme="majorBidi" w:cstheme="majorBidi"/>
          <w:sz w:val="24"/>
          <w:szCs w:val="24"/>
        </w:rPr>
        <w:t xml:space="preserve">that </w:t>
      </w:r>
      <w:r w:rsidR="00062A48" w:rsidRPr="00DA5464">
        <w:rPr>
          <w:rFonts w:asciiTheme="majorBidi" w:hAnsiTheme="majorBidi" w:cstheme="majorBidi"/>
          <w:sz w:val="24"/>
          <w:szCs w:val="24"/>
        </w:rPr>
        <w:t>people</w:t>
      </w:r>
      <w:r w:rsidR="0011102C" w:rsidRPr="00DA5464">
        <w:rPr>
          <w:rFonts w:asciiTheme="majorBidi" w:hAnsiTheme="majorBidi" w:cstheme="majorBidi"/>
          <w:sz w:val="24"/>
          <w:szCs w:val="24"/>
        </w:rPr>
        <w:t xml:space="preserve">’s views </w:t>
      </w:r>
      <w:r w:rsidR="008B7613" w:rsidRPr="00DA5464">
        <w:rPr>
          <w:rFonts w:asciiTheme="majorBidi" w:hAnsiTheme="majorBidi" w:cstheme="majorBidi"/>
          <w:sz w:val="24"/>
          <w:szCs w:val="24"/>
        </w:rPr>
        <w:t xml:space="preserve">don’t </w:t>
      </w:r>
      <w:r w:rsidR="00FE26DB" w:rsidRPr="00DA5464">
        <w:rPr>
          <w:rFonts w:asciiTheme="majorBidi" w:hAnsiTheme="majorBidi" w:cstheme="majorBidi"/>
          <w:sz w:val="24"/>
          <w:szCs w:val="24"/>
        </w:rPr>
        <w:t>chang</w:t>
      </w:r>
      <w:r w:rsidR="004E31AE" w:rsidRPr="00DA5464">
        <w:rPr>
          <w:rFonts w:asciiTheme="majorBidi" w:hAnsiTheme="majorBidi" w:cstheme="majorBidi"/>
          <w:sz w:val="24"/>
          <w:szCs w:val="24"/>
        </w:rPr>
        <w:t>e easily</w:t>
      </w:r>
      <w:r w:rsidR="00035078" w:rsidRPr="00DA5464">
        <w:rPr>
          <w:rFonts w:asciiTheme="majorBidi" w:hAnsiTheme="majorBidi" w:cstheme="majorBidi"/>
          <w:sz w:val="24"/>
          <w:szCs w:val="24"/>
        </w:rPr>
        <w:t xml:space="preserve"> </w:t>
      </w:r>
      <w:r w:rsidR="00D372CA" w:rsidRPr="00DA5464">
        <w:rPr>
          <w:rFonts w:asciiTheme="majorBidi" w:hAnsiTheme="majorBidi" w:cstheme="majorBidi"/>
          <w:sz w:val="24"/>
          <w:szCs w:val="24"/>
        </w:rPr>
        <w:t xml:space="preserve">denotes </w:t>
      </w:r>
      <w:r w:rsidR="0053519C" w:rsidRPr="00DA5464">
        <w:rPr>
          <w:rFonts w:asciiTheme="majorBidi" w:hAnsiTheme="majorBidi" w:cstheme="majorBidi"/>
          <w:sz w:val="24"/>
          <w:szCs w:val="24"/>
        </w:rPr>
        <w:t>heated arguments</w:t>
      </w:r>
      <w:r w:rsidR="00DA3008" w:rsidRPr="00DA5464">
        <w:rPr>
          <w:rFonts w:asciiTheme="majorBidi" w:hAnsiTheme="majorBidi" w:cstheme="majorBidi"/>
          <w:sz w:val="24"/>
          <w:szCs w:val="24"/>
        </w:rPr>
        <w:t xml:space="preserve">, </w:t>
      </w:r>
      <w:r w:rsidR="0053519C" w:rsidRPr="00DA5464">
        <w:rPr>
          <w:rFonts w:asciiTheme="majorBidi" w:hAnsiTheme="majorBidi" w:cstheme="majorBidi"/>
          <w:sz w:val="24"/>
          <w:szCs w:val="24"/>
        </w:rPr>
        <w:t xml:space="preserve">and may lead to more </w:t>
      </w:r>
      <w:r w:rsidR="00467AF8" w:rsidRPr="00DA5464">
        <w:rPr>
          <w:rFonts w:asciiTheme="majorBidi" w:hAnsiTheme="majorBidi" w:cstheme="majorBidi"/>
          <w:sz w:val="24"/>
          <w:szCs w:val="24"/>
        </w:rPr>
        <w:t>alarming</w:t>
      </w:r>
      <w:r w:rsidR="0053519C" w:rsidRPr="00DA5464">
        <w:rPr>
          <w:rFonts w:asciiTheme="majorBidi" w:hAnsiTheme="majorBidi" w:cstheme="majorBidi"/>
          <w:sz w:val="24"/>
          <w:szCs w:val="24"/>
        </w:rPr>
        <w:t xml:space="preserve"> </w:t>
      </w:r>
      <w:r w:rsidR="006110C9" w:rsidRPr="00DA5464">
        <w:rPr>
          <w:rFonts w:asciiTheme="majorBidi" w:hAnsiTheme="majorBidi" w:cstheme="majorBidi"/>
          <w:sz w:val="24"/>
          <w:szCs w:val="24"/>
        </w:rPr>
        <w:t>quandaries</w:t>
      </w:r>
      <w:r w:rsidR="005B2DC2" w:rsidRPr="00DA5464">
        <w:rPr>
          <w:rFonts w:asciiTheme="majorBidi" w:hAnsiTheme="majorBidi" w:cstheme="majorBidi"/>
          <w:sz w:val="24"/>
          <w:szCs w:val="24"/>
        </w:rPr>
        <w:t xml:space="preserve">, </w:t>
      </w:r>
      <w:r w:rsidR="00925CF7" w:rsidRPr="00DA5464">
        <w:rPr>
          <w:rFonts w:asciiTheme="majorBidi" w:hAnsiTheme="majorBidi" w:cstheme="majorBidi"/>
          <w:sz w:val="24"/>
          <w:szCs w:val="24"/>
        </w:rPr>
        <w:t>especially on issues where core values and beliefs are already set</w:t>
      </w:r>
      <w:r w:rsidR="00CC02F3" w:rsidRPr="00DA5464">
        <w:rPr>
          <w:rFonts w:asciiTheme="majorBidi" w:hAnsiTheme="majorBidi" w:cstheme="majorBidi"/>
          <w:sz w:val="24"/>
          <w:szCs w:val="24"/>
        </w:rPr>
        <w:t>.</w:t>
      </w:r>
      <w:r w:rsidR="00964021" w:rsidRPr="00DA5464">
        <w:rPr>
          <w:rFonts w:asciiTheme="majorBidi" w:hAnsiTheme="majorBidi" w:cstheme="majorBidi"/>
          <w:sz w:val="24"/>
          <w:szCs w:val="24"/>
        </w:rPr>
        <w:t xml:space="preserve"> </w:t>
      </w:r>
      <w:r w:rsidR="00CB573A" w:rsidRPr="00DA5464">
        <w:rPr>
          <w:rFonts w:asciiTheme="majorBidi" w:hAnsiTheme="majorBidi" w:cstheme="majorBidi"/>
          <w:sz w:val="24"/>
          <w:szCs w:val="24"/>
        </w:rPr>
        <w:t>thus,</w:t>
      </w:r>
      <w:r w:rsidR="00964021" w:rsidRPr="00DA5464">
        <w:rPr>
          <w:rFonts w:asciiTheme="majorBidi" w:hAnsiTheme="majorBidi" w:cstheme="majorBidi"/>
          <w:sz w:val="24"/>
          <w:szCs w:val="24"/>
        </w:rPr>
        <w:t xml:space="preserve"> </w:t>
      </w:r>
      <w:r w:rsidR="00FB7E24" w:rsidRPr="00DA5464">
        <w:rPr>
          <w:rFonts w:asciiTheme="majorBidi" w:hAnsiTheme="majorBidi" w:cstheme="majorBidi"/>
          <w:sz w:val="24"/>
          <w:szCs w:val="24"/>
        </w:rPr>
        <w:t xml:space="preserve">a </w:t>
      </w:r>
      <w:r w:rsidR="00964021" w:rsidRPr="00DA5464">
        <w:rPr>
          <w:rFonts w:asciiTheme="majorBidi" w:hAnsiTheme="majorBidi" w:cstheme="majorBidi"/>
          <w:sz w:val="24"/>
          <w:szCs w:val="24"/>
        </w:rPr>
        <w:t>clear outlining</w:t>
      </w:r>
      <w:r w:rsidR="00CC02F3" w:rsidRPr="00DA5464">
        <w:rPr>
          <w:rFonts w:asciiTheme="majorBidi" w:hAnsiTheme="majorBidi" w:cstheme="majorBidi"/>
          <w:sz w:val="24"/>
          <w:szCs w:val="24"/>
        </w:rPr>
        <w:t xml:space="preserve"> is needed</w:t>
      </w:r>
      <w:r w:rsidR="00964021" w:rsidRPr="00DA5464">
        <w:rPr>
          <w:rFonts w:asciiTheme="majorBidi" w:hAnsiTheme="majorBidi" w:cstheme="majorBidi"/>
          <w:sz w:val="24"/>
          <w:szCs w:val="24"/>
        </w:rPr>
        <w:t xml:space="preserve"> of whether </w:t>
      </w:r>
      <w:r w:rsidR="00221067" w:rsidRPr="00DA5464">
        <w:rPr>
          <w:rFonts w:asciiTheme="majorBidi" w:hAnsiTheme="majorBidi" w:cstheme="majorBidi"/>
          <w:sz w:val="24"/>
          <w:szCs w:val="24"/>
        </w:rPr>
        <w:t>some comment</w:t>
      </w:r>
      <w:r w:rsidR="00F33233" w:rsidRPr="00DA5464">
        <w:rPr>
          <w:rFonts w:asciiTheme="majorBidi" w:hAnsiTheme="majorBidi" w:cstheme="majorBidi"/>
          <w:sz w:val="24"/>
          <w:szCs w:val="24"/>
        </w:rPr>
        <w:t>s</w:t>
      </w:r>
      <w:r w:rsidR="00221067" w:rsidRPr="00DA5464">
        <w:rPr>
          <w:rFonts w:asciiTheme="majorBidi" w:hAnsiTheme="majorBidi" w:cstheme="majorBidi"/>
          <w:sz w:val="24"/>
          <w:szCs w:val="24"/>
        </w:rPr>
        <w:t xml:space="preserve"> indicate</w:t>
      </w:r>
      <w:r w:rsidR="00F33233" w:rsidRPr="00DA5464">
        <w:rPr>
          <w:rFonts w:asciiTheme="majorBidi" w:hAnsiTheme="majorBidi" w:cstheme="majorBidi"/>
          <w:sz w:val="24"/>
          <w:szCs w:val="24"/>
        </w:rPr>
        <w:t xml:space="preserve"> hate</w:t>
      </w:r>
      <w:r w:rsidR="008B1ADE" w:rsidRPr="00DA5464">
        <w:rPr>
          <w:rFonts w:asciiTheme="majorBidi" w:hAnsiTheme="majorBidi" w:cstheme="majorBidi"/>
          <w:sz w:val="24"/>
          <w:szCs w:val="24"/>
        </w:rPr>
        <w:t>, and what type of hate it is</w:t>
      </w:r>
      <w:r w:rsidR="00C66BF0" w:rsidRPr="00DA5464">
        <w:rPr>
          <w:rFonts w:asciiTheme="majorBidi" w:hAnsiTheme="majorBidi" w:cstheme="majorBidi"/>
          <w:sz w:val="24"/>
          <w:szCs w:val="24"/>
        </w:rPr>
        <w:t>.</w:t>
      </w:r>
      <w:r w:rsidR="00476355" w:rsidRPr="00DA5464">
        <w:rPr>
          <w:rFonts w:asciiTheme="majorBidi" w:hAnsiTheme="majorBidi" w:cstheme="majorBidi"/>
          <w:sz w:val="24"/>
          <w:szCs w:val="24"/>
        </w:rPr>
        <w:t xml:space="preserve"> </w:t>
      </w:r>
      <w:r w:rsidR="00A078D2"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WLlk4Koo","properties":{"formattedCitation":"(Bahador, 2020)","plainCitation":"(Bahador, 2020)","noteIndex":0},"citationItems":[{"id":86,"uris":["http://zotero.org/users/8933043/items/KGTK5FGZ"],"itemData":{"id":86,"type":"article-journal","abstract":"Hate speech does not operate in a vacuum, and its rise reflects changing political contexts. If we’re serious about fighting hate speech and its violent and destabilizing consequences, we need to identify its earliest manifestations. Babak Bahador offers a hate-speech intensity scale, a strategy that allows us to move beyond the binary approach that dominates current hate speech research. This concept can be operationalized to better identify and understand the evolutions of hate speech before it leads to real-world harms.","container-title":"items insightrs from the social sciences","title":"Classifying and Identifying the Intensity of Hate Speech","URL":"https://items.ssrc.org/disinformation-democracy-and-conflict-prevention/classifying-and-identifying-the-intensity-of-hate-speech/#:~:text=Hate%20speech%2C%20of%20course%2C%20is,demonization%2C%20and%20incitement%20to%20violence","author":[{"family":"Bahador","given":"Babak"}],"issued":{"date-parts":[["2020",11,17]]}}}],"schema":"https://github.com/citation-style-language/schema/raw/master/csl-citation.json"} </w:instrText>
      </w:r>
      <w:r w:rsidR="00A078D2" w:rsidRPr="00DA5464">
        <w:rPr>
          <w:rFonts w:asciiTheme="majorBidi" w:hAnsiTheme="majorBidi" w:cstheme="majorBidi"/>
          <w:sz w:val="24"/>
          <w:szCs w:val="24"/>
        </w:rPr>
        <w:fldChar w:fldCharType="separate"/>
      </w:r>
      <w:r w:rsidR="002D0F00" w:rsidRPr="002D0F00">
        <w:rPr>
          <w:rFonts w:ascii="Times New Roman" w:hAnsi="Times New Roman" w:cs="Times New Roman"/>
          <w:sz w:val="24"/>
        </w:rPr>
        <w:t>(Bahador, 2020)</w:t>
      </w:r>
      <w:r w:rsidR="00A078D2" w:rsidRPr="00DA5464">
        <w:rPr>
          <w:rFonts w:asciiTheme="majorBidi" w:hAnsiTheme="majorBidi" w:cstheme="majorBidi"/>
          <w:sz w:val="24"/>
          <w:szCs w:val="24"/>
        </w:rPr>
        <w:fldChar w:fldCharType="end"/>
      </w:r>
      <w:r w:rsidR="00F61667" w:rsidRPr="00DA5464">
        <w:rPr>
          <w:rFonts w:asciiTheme="majorBidi" w:hAnsiTheme="majorBidi" w:cstheme="majorBidi"/>
          <w:sz w:val="24"/>
          <w:szCs w:val="24"/>
        </w:rPr>
        <w:t xml:space="preserve"> Forms of hate speech can include throwing insults between two online users, hurtful and offensive language with slurs and detrimental stereotypes that lead to toxic environment formulation.</w:t>
      </w:r>
      <w:r w:rsidR="00C66BF0" w:rsidRPr="00DA5464">
        <w:rPr>
          <w:rFonts w:asciiTheme="majorBidi" w:hAnsiTheme="majorBidi" w:cstheme="majorBidi"/>
          <w:sz w:val="24"/>
          <w:szCs w:val="24"/>
        </w:rPr>
        <w:t xml:space="preserve"> </w:t>
      </w:r>
      <w:r w:rsidR="002F08D0" w:rsidRPr="00DA5464">
        <w:rPr>
          <w:rFonts w:asciiTheme="majorBidi" w:hAnsiTheme="majorBidi" w:cstheme="majorBidi"/>
          <w:sz w:val="24"/>
          <w:szCs w:val="24"/>
        </w:rPr>
        <w:t xml:space="preserve">The </w:t>
      </w:r>
      <w:r w:rsidR="00FA2DD9" w:rsidRPr="00DA5464">
        <w:rPr>
          <w:rFonts w:asciiTheme="majorBidi" w:hAnsiTheme="majorBidi" w:cstheme="majorBidi"/>
          <w:sz w:val="24"/>
          <w:szCs w:val="24"/>
        </w:rPr>
        <w:t>matter</w:t>
      </w:r>
      <w:r w:rsidR="00F25800" w:rsidRPr="00DA5464">
        <w:rPr>
          <w:rFonts w:asciiTheme="majorBidi" w:hAnsiTheme="majorBidi" w:cstheme="majorBidi"/>
          <w:sz w:val="24"/>
          <w:szCs w:val="24"/>
        </w:rPr>
        <w:t xml:space="preserve"> can</w:t>
      </w:r>
      <w:r w:rsidR="0017602D" w:rsidRPr="00DA5464">
        <w:rPr>
          <w:rFonts w:asciiTheme="majorBidi" w:hAnsiTheme="majorBidi" w:cstheme="majorBidi"/>
          <w:sz w:val="24"/>
          <w:szCs w:val="24"/>
        </w:rPr>
        <w:t xml:space="preserve"> </w:t>
      </w:r>
      <w:r w:rsidR="003710A5" w:rsidRPr="00DA5464">
        <w:rPr>
          <w:rFonts w:asciiTheme="majorBidi" w:hAnsiTheme="majorBidi" w:cstheme="majorBidi"/>
          <w:sz w:val="24"/>
          <w:szCs w:val="24"/>
        </w:rPr>
        <w:t>get</w:t>
      </w:r>
      <w:r w:rsidR="00F25800" w:rsidRPr="00DA5464">
        <w:rPr>
          <w:rFonts w:asciiTheme="majorBidi" w:hAnsiTheme="majorBidi" w:cstheme="majorBidi"/>
          <w:sz w:val="24"/>
          <w:szCs w:val="24"/>
        </w:rPr>
        <w:t xml:space="preserve"> </w:t>
      </w:r>
      <w:r w:rsidR="005E7D56" w:rsidRPr="00DA5464">
        <w:rPr>
          <w:rFonts w:asciiTheme="majorBidi" w:hAnsiTheme="majorBidi" w:cstheme="majorBidi"/>
          <w:sz w:val="24"/>
          <w:szCs w:val="24"/>
        </w:rPr>
        <w:t>especially</w:t>
      </w:r>
      <w:r w:rsidR="004343D4" w:rsidRPr="00DA5464">
        <w:rPr>
          <w:rFonts w:asciiTheme="majorBidi" w:hAnsiTheme="majorBidi" w:cstheme="majorBidi"/>
          <w:sz w:val="24"/>
          <w:szCs w:val="24"/>
        </w:rPr>
        <w:t xml:space="preserve"> </w:t>
      </w:r>
      <w:r w:rsidR="00ED18EF" w:rsidRPr="00DA5464">
        <w:rPr>
          <w:rFonts w:asciiTheme="majorBidi" w:hAnsiTheme="majorBidi" w:cstheme="majorBidi"/>
          <w:sz w:val="24"/>
          <w:szCs w:val="24"/>
        </w:rPr>
        <w:t>threatening</w:t>
      </w:r>
      <w:r w:rsidR="004343D4" w:rsidRPr="00DA5464">
        <w:rPr>
          <w:rFonts w:asciiTheme="majorBidi" w:hAnsiTheme="majorBidi" w:cstheme="majorBidi"/>
          <w:sz w:val="24"/>
          <w:szCs w:val="24"/>
        </w:rPr>
        <w:t xml:space="preserve"> </w:t>
      </w:r>
      <w:r w:rsidR="002F08D0" w:rsidRPr="00DA5464">
        <w:rPr>
          <w:rFonts w:asciiTheme="majorBidi" w:hAnsiTheme="majorBidi" w:cstheme="majorBidi"/>
          <w:sz w:val="24"/>
          <w:szCs w:val="24"/>
        </w:rPr>
        <w:t>when</w:t>
      </w:r>
      <w:r w:rsidR="00F72589" w:rsidRPr="00DA5464">
        <w:rPr>
          <w:rFonts w:asciiTheme="majorBidi" w:hAnsiTheme="majorBidi" w:cstheme="majorBidi"/>
          <w:sz w:val="24"/>
          <w:szCs w:val="24"/>
        </w:rPr>
        <w:t xml:space="preserve"> </w:t>
      </w:r>
      <w:r w:rsidR="00583D2E" w:rsidRPr="00DA5464">
        <w:rPr>
          <w:rFonts w:asciiTheme="majorBidi" w:hAnsiTheme="majorBidi" w:cstheme="majorBidi"/>
          <w:sz w:val="24"/>
          <w:szCs w:val="24"/>
        </w:rPr>
        <w:t>entities</w:t>
      </w:r>
      <w:r w:rsidR="002F08D0" w:rsidRPr="00DA5464">
        <w:rPr>
          <w:rFonts w:asciiTheme="majorBidi" w:hAnsiTheme="majorBidi" w:cstheme="majorBidi"/>
          <w:sz w:val="24"/>
          <w:szCs w:val="24"/>
        </w:rPr>
        <w:t xml:space="preserve"> seek to incite people to violence against </w:t>
      </w:r>
      <w:r w:rsidR="00AD1A3A" w:rsidRPr="00DA5464">
        <w:rPr>
          <w:rFonts w:asciiTheme="majorBidi" w:hAnsiTheme="majorBidi" w:cstheme="majorBidi"/>
          <w:sz w:val="24"/>
          <w:szCs w:val="24"/>
        </w:rPr>
        <w:t>marginalized</w:t>
      </w:r>
      <w:r w:rsidR="002F08D0" w:rsidRPr="00DA5464">
        <w:rPr>
          <w:rFonts w:asciiTheme="majorBidi" w:hAnsiTheme="majorBidi" w:cstheme="majorBidi"/>
          <w:sz w:val="24"/>
          <w:szCs w:val="24"/>
        </w:rPr>
        <w:t xml:space="preserve"> groups</w:t>
      </w:r>
      <w:r w:rsidR="001321D9" w:rsidRPr="00DA5464">
        <w:rPr>
          <w:rFonts w:asciiTheme="majorBidi" w:hAnsiTheme="majorBidi" w:cstheme="majorBidi"/>
          <w:sz w:val="24"/>
          <w:szCs w:val="24"/>
        </w:rPr>
        <w:t>.</w:t>
      </w:r>
      <w:r w:rsidR="005F2E31"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U9E4nhxQ","properties":{"formattedCitation":"({\\i{}What Is Hate Speech?}, n.d.)","plainCitation":"(What Is Hate Speech?, n.d.)","noteIndex":0},"citationItems":[{"id":90,"uris":["http://zotero.org/users/8933043/items/Y2CYHKNT"],"itemData":{"id":90,"type":"article-journal","abstract":"Article19","title":"What is hate speech?","URL":"https://challengehate.com/what-is-hate-speech/"}}],"schema":"https://github.com/citation-style-language/schema/raw/master/csl-citation.json"} </w:instrText>
      </w:r>
      <w:r w:rsidR="005F2E31"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w:t>
      </w:r>
      <w:r w:rsidR="002D0F00" w:rsidRPr="002D0F00">
        <w:rPr>
          <w:rFonts w:ascii="Times New Roman" w:hAnsi="Times New Roman" w:cs="Times New Roman"/>
          <w:i/>
          <w:iCs/>
          <w:sz w:val="24"/>
          <w:szCs w:val="24"/>
        </w:rPr>
        <w:t>What Is Hate Speech?</w:t>
      </w:r>
      <w:r w:rsidR="002D0F00" w:rsidRPr="002D0F00">
        <w:rPr>
          <w:rFonts w:ascii="Times New Roman" w:hAnsi="Times New Roman" w:cs="Times New Roman"/>
          <w:sz w:val="24"/>
          <w:szCs w:val="24"/>
        </w:rPr>
        <w:t>, n.d.)</w:t>
      </w:r>
      <w:r w:rsidR="005F2E31" w:rsidRPr="00DA5464">
        <w:rPr>
          <w:rFonts w:asciiTheme="majorBidi" w:hAnsiTheme="majorBidi" w:cstheme="majorBidi"/>
          <w:sz w:val="24"/>
          <w:szCs w:val="24"/>
        </w:rPr>
        <w:fldChar w:fldCharType="end"/>
      </w:r>
    </w:p>
    <w:p w14:paraId="01A2BFF0" w14:textId="0FEF2A7F" w:rsidR="009E380C" w:rsidRPr="00C90D6F" w:rsidRDefault="009E380C" w:rsidP="009E380C">
      <w:pPr>
        <w:pStyle w:val="Heading2"/>
        <w:rPr>
          <w:rFonts w:asciiTheme="majorBidi" w:hAnsiTheme="majorBidi"/>
        </w:rPr>
      </w:pPr>
      <w:bookmarkStart w:id="26" w:name="_Toc125576761"/>
      <w:r w:rsidRPr="00C90D6F">
        <w:rPr>
          <w:rFonts w:asciiTheme="majorBidi" w:hAnsiTheme="majorBidi"/>
        </w:rPr>
        <w:t>1.2</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Project Introduction</w:t>
      </w:r>
      <w:bookmarkEnd w:id="26"/>
    </w:p>
    <w:p w14:paraId="2E8829D3" w14:textId="7B86E7C7" w:rsidR="002D4009" w:rsidRPr="00DA5464" w:rsidRDefault="005E3BDD" w:rsidP="007218E5">
      <w:pPr>
        <w:rPr>
          <w:rFonts w:asciiTheme="majorBidi" w:hAnsiTheme="majorBidi" w:cstheme="majorBidi"/>
          <w:sz w:val="24"/>
          <w:szCs w:val="24"/>
        </w:rPr>
      </w:pPr>
      <w:r w:rsidRPr="00DA5464">
        <w:rPr>
          <w:rFonts w:asciiTheme="majorBidi" w:hAnsiTheme="majorBidi" w:cstheme="majorBidi"/>
          <w:sz w:val="24"/>
          <w:szCs w:val="24"/>
        </w:rPr>
        <w:t>Data has accumulated at a</w:t>
      </w:r>
      <w:r w:rsidR="00727DFF" w:rsidRPr="00DA5464">
        <w:rPr>
          <w:rFonts w:asciiTheme="majorBidi" w:hAnsiTheme="majorBidi" w:cstheme="majorBidi"/>
          <w:sz w:val="24"/>
          <w:szCs w:val="24"/>
        </w:rPr>
        <w:t xml:space="preserve"> huge rate since the last ten years, and has resulted in huge amounts of data unutilized</w:t>
      </w:r>
      <w:r w:rsidR="00E81863" w:rsidRPr="00DA5464">
        <w:rPr>
          <w:rFonts w:asciiTheme="majorBidi" w:hAnsiTheme="majorBidi" w:cstheme="majorBidi"/>
          <w:sz w:val="24"/>
          <w:szCs w:val="24"/>
        </w:rPr>
        <w:t>, leaving much potential</w:t>
      </w:r>
      <w:r w:rsidR="00885499" w:rsidRPr="00DA5464">
        <w:rPr>
          <w:rFonts w:asciiTheme="majorBidi" w:hAnsiTheme="majorBidi" w:cstheme="majorBidi"/>
          <w:sz w:val="24"/>
          <w:szCs w:val="24"/>
        </w:rPr>
        <w:t xml:space="preserve"> wasted</w:t>
      </w:r>
      <w:r w:rsidR="007E00C9" w:rsidRPr="00DA5464">
        <w:rPr>
          <w:rFonts w:asciiTheme="majorBidi" w:hAnsiTheme="majorBidi" w:cstheme="majorBidi"/>
          <w:sz w:val="24"/>
          <w:szCs w:val="24"/>
        </w:rPr>
        <w:t xml:space="preserve"> and missed on</w:t>
      </w:r>
      <w:r w:rsidR="00CF1312" w:rsidRPr="00DA5464">
        <w:rPr>
          <w:rFonts w:asciiTheme="majorBidi" w:hAnsiTheme="majorBidi" w:cstheme="majorBidi"/>
          <w:sz w:val="24"/>
          <w:szCs w:val="24"/>
        </w:rPr>
        <w:t>.</w:t>
      </w:r>
      <w:r w:rsidR="00557721" w:rsidRPr="00DA5464">
        <w:rPr>
          <w:rFonts w:asciiTheme="majorBidi" w:hAnsiTheme="majorBidi" w:cstheme="majorBidi"/>
          <w:sz w:val="24"/>
          <w:szCs w:val="24"/>
        </w:rPr>
        <w:t xml:space="preserve"> </w:t>
      </w:r>
      <w:r w:rsidR="00882837"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EV3tU10q","properties":{"formattedCitation":"(\\uc0\\u8220{}Artificial Intelligence: What It Is and Why It Matters,\\uc0\\u8221{} n.d.)","plainCitation":"(“Artificial Intelligence: What It Is and Why It Matters,” n.d.)","noteIndex":0},"citationItems":[{"id":91,"uris":["http://zotero.org/users/8933043/items/EFCBSMVJ"],"itemData":{"id":91,"type":"article-journal","abstract":"Artificial intelligence (AI) makes it possible for machines to learn from experience, adjust to new inputs and perform human-like tasks. Most AI examples that you hear about today – from chess-playing computers to self-driving cars – rely heavily on deep learning and natural language processing. Using these technologies, computers can be trained to accomplish specific tasks by processing large amounts of data and recognizing patterns in the data.","container-title":"SAS","title":"Artificial Intelligence: What it is and why it matters","URL":"https://www.sas.com/en_us/insights/analytics/what-is-artificial-intelligence.html"}}],"schema":"https://github.com/citation-style-language/schema/raw/master/csl-citation.json"} </w:instrText>
      </w:r>
      <w:r w:rsidR="00882837"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Artificial Intelligence: What It Is and Why It Matters,” n.d.)</w:t>
      </w:r>
      <w:r w:rsidR="00882837" w:rsidRPr="00DA5464">
        <w:rPr>
          <w:rFonts w:asciiTheme="majorBidi" w:hAnsiTheme="majorBidi" w:cstheme="majorBidi"/>
          <w:sz w:val="24"/>
          <w:szCs w:val="24"/>
        </w:rPr>
        <w:fldChar w:fldCharType="end"/>
      </w:r>
      <w:r w:rsidR="00B776AE" w:rsidRPr="00DA5464">
        <w:rPr>
          <w:rFonts w:asciiTheme="majorBidi" w:hAnsiTheme="majorBidi" w:cstheme="majorBidi"/>
          <w:sz w:val="24"/>
          <w:szCs w:val="24"/>
        </w:rPr>
        <w:t xml:space="preserve"> Artificial Intelligence and particularly machine learning takes </w:t>
      </w:r>
      <w:r w:rsidR="000D26FF" w:rsidRPr="00DA5464">
        <w:rPr>
          <w:rFonts w:asciiTheme="majorBidi" w:hAnsiTheme="majorBidi" w:cstheme="majorBidi"/>
          <w:sz w:val="24"/>
          <w:szCs w:val="24"/>
        </w:rPr>
        <w:t>proper</w:t>
      </w:r>
      <w:r w:rsidR="00B776AE" w:rsidRPr="00DA5464">
        <w:rPr>
          <w:rFonts w:asciiTheme="majorBidi" w:hAnsiTheme="majorBidi" w:cstheme="majorBidi"/>
          <w:sz w:val="24"/>
          <w:szCs w:val="24"/>
        </w:rPr>
        <w:t xml:space="preserve"> advantage </w:t>
      </w:r>
      <w:r w:rsidR="00740BF5" w:rsidRPr="00DA5464">
        <w:rPr>
          <w:rFonts w:asciiTheme="majorBidi" w:hAnsiTheme="majorBidi" w:cstheme="majorBidi"/>
          <w:sz w:val="24"/>
          <w:szCs w:val="24"/>
        </w:rPr>
        <w:t>of this data with the help of sophisticated algorithms to make many revelations</w:t>
      </w:r>
      <w:r w:rsidR="00CA6DFC" w:rsidRPr="00DA5464">
        <w:rPr>
          <w:rFonts w:asciiTheme="majorBidi" w:hAnsiTheme="majorBidi" w:cstheme="majorBidi"/>
          <w:sz w:val="24"/>
          <w:szCs w:val="24"/>
        </w:rPr>
        <w:t xml:space="preserve">, that </w:t>
      </w:r>
      <w:r w:rsidR="00FF514B" w:rsidRPr="00DA5464">
        <w:rPr>
          <w:rFonts w:asciiTheme="majorBidi" w:hAnsiTheme="majorBidi" w:cstheme="majorBidi"/>
          <w:sz w:val="24"/>
          <w:szCs w:val="24"/>
        </w:rPr>
        <w:t>stretch</w:t>
      </w:r>
      <w:r w:rsidR="00CA6DFC" w:rsidRPr="00DA5464">
        <w:rPr>
          <w:rFonts w:asciiTheme="majorBidi" w:hAnsiTheme="majorBidi" w:cstheme="majorBidi"/>
          <w:sz w:val="24"/>
          <w:szCs w:val="24"/>
        </w:rPr>
        <w:t xml:space="preserve"> from </w:t>
      </w:r>
      <w:r w:rsidR="001F20B4" w:rsidRPr="00DA5464">
        <w:rPr>
          <w:rFonts w:asciiTheme="majorBidi" w:hAnsiTheme="majorBidi" w:cstheme="majorBidi"/>
          <w:sz w:val="24"/>
          <w:szCs w:val="24"/>
        </w:rPr>
        <w:t xml:space="preserve">self-driving </w:t>
      </w:r>
      <w:r w:rsidR="001A7BC3" w:rsidRPr="00DA5464">
        <w:rPr>
          <w:rFonts w:asciiTheme="majorBidi" w:hAnsiTheme="majorBidi" w:cstheme="majorBidi"/>
          <w:sz w:val="24"/>
          <w:szCs w:val="24"/>
        </w:rPr>
        <w:t>fully autonomous</w:t>
      </w:r>
      <w:r w:rsidR="007808B6" w:rsidRPr="00DA5464">
        <w:rPr>
          <w:rFonts w:asciiTheme="majorBidi" w:hAnsiTheme="majorBidi" w:cstheme="majorBidi"/>
          <w:sz w:val="24"/>
          <w:szCs w:val="24"/>
        </w:rPr>
        <w:t xml:space="preserve"> </w:t>
      </w:r>
      <w:r w:rsidR="001E4C3D" w:rsidRPr="00DA5464">
        <w:rPr>
          <w:rFonts w:asciiTheme="majorBidi" w:hAnsiTheme="majorBidi" w:cstheme="majorBidi"/>
          <w:sz w:val="24"/>
          <w:szCs w:val="24"/>
        </w:rPr>
        <w:t>cars</w:t>
      </w:r>
      <w:r w:rsidR="007808B6" w:rsidRPr="00DA5464">
        <w:rPr>
          <w:rFonts w:asciiTheme="majorBidi" w:hAnsiTheme="majorBidi" w:cstheme="majorBidi"/>
          <w:sz w:val="24"/>
          <w:szCs w:val="24"/>
        </w:rPr>
        <w:t xml:space="preserve">, </w:t>
      </w:r>
      <w:r w:rsidR="00B631B5" w:rsidRPr="00DA5464">
        <w:rPr>
          <w:rFonts w:asciiTheme="majorBidi" w:hAnsiTheme="majorBidi" w:cstheme="majorBidi"/>
          <w:sz w:val="24"/>
          <w:szCs w:val="24"/>
        </w:rPr>
        <w:t>connected</w:t>
      </w:r>
      <w:r w:rsidR="00D13C93" w:rsidRPr="00DA5464">
        <w:rPr>
          <w:rFonts w:asciiTheme="majorBidi" w:hAnsiTheme="majorBidi" w:cstheme="majorBidi"/>
          <w:sz w:val="24"/>
          <w:szCs w:val="24"/>
        </w:rPr>
        <w:t xml:space="preserve"> home devices</w:t>
      </w:r>
      <w:r w:rsidR="00B631B5" w:rsidRPr="00DA5464">
        <w:rPr>
          <w:rFonts w:asciiTheme="majorBidi" w:hAnsiTheme="majorBidi" w:cstheme="majorBidi"/>
          <w:sz w:val="24"/>
          <w:szCs w:val="24"/>
        </w:rPr>
        <w:t xml:space="preserve"> </w:t>
      </w:r>
      <w:r w:rsidR="00D13C93" w:rsidRPr="00DA5464">
        <w:rPr>
          <w:rFonts w:asciiTheme="majorBidi" w:hAnsiTheme="majorBidi" w:cstheme="majorBidi"/>
          <w:sz w:val="24"/>
          <w:szCs w:val="24"/>
        </w:rPr>
        <w:t xml:space="preserve">through internet of things, </w:t>
      </w:r>
      <w:r w:rsidR="0000340A" w:rsidRPr="00DA5464">
        <w:rPr>
          <w:rFonts w:asciiTheme="majorBidi" w:hAnsiTheme="majorBidi" w:cstheme="majorBidi"/>
          <w:sz w:val="24"/>
          <w:szCs w:val="24"/>
        </w:rPr>
        <w:t>general intelligence</w:t>
      </w:r>
      <w:r w:rsidR="00085169" w:rsidRPr="00DA5464">
        <w:rPr>
          <w:rFonts w:asciiTheme="majorBidi" w:hAnsiTheme="majorBidi" w:cstheme="majorBidi"/>
          <w:sz w:val="24"/>
          <w:szCs w:val="24"/>
        </w:rPr>
        <w:t xml:space="preserve"> upsurge with</w:t>
      </w:r>
      <w:r w:rsidR="0000340A" w:rsidRPr="00DA5464">
        <w:rPr>
          <w:rFonts w:asciiTheme="majorBidi" w:hAnsiTheme="majorBidi" w:cstheme="majorBidi"/>
          <w:sz w:val="24"/>
          <w:szCs w:val="24"/>
        </w:rPr>
        <w:t xml:space="preserve"> </w:t>
      </w:r>
      <w:r w:rsidR="00386C2A" w:rsidRPr="00DA5464">
        <w:rPr>
          <w:rFonts w:asciiTheme="majorBidi" w:hAnsiTheme="majorBidi" w:cstheme="majorBidi"/>
          <w:sz w:val="24"/>
          <w:szCs w:val="24"/>
        </w:rPr>
        <w:t xml:space="preserve">development of a brain-controlled </w:t>
      </w:r>
      <w:r w:rsidR="00AB39A3" w:rsidRPr="00DA5464">
        <w:rPr>
          <w:rFonts w:asciiTheme="majorBidi" w:hAnsiTheme="majorBidi" w:cstheme="majorBidi"/>
          <w:sz w:val="24"/>
          <w:szCs w:val="24"/>
        </w:rPr>
        <w:t>robots</w:t>
      </w:r>
      <w:r w:rsidR="00085169" w:rsidRPr="00DA5464">
        <w:rPr>
          <w:rFonts w:asciiTheme="majorBidi" w:hAnsiTheme="majorBidi" w:cstheme="majorBidi"/>
          <w:sz w:val="24"/>
          <w:szCs w:val="24"/>
        </w:rPr>
        <w:t xml:space="preserve">, </w:t>
      </w:r>
      <w:r w:rsidR="00C055B5" w:rsidRPr="00DA5464">
        <w:rPr>
          <w:rFonts w:asciiTheme="majorBidi" w:hAnsiTheme="majorBidi" w:cstheme="majorBidi"/>
          <w:sz w:val="24"/>
          <w:szCs w:val="24"/>
        </w:rPr>
        <w:t xml:space="preserve">AI-enabled systems are </w:t>
      </w:r>
      <w:r w:rsidR="003C0605" w:rsidRPr="00DA5464">
        <w:rPr>
          <w:rFonts w:asciiTheme="majorBidi" w:hAnsiTheme="majorBidi" w:cstheme="majorBidi"/>
          <w:sz w:val="24"/>
          <w:szCs w:val="24"/>
        </w:rPr>
        <w:t>transfiguring</w:t>
      </w:r>
      <w:r w:rsidR="00C055B5" w:rsidRPr="00DA5464">
        <w:rPr>
          <w:rFonts w:asciiTheme="majorBidi" w:hAnsiTheme="majorBidi" w:cstheme="majorBidi"/>
          <w:sz w:val="24"/>
          <w:szCs w:val="24"/>
        </w:rPr>
        <w:t xml:space="preserve"> and </w:t>
      </w:r>
      <w:r w:rsidR="003C0605" w:rsidRPr="00DA5464">
        <w:rPr>
          <w:rFonts w:asciiTheme="majorBidi" w:hAnsiTheme="majorBidi" w:cstheme="majorBidi"/>
          <w:sz w:val="24"/>
          <w:szCs w:val="24"/>
        </w:rPr>
        <w:t>advancing</w:t>
      </w:r>
      <w:r w:rsidR="00C055B5" w:rsidRPr="00DA5464">
        <w:rPr>
          <w:rFonts w:asciiTheme="majorBidi" w:hAnsiTheme="majorBidi" w:cstheme="majorBidi"/>
          <w:sz w:val="24"/>
          <w:szCs w:val="24"/>
        </w:rPr>
        <w:t xml:space="preserve"> nearly all </w:t>
      </w:r>
      <w:r w:rsidR="0009707F" w:rsidRPr="00DA5464">
        <w:rPr>
          <w:rFonts w:asciiTheme="majorBidi" w:hAnsiTheme="majorBidi" w:cstheme="majorBidi"/>
          <w:sz w:val="24"/>
          <w:szCs w:val="24"/>
        </w:rPr>
        <w:t>facets</w:t>
      </w:r>
      <w:r w:rsidR="00C055B5" w:rsidRPr="00DA5464">
        <w:rPr>
          <w:rFonts w:asciiTheme="majorBidi" w:hAnsiTheme="majorBidi" w:cstheme="majorBidi"/>
          <w:sz w:val="24"/>
          <w:szCs w:val="24"/>
        </w:rPr>
        <w:t xml:space="preserve"> of </w:t>
      </w:r>
      <w:r w:rsidR="0009707F" w:rsidRPr="00DA5464">
        <w:rPr>
          <w:rFonts w:asciiTheme="majorBidi" w:hAnsiTheme="majorBidi" w:cstheme="majorBidi"/>
          <w:sz w:val="24"/>
          <w:szCs w:val="24"/>
        </w:rPr>
        <w:t xml:space="preserve">human civilization. </w:t>
      </w:r>
      <w:r w:rsidR="00E11CC5"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cTDhkPXb","properties":{"formattedCitation":"(\\uc0\\u8220{}ARTIFICIAL INTELLIGENCE,\\uc0\\u8221{} n.d.; \\uc0\\u8220{}Artificial Intelligence: What It Is and Why It Matters,\\uc0\\u8221{} n.d.)","plainCitation":"(“ARTIFICIAL INTELLIGENCE,” n.d.; “Artificial Intelligence: What It Is and Why It Matters,” n.d.)","noteIndex":0},"citationItems":[{"id":92,"uris":["http://zotero.org/users/8933043/items/3NAITREM"],"itemData":{"id":92,"type":"article-journal","container-title":"NIST","title":"ARTIFICIAL INTELLIGENCE","URL":"https://www.nist.gov/artificial-intelligence"}},{"id":91,"uris":["http://zotero.org/users/8933043/items/EFCBSMVJ"],"itemData":{"id":91,"type":"article-journal","abstract":"Artificial intelligence (AI) makes it possible for machines to learn from experience, adjust to new inputs and perform human-like tasks. Most AI examples that you hear about today – from chess-playing computers to self-driving cars – rely heavily on deep learning and natural language processing. Using these technologies, computers can be trained to accomplish specific tasks by processing large amounts of data and recognizing patterns in the data.","container-title":"SAS","title":"Artificial Intelligence: What it is and why it matters","URL":"https://www.sas.com/en_us/insights/analytics/what-is-artificial-intelligence.html"}}],"schema":"https://github.com/citation-style-language/schema/raw/master/csl-citation.json"} </w:instrText>
      </w:r>
      <w:r w:rsidR="00E11CC5"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ARTIFICIAL INTELLIGENCE,” n.d.; “Artificial Intelligence: What It Is and Why It Matters,” n.d.)</w:t>
      </w:r>
      <w:r w:rsidR="00E11CC5" w:rsidRPr="00DA5464">
        <w:rPr>
          <w:rFonts w:asciiTheme="majorBidi" w:hAnsiTheme="majorBidi" w:cstheme="majorBidi"/>
          <w:sz w:val="24"/>
          <w:szCs w:val="24"/>
        </w:rPr>
        <w:fldChar w:fldCharType="end"/>
      </w:r>
      <w:r w:rsidR="00D951BA" w:rsidRPr="00DA5464">
        <w:rPr>
          <w:rFonts w:asciiTheme="majorBidi" w:hAnsiTheme="majorBidi" w:cstheme="majorBidi"/>
          <w:sz w:val="24"/>
          <w:szCs w:val="24"/>
        </w:rPr>
        <w:t xml:space="preserve"> </w:t>
      </w:r>
      <w:r w:rsidR="00E271AC" w:rsidRPr="00DA5464">
        <w:rPr>
          <w:rFonts w:asciiTheme="majorBidi" w:hAnsiTheme="majorBidi" w:cstheme="majorBidi"/>
          <w:sz w:val="24"/>
          <w:szCs w:val="24"/>
        </w:rPr>
        <w:t xml:space="preserve">In </w:t>
      </w:r>
      <w:r w:rsidR="000201B6" w:rsidRPr="00DA5464">
        <w:rPr>
          <w:rFonts w:asciiTheme="majorBidi" w:hAnsiTheme="majorBidi" w:cstheme="majorBidi"/>
          <w:sz w:val="24"/>
          <w:szCs w:val="24"/>
        </w:rPr>
        <w:t>short</w:t>
      </w:r>
      <w:r w:rsidR="00E271AC" w:rsidRPr="00DA5464">
        <w:rPr>
          <w:rFonts w:asciiTheme="majorBidi" w:hAnsiTheme="majorBidi" w:cstheme="majorBidi"/>
          <w:sz w:val="24"/>
          <w:szCs w:val="24"/>
        </w:rPr>
        <w:t xml:space="preserve">, We can think of </w:t>
      </w:r>
      <w:r w:rsidR="000201B6" w:rsidRPr="00DA5464">
        <w:rPr>
          <w:rFonts w:asciiTheme="majorBidi" w:hAnsiTheme="majorBidi" w:cstheme="majorBidi"/>
          <w:sz w:val="24"/>
          <w:szCs w:val="24"/>
        </w:rPr>
        <w:t>AI</w:t>
      </w:r>
      <w:r w:rsidR="00E271AC" w:rsidRPr="00DA5464">
        <w:rPr>
          <w:rFonts w:asciiTheme="majorBidi" w:hAnsiTheme="majorBidi" w:cstheme="majorBidi"/>
          <w:sz w:val="24"/>
          <w:szCs w:val="24"/>
        </w:rPr>
        <w:t xml:space="preserve"> as the simulation of human intellect all through programming computer machines to think in the same way as humans and mimic their actions</w:t>
      </w:r>
      <w:r w:rsidR="0012206E" w:rsidRPr="00DA5464">
        <w:rPr>
          <w:rFonts w:asciiTheme="majorBidi" w:hAnsiTheme="majorBidi" w:cstheme="majorBidi"/>
          <w:sz w:val="24"/>
          <w:szCs w:val="24"/>
        </w:rPr>
        <w:t>, this</w:t>
      </w:r>
      <w:r w:rsidR="00E271AC" w:rsidRPr="00DA5464">
        <w:rPr>
          <w:rFonts w:asciiTheme="majorBidi" w:hAnsiTheme="majorBidi" w:cstheme="majorBidi"/>
          <w:sz w:val="24"/>
          <w:szCs w:val="24"/>
        </w:rPr>
        <w:t xml:space="preserve"> allows for machines </w:t>
      </w:r>
      <w:r w:rsidR="00E271AC" w:rsidRPr="00DA5464">
        <w:rPr>
          <w:rFonts w:asciiTheme="majorBidi" w:hAnsiTheme="majorBidi" w:cstheme="majorBidi"/>
          <w:sz w:val="24"/>
          <w:szCs w:val="24"/>
        </w:rPr>
        <w:lastRenderedPageBreak/>
        <w:t>such as our personal computers to learn from experience, adjust to new inputs and perform human-like tasks.</w:t>
      </w:r>
      <w:r w:rsidR="001E2491" w:rsidRPr="00DA5464">
        <w:rPr>
          <w:rFonts w:asciiTheme="majorBidi" w:hAnsiTheme="majorBidi" w:cstheme="majorBidi"/>
          <w:sz w:val="24"/>
          <w:szCs w:val="24"/>
        </w:rPr>
        <w:t xml:space="preserve"> </w:t>
      </w:r>
      <w:r w:rsidR="00FF3181"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moq2tgbe","properties":{"formattedCitation":"(\\uc0\\u8220{}Artificial Intelligence: What It Is and Why It Matters,\\uc0\\u8221{} n.d.; Frankenfield, n.d.)","plainCitation":"(“Artificial Intelligence: What It Is and Why It Matters,” n.d.; Frankenfield, n.d.)","noteIndex":0},"citationItems":[{"id":91,"uris":["http://zotero.org/users/8933043/items/EFCBSMVJ"],"itemData":{"id":91,"type":"article-journal","abstract":"Artificial intelligence (AI) makes it possible for machines to learn from experience, adjust to new inputs and perform human-like tasks. Most AI examples that you hear about today – from chess-playing computers to self-driving cars – rely heavily on deep learning and natural language processing. Using these technologies, computers can be trained to accomplish specific tasks by processing large amounts of data and recognizing patterns in the data.","container-title":"SAS","title":"Artificial Intelligence: What it is and why it matters","URL":"https://www.sas.com/en_us/insights/analytics/what-is-artificial-intelligence.html"}},{"id":93,"uris":["http://zotero.org/users/8933043/items/H33JD63E"],"itemData":{"id":93,"type":"article-journal","container-title":"investopedia","title":"Artificial Intelligence (AI)","URL":"https://www.investopedia.com/terms/a/artificial-intelligence-ai.asp","author":[{"family":"Frankenfield","given":"jake"}]}}],"schema":"https://github.com/citation-style-language/schema/raw/master/csl-citation.json"} </w:instrText>
      </w:r>
      <w:r w:rsidR="00FF3181"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Artificial Intelligence: What It Is and Why It Matters,” n.d.; Frankenfield, n.d.)</w:t>
      </w:r>
      <w:r w:rsidR="00FF3181" w:rsidRPr="00DA5464">
        <w:rPr>
          <w:rFonts w:asciiTheme="majorBidi" w:hAnsiTheme="majorBidi" w:cstheme="majorBidi"/>
          <w:sz w:val="24"/>
          <w:szCs w:val="24"/>
        </w:rPr>
        <w:fldChar w:fldCharType="end"/>
      </w:r>
    </w:p>
    <w:p w14:paraId="0E82590A" w14:textId="717A2142" w:rsidR="0011013D" w:rsidRPr="00DA5464" w:rsidRDefault="00FF7CA5" w:rsidP="007218E5">
      <w:pPr>
        <w:rPr>
          <w:rFonts w:asciiTheme="majorBidi" w:hAnsiTheme="majorBidi" w:cstheme="majorBidi"/>
          <w:sz w:val="24"/>
          <w:szCs w:val="24"/>
        </w:rPr>
      </w:pPr>
      <w:r w:rsidRPr="00DA5464">
        <w:rPr>
          <w:rFonts w:asciiTheme="majorBidi" w:hAnsiTheme="majorBidi" w:cstheme="majorBidi"/>
          <w:sz w:val="24"/>
          <w:szCs w:val="24"/>
        </w:rPr>
        <w:t>With the advantage of AI being applicable in numerous sector</w:t>
      </w:r>
      <w:r w:rsidR="001759C0">
        <w:rPr>
          <w:rFonts w:asciiTheme="majorBidi" w:hAnsiTheme="majorBidi" w:cstheme="majorBidi"/>
          <w:sz w:val="24"/>
          <w:szCs w:val="24"/>
        </w:rPr>
        <w:t>s</w:t>
      </w:r>
      <w:r w:rsidRPr="00DA5464">
        <w:rPr>
          <w:rFonts w:asciiTheme="majorBidi" w:hAnsiTheme="majorBidi" w:cstheme="majorBidi"/>
          <w:sz w:val="24"/>
          <w:szCs w:val="24"/>
        </w:rPr>
        <w:t xml:space="preserve"> and industries, </w:t>
      </w:r>
      <w:r w:rsidR="00AC68D6" w:rsidRPr="00DA5464">
        <w:rPr>
          <w:rFonts w:asciiTheme="majorBidi" w:hAnsiTheme="majorBidi" w:cstheme="majorBidi"/>
          <w:sz w:val="24"/>
          <w:szCs w:val="24"/>
        </w:rPr>
        <w:t>It</w:t>
      </w:r>
      <w:r w:rsidR="0020292D" w:rsidRPr="00DA5464">
        <w:rPr>
          <w:rFonts w:asciiTheme="majorBidi" w:hAnsiTheme="majorBidi" w:cstheme="majorBidi"/>
          <w:sz w:val="24"/>
          <w:szCs w:val="24"/>
        </w:rPr>
        <w:t xml:space="preserve"> can be </w:t>
      </w:r>
      <w:r w:rsidR="00E663B2" w:rsidRPr="00DA5464">
        <w:rPr>
          <w:rFonts w:asciiTheme="majorBidi" w:hAnsiTheme="majorBidi" w:cstheme="majorBidi"/>
          <w:sz w:val="24"/>
          <w:szCs w:val="24"/>
        </w:rPr>
        <w:t>leveraged</w:t>
      </w:r>
      <w:r w:rsidR="00C651E7" w:rsidRPr="00DA5464">
        <w:rPr>
          <w:rFonts w:asciiTheme="majorBidi" w:hAnsiTheme="majorBidi" w:cstheme="majorBidi"/>
          <w:sz w:val="24"/>
          <w:szCs w:val="24"/>
        </w:rPr>
        <w:t xml:space="preserve"> </w:t>
      </w:r>
      <w:r w:rsidR="00A636D2" w:rsidRPr="00DA5464">
        <w:rPr>
          <w:rFonts w:asciiTheme="majorBidi" w:hAnsiTheme="majorBidi" w:cstheme="majorBidi"/>
          <w:sz w:val="24"/>
          <w:szCs w:val="24"/>
        </w:rPr>
        <w:t xml:space="preserve">to </w:t>
      </w:r>
      <w:r w:rsidR="00FF4F93" w:rsidRPr="00DA5464">
        <w:rPr>
          <w:rFonts w:asciiTheme="majorBidi" w:hAnsiTheme="majorBidi" w:cstheme="majorBidi"/>
          <w:sz w:val="24"/>
          <w:szCs w:val="24"/>
        </w:rPr>
        <w:t xml:space="preserve">enable </w:t>
      </w:r>
      <w:r w:rsidR="008003B1" w:rsidRPr="00DA5464">
        <w:rPr>
          <w:rFonts w:asciiTheme="majorBidi" w:hAnsiTheme="majorBidi" w:cstheme="majorBidi"/>
          <w:sz w:val="24"/>
          <w:szCs w:val="24"/>
        </w:rPr>
        <w:t>continuous learning</w:t>
      </w:r>
      <w:r w:rsidR="007E7C5D" w:rsidRPr="00DA5464">
        <w:rPr>
          <w:rFonts w:asciiTheme="majorBidi" w:hAnsiTheme="majorBidi" w:cstheme="majorBidi"/>
          <w:sz w:val="24"/>
          <w:szCs w:val="24"/>
        </w:rPr>
        <w:t xml:space="preserve"> and </w:t>
      </w:r>
      <w:r w:rsidR="00C87D25" w:rsidRPr="00DA5464">
        <w:rPr>
          <w:rFonts w:asciiTheme="majorBidi" w:hAnsiTheme="majorBidi" w:cstheme="majorBidi"/>
          <w:sz w:val="24"/>
          <w:szCs w:val="24"/>
        </w:rPr>
        <w:t xml:space="preserve">discovery of online </w:t>
      </w:r>
      <w:r w:rsidR="00410D93" w:rsidRPr="00DA5464">
        <w:rPr>
          <w:rFonts w:asciiTheme="majorBidi" w:hAnsiTheme="majorBidi" w:cstheme="majorBidi"/>
          <w:sz w:val="24"/>
          <w:szCs w:val="24"/>
        </w:rPr>
        <w:t xml:space="preserve">hate </w:t>
      </w:r>
      <w:r w:rsidR="00C87D25" w:rsidRPr="00DA5464">
        <w:rPr>
          <w:rFonts w:asciiTheme="majorBidi" w:hAnsiTheme="majorBidi" w:cstheme="majorBidi"/>
          <w:sz w:val="24"/>
          <w:szCs w:val="24"/>
        </w:rPr>
        <w:t>speech statements on the internet</w:t>
      </w:r>
      <w:r w:rsidR="00410D93" w:rsidRPr="00DA5464">
        <w:rPr>
          <w:rFonts w:asciiTheme="majorBidi" w:hAnsiTheme="majorBidi" w:cstheme="majorBidi"/>
          <w:sz w:val="24"/>
          <w:szCs w:val="24"/>
        </w:rPr>
        <w:t xml:space="preserve">. even though online hate speech can be more tolerable than hate speech expressed, namely, in real life, </w:t>
      </w:r>
      <w:r w:rsidR="007C71BA" w:rsidRPr="00DA5464">
        <w:rPr>
          <w:rFonts w:asciiTheme="majorBidi" w:hAnsiTheme="majorBidi" w:cstheme="majorBidi"/>
          <w:sz w:val="24"/>
          <w:szCs w:val="24"/>
        </w:rPr>
        <w:t>it</w:t>
      </w:r>
      <w:r w:rsidR="00410D93" w:rsidRPr="00DA5464">
        <w:rPr>
          <w:rFonts w:asciiTheme="majorBidi" w:hAnsiTheme="majorBidi" w:cstheme="majorBidi"/>
          <w:sz w:val="24"/>
          <w:szCs w:val="24"/>
        </w:rPr>
        <w:t xml:space="preserve"> is unfortunately more difficult to control</w:t>
      </w:r>
      <w:r w:rsidR="00D900CF" w:rsidRPr="00DA5464">
        <w:rPr>
          <w:rFonts w:asciiTheme="majorBidi" w:hAnsiTheme="majorBidi" w:cstheme="majorBidi"/>
          <w:sz w:val="24"/>
          <w:szCs w:val="24"/>
        </w:rPr>
        <w:t xml:space="preserve"> and detect immediately</w:t>
      </w:r>
      <w:r w:rsidR="00410D93" w:rsidRPr="00DA5464">
        <w:rPr>
          <w:rFonts w:asciiTheme="majorBidi" w:hAnsiTheme="majorBidi" w:cstheme="majorBidi"/>
          <w:sz w:val="24"/>
          <w:szCs w:val="24"/>
        </w:rPr>
        <w:t>.</w:t>
      </w:r>
      <w:r w:rsidR="00F50F4C" w:rsidRPr="00DA5464">
        <w:rPr>
          <w:rFonts w:asciiTheme="majorBidi" w:hAnsiTheme="majorBidi" w:cstheme="majorBidi"/>
          <w:sz w:val="24"/>
          <w:szCs w:val="24"/>
        </w:rPr>
        <w:t xml:space="preserve"> Computer machines</w:t>
      </w:r>
      <w:r w:rsidR="00E924BF" w:rsidRPr="00DA5464">
        <w:rPr>
          <w:rFonts w:asciiTheme="majorBidi" w:hAnsiTheme="majorBidi" w:cstheme="majorBidi"/>
          <w:sz w:val="24"/>
          <w:szCs w:val="24"/>
        </w:rPr>
        <w:t xml:space="preserve"> are </w:t>
      </w:r>
      <w:r w:rsidR="00DB4751" w:rsidRPr="00DA5464">
        <w:rPr>
          <w:rFonts w:asciiTheme="majorBidi" w:hAnsiTheme="majorBidi" w:cstheme="majorBidi"/>
          <w:sz w:val="24"/>
          <w:szCs w:val="24"/>
        </w:rPr>
        <w:t>dependable</w:t>
      </w:r>
      <w:r w:rsidR="00E924BF" w:rsidRPr="00DA5464">
        <w:rPr>
          <w:rFonts w:asciiTheme="majorBidi" w:hAnsiTheme="majorBidi" w:cstheme="majorBidi"/>
          <w:sz w:val="24"/>
          <w:szCs w:val="24"/>
        </w:rPr>
        <w:t xml:space="preserve"> in performing repetitive and tedious tasks</w:t>
      </w:r>
      <w:r w:rsidR="00216F23" w:rsidRPr="00DA5464">
        <w:rPr>
          <w:rFonts w:asciiTheme="majorBidi" w:hAnsiTheme="majorBidi" w:cstheme="majorBidi"/>
          <w:sz w:val="24"/>
          <w:szCs w:val="24"/>
        </w:rPr>
        <w:t>,</w:t>
      </w:r>
      <w:r w:rsidR="000027AD" w:rsidRPr="00DA5464">
        <w:rPr>
          <w:rFonts w:asciiTheme="majorBidi" w:hAnsiTheme="majorBidi" w:cstheme="majorBidi"/>
          <w:sz w:val="24"/>
          <w:szCs w:val="24"/>
        </w:rPr>
        <w:t xml:space="preserve"> </w:t>
      </w:r>
      <w:r w:rsidR="00B71FE1" w:rsidRPr="00DA5464">
        <w:rPr>
          <w:rFonts w:asciiTheme="majorBidi" w:hAnsiTheme="majorBidi" w:cstheme="majorBidi"/>
          <w:sz w:val="24"/>
          <w:szCs w:val="24"/>
        </w:rPr>
        <w:t>this</w:t>
      </w:r>
      <w:r w:rsidR="000027AD" w:rsidRPr="00DA5464">
        <w:rPr>
          <w:rFonts w:asciiTheme="majorBidi" w:hAnsiTheme="majorBidi" w:cstheme="majorBidi"/>
          <w:sz w:val="24"/>
          <w:szCs w:val="24"/>
        </w:rPr>
        <w:t xml:space="preserve"> can be used accordingly </w:t>
      </w:r>
      <w:r w:rsidR="007D090F" w:rsidRPr="00DA5464">
        <w:rPr>
          <w:rFonts w:asciiTheme="majorBidi" w:hAnsiTheme="majorBidi" w:cstheme="majorBidi"/>
          <w:sz w:val="24"/>
          <w:szCs w:val="24"/>
        </w:rPr>
        <w:t xml:space="preserve">in situations of reporting </w:t>
      </w:r>
      <w:r w:rsidR="00B32630" w:rsidRPr="00DA5464">
        <w:rPr>
          <w:rFonts w:asciiTheme="majorBidi" w:hAnsiTheme="majorBidi" w:cstheme="majorBidi"/>
          <w:sz w:val="24"/>
          <w:szCs w:val="24"/>
        </w:rPr>
        <w:t>and detecting hate speech</w:t>
      </w:r>
      <w:r w:rsidR="00B71FE1" w:rsidRPr="00DA5464">
        <w:rPr>
          <w:rFonts w:asciiTheme="majorBidi" w:hAnsiTheme="majorBidi" w:cstheme="majorBidi"/>
          <w:sz w:val="24"/>
          <w:szCs w:val="24"/>
        </w:rPr>
        <w:t>,</w:t>
      </w:r>
      <w:r w:rsidR="00B32630" w:rsidRPr="00DA5464">
        <w:rPr>
          <w:rFonts w:asciiTheme="majorBidi" w:hAnsiTheme="majorBidi" w:cstheme="majorBidi"/>
          <w:sz w:val="24"/>
          <w:szCs w:val="24"/>
        </w:rPr>
        <w:t xml:space="preserve"> which would be a tedious task for a human being to carry out</w:t>
      </w:r>
      <w:r w:rsidR="00925C04" w:rsidRPr="00DA5464">
        <w:rPr>
          <w:rFonts w:asciiTheme="majorBidi" w:hAnsiTheme="majorBidi" w:cstheme="majorBidi"/>
          <w:sz w:val="24"/>
          <w:szCs w:val="24"/>
        </w:rPr>
        <w:t xml:space="preserve">, especially </w:t>
      </w:r>
      <w:r w:rsidR="00B71FE1" w:rsidRPr="00DA5464">
        <w:rPr>
          <w:rFonts w:asciiTheme="majorBidi" w:hAnsiTheme="majorBidi" w:cstheme="majorBidi"/>
          <w:sz w:val="24"/>
          <w:szCs w:val="24"/>
        </w:rPr>
        <w:t>since millions of online comments are being written down every minute</w:t>
      </w:r>
      <w:r w:rsidR="00354170" w:rsidRPr="00DA5464">
        <w:rPr>
          <w:rFonts w:asciiTheme="majorBidi" w:hAnsiTheme="majorBidi" w:cstheme="majorBidi"/>
          <w:sz w:val="24"/>
          <w:szCs w:val="24"/>
        </w:rPr>
        <w:t>.</w:t>
      </w:r>
      <w:r w:rsidR="0067333C"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jEXRuzUQ","properties":{"formattedCitation":"(\\uc0\\u8220{}Artificial Intelligence: What It Is and Why It Matters,\\uc0\\u8221{} n.d.)","plainCitation":"(“Artificial Intelligence: What It Is and Why It Matters,” n.d.)","noteIndex":0},"citationItems":[{"id":91,"uris":["http://zotero.org/users/8933043/items/EFCBSMVJ"],"itemData":{"id":91,"type":"article-journal","abstract":"Artificial intelligence (AI) makes it possible for machines to learn from experience, adjust to new inputs and perform human-like tasks. Most AI examples that you hear about today – from chess-playing computers to self-driving cars – rely heavily on deep learning and natural language processing. Using these technologies, computers can be trained to accomplish specific tasks by processing large amounts of data and recognizing patterns in the data.","container-title":"SAS","title":"Artificial Intelligence: What it is and why it matters","URL":"https://www.sas.com/en_us/insights/analytics/what-is-artificial-intelligence.html"}}],"schema":"https://github.com/citation-style-language/schema/raw/master/csl-citation.json"} </w:instrText>
      </w:r>
      <w:r w:rsidR="0067333C"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Artificial Intelligence: What It Is and Why It Matters,” n.d.)</w:t>
      </w:r>
      <w:r w:rsidR="0067333C" w:rsidRPr="00DA5464">
        <w:rPr>
          <w:rFonts w:asciiTheme="majorBidi" w:hAnsiTheme="majorBidi" w:cstheme="majorBidi"/>
          <w:sz w:val="24"/>
          <w:szCs w:val="24"/>
        </w:rPr>
        <w:fldChar w:fldCharType="end"/>
      </w:r>
      <w:r w:rsidR="00354170" w:rsidRPr="00DA5464">
        <w:rPr>
          <w:rFonts w:asciiTheme="majorBidi" w:hAnsiTheme="majorBidi" w:cstheme="majorBidi"/>
          <w:sz w:val="24"/>
          <w:szCs w:val="24"/>
        </w:rPr>
        <w:t xml:space="preserve"> </w:t>
      </w:r>
      <w:r w:rsidR="00C83D61" w:rsidRPr="00DA5464">
        <w:rPr>
          <w:rFonts w:asciiTheme="majorBidi" w:hAnsiTheme="majorBidi" w:cstheme="majorBidi"/>
          <w:sz w:val="24"/>
          <w:szCs w:val="24"/>
        </w:rPr>
        <w:t xml:space="preserve">the detection job can be done </w:t>
      </w:r>
      <w:r w:rsidR="00095D88" w:rsidRPr="00DA5464">
        <w:rPr>
          <w:rFonts w:asciiTheme="majorBidi" w:hAnsiTheme="majorBidi" w:cstheme="majorBidi"/>
          <w:sz w:val="24"/>
          <w:szCs w:val="24"/>
        </w:rPr>
        <w:t>competently and effectively</w:t>
      </w:r>
      <w:r w:rsidR="0048563D" w:rsidRPr="00DA5464">
        <w:rPr>
          <w:rFonts w:asciiTheme="majorBidi" w:hAnsiTheme="majorBidi" w:cstheme="majorBidi"/>
          <w:sz w:val="24"/>
          <w:szCs w:val="24"/>
        </w:rPr>
        <w:t xml:space="preserve"> on machines, </w:t>
      </w:r>
      <w:r w:rsidR="00C83D61" w:rsidRPr="00DA5464">
        <w:rPr>
          <w:rFonts w:asciiTheme="majorBidi" w:hAnsiTheme="majorBidi" w:cstheme="majorBidi"/>
          <w:sz w:val="24"/>
          <w:szCs w:val="24"/>
        </w:rPr>
        <w:t xml:space="preserve"> </w:t>
      </w:r>
      <w:r w:rsidR="007F7770" w:rsidRPr="00DA5464">
        <w:rPr>
          <w:rFonts w:asciiTheme="majorBidi" w:hAnsiTheme="majorBidi" w:cstheme="majorBidi"/>
          <w:sz w:val="24"/>
          <w:szCs w:val="24"/>
        </w:rPr>
        <w:t>and it’ll get better with time as technology advances</w:t>
      </w:r>
      <w:r w:rsidR="00AC62E6" w:rsidRPr="00DA5464">
        <w:rPr>
          <w:rFonts w:asciiTheme="majorBidi" w:hAnsiTheme="majorBidi" w:cstheme="majorBidi"/>
          <w:sz w:val="24"/>
          <w:szCs w:val="24"/>
        </w:rPr>
        <w:t xml:space="preserve"> and</w:t>
      </w:r>
      <w:r w:rsidR="00B275AD" w:rsidRPr="00DA5464">
        <w:rPr>
          <w:rFonts w:asciiTheme="majorBidi" w:hAnsiTheme="majorBidi" w:cstheme="majorBidi"/>
          <w:sz w:val="24"/>
          <w:szCs w:val="24"/>
        </w:rPr>
        <w:t xml:space="preserve"> </w:t>
      </w:r>
      <w:r w:rsidR="00CA6C78" w:rsidRPr="00DA5464">
        <w:rPr>
          <w:rFonts w:asciiTheme="majorBidi" w:hAnsiTheme="majorBidi" w:cstheme="majorBidi"/>
          <w:sz w:val="24"/>
          <w:szCs w:val="24"/>
        </w:rPr>
        <w:t xml:space="preserve">computing </w:t>
      </w:r>
      <w:r w:rsidR="00B275AD" w:rsidRPr="00DA5464">
        <w:rPr>
          <w:rFonts w:asciiTheme="majorBidi" w:hAnsiTheme="majorBidi" w:cstheme="majorBidi"/>
          <w:sz w:val="24"/>
          <w:szCs w:val="24"/>
        </w:rPr>
        <w:t>benchmarks</w:t>
      </w:r>
      <w:r w:rsidR="00B070CA" w:rsidRPr="00DA5464">
        <w:rPr>
          <w:rFonts w:asciiTheme="majorBidi" w:hAnsiTheme="majorBidi" w:cstheme="majorBidi"/>
          <w:sz w:val="24"/>
          <w:szCs w:val="24"/>
        </w:rPr>
        <w:t xml:space="preserve"> are </w:t>
      </w:r>
      <w:r w:rsidR="00AC2D28" w:rsidRPr="00DA5464">
        <w:rPr>
          <w:rFonts w:asciiTheme="majorBidi" w:hAnsiTheme="majorBidi" w:cstheme="majorBidi"/>
          <w:sz w:val="24"/>
          <w:szCs w:val="24"/>
        </w:rPr>
        <w:t>incessantly</w:t>
      </w:r>
      <w:r w:rsidR="00B070CA" w:rsidRPr="00DA5464">
        <w:rPr>
          <w:rFonts w:asciiTheme="majorBidi" w:hAnsiTheme="majorBidi" w:cstheme="majorBidi"/>
          <w:sz w:val="24"/>
          <w:szCs w:val="24"/>
        </w:rPr>
        <w:t xml:space="preserve"> </w:t>
      </w:r>
      <w:r w:rsidR="00687BA7" w:rsidRPr="00DA5464">
        <w:rPr>
          <w:rFonts w:asciiTheme="majorBidi" w:hAnsiTheme="majorBidi" w:cstheme="majorBidi"/>
          <w:sz w:val="24"/>
          <w:szCs w:val="24"/>
        </w:rPr>
        <w:t>broken through</w:t>
      </w:r>
      <w:r w:rsidR="00201BB6" w:rsidRPr="00DA5464">
        <w:rPr>
          <w:rFonts w:asciiTheme="majorBidi" w:hAnsiTheme="majorBidi" w:cstheme="majorBidi"/>
          <w:sz w:val="24"/>
          <w:szCs w:val="24"/>
        </w:rPr>
        <w:t>.</w:t>
      </w:r>
    </w:p>
    <w:p w14:paraId="4BB55F8B" w14:textId="0BACDFA0" w:rsidR="008665E4" w:rsidRPr="00DA5464" w:rsidRDefault="00BD2620" w:rsidP="007218E5">
      <w:pPr>
        <w:rPr>
          <w:rFonts w:asciiTheme="majorBidi" w:hAnsiTheme="majorBidi" w:cstheme="majorBidi"/>
          <w:sz w:val="24"/>
          <w:szCs w:val="24"/>
        </w:rPr>
      </w:pPr>
      <w:r w:rsidRPr="00DA5464">
        <w:rPr>
          <w:rFonts w:asciiTheme="majorBidi" w:hAnsiTheme="majorBidi" w:cstheme="majorBidi"/>
          <w:sz w:val="24"/>
          <w:szCs w:val="24"/>
        </w:rPr>
        <w:t xml:space="preserve">Across all different parts of the world, we as human beings can communicate with each other through the use of </w:t>
      </w:r>
      <w:r w:rsidR="003B0707" w:rsidRPr="00DA5464">
        <w:rPr>
          <w:rFonts w:asciiTheme="majorBidi" w:hAnsiTheme="majorBidi" w:cstheme="majorBidi"/>
          <w:sz w:val="24"/>
          <w:szCs w:val="24"/>
        </w:rPr>
        <w:t>internet</w:t>
      </w:r>
      <w:r w:rsidR="00B56102" w:rsidRPr="00DA5464">
        <w:rPr>
          <w:rFonts w:asciiTheme="majorBidi" w:hAnsiTheme="majorBidi" w:cstheme="majorBidi"/>
          <w:sz w:val="24"/>
          <w:szCs w:val="24"/>
        </w:rPr>
        <w:t>.</w:t>
      </w:r>
      <w:r w:rsidR="003B0707" w:rsidRPr="00DA5464">
        <w:rPr>
          <w:rFonts w:asciiTheme="majorBidi" w:hAnsiTheme="majorBidi" w:cstheme="majorBidi"/>
          <w:sz w:val="24"/>
          <w:szCs w:val="24"/>
        </w:rPr>
        <w:t xml:space="preserve"> </w:t>
      </w:r>
      <w:r w:rsidR="00F35284"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oWdmUBOb","properties":{"formattedCitation":"(\\uc0\\u8220{}Importance Of Internet Technology For Easy Life,\\uc0\\u8221{} n.d.)","plainCitation":"(“Importance Of Internet Technology For Easy Life,” n.d.)","noteIndex":0},"citationItems":[{"id":94,"uris":["http://zotero.org/users/8933043/items/8U4DT9S6"],"itemData":{"id":94,"type":"article-journal","abstract":"Today, the internet has become unavoidable in our daily life. Appropriate use of the internet makes our life easy, fast and simple. The internet helps us with facts and figures, information and knowledge for personal, social and economic development. There are many uses of the internet, however, the use of the internet in our daily life depends on individual requirements and goals. That is why we have internet plans that suit those needs, whether that be Xfinity internet plans for the home or business internet, each one has a part to play.","container-title":"Asianet FIBER","title":"Importance Of Internet Technology For Easy Life","URL":"https://asianetbroadband.in/importance-of-internet-technology-for-easy-life/"}}],"schema":"https://github.com/citation-style-language/schema/raw/master/csl-citation.json"} </w:instrText>
      </w:r>
      <w:r w:rsidR="00F35284"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Importance Of Internet Technology For Easy Life,” n.d.)</w:t>
      </w:r>
      <w:r w:rsidR="00F35284" w:rsidRPr="00DA5464">
        <w:rPr>
          <w:rFonts w:asciiTheme="majorBidi" w:hAnsiTheme="majorBidi" w:cstheme="majorBidi"/>
          <w:sz w:val="24"/>
          <w:szCs w:val="24"/>
        </w:rPr>
        <w:fldChar w:fldCharType="end"/>
      </w:r>
      <w:r w:rsidR="00AA054F" w:rsidRPr="00DA5464">
        <w:rPr>
          <w:rFonts w:asciiTheme="majorBidi" w:hAnsiTheme="majorBidi" w:cstheme="majorBidi"/>
          <w:sz w:val="24"/>
          <w:szCs w:val="24"/>
        </w:rPr>
        <w:t xml:space="preserve"> </w:t>
      </w:r>
      <w:r w:rsidR="00D74D05" w:rsidRPr="00DA5464">
        <w:rPr>
          <w:rFonts w:asciiTheme="majorBidi" w:hAnsiTheme="majorBidi" w:cstheme="majorBidi"/>
          <w:sz w:val="24"/>
          <w:szCs w:val="24"/>
        </w:rPr>
        <w:t>through internet interaction, people can learn about their difference in languages, cultures, beliefs, and diversity of other countries</w:t>
      </w:r>
      <w:r w:rsidR="0087302E" w:rsidRPr="00DA5464">
        <w:rPr>
          <w:rFonts w:asciiTheme="majorBidi" w:hAnsiTheme="majorBidi" w:cstheme="majorBidi"/>
          <w:sz w:val="24"/>
          <w:szCs w:val="24"/>
        </w:rPr>
        <w:t>.</w:t>
      </w:r>
      <w:r w:rsidR="00D74D05" w:rsidRPr="00DA5464">
        <w:rPr>
          <w:rFonts w:asciiTheme="majorBidi" w:hAnsiTheme="majorBidi" w:cstheme="majorBidi"/>
          <w:sz w:val="24"/>
          <w:szCs w:val="24"/>
        </w:rPr>
        <w:t xml:space="preserve"> </w:t>
      </w:r>
      <w:r w:rsidR="00E176F8" w:rsidRPr="00DA5464">
        <w:rPr>
          <w:rFonts w:asciiTheme="majorBidi" w:hAnsiTheme="majorBidi" w:cstheme="majorBidi"/>
          <w:sz w:val="24"/>
          <w:szCs w:val="24"/>
        </w:rPr>
        <w:t xml:space="preserve">There is an opportunity to make </w:t>
      </w:r>
      <w:r w:rsidR="002C41D8" w:rsidRPr="00DA5464">
        <w:rPr>
          <w:rFonts w:asciiTheme="majorBidi" w:hAnsiTheme="majorBidi" w:cstheme="majorBidi"/>
          <w:sz w:val="24"/>
          <w:szCs w:val="24"/>
        </w:rPr>
        <w:t>valuable</w:t>
      </w:r>
      <w:r w:rsidR="00195315" w:rsidRPr="00DA5464">
        <w:rPr>
          <w:rFonts w:asciiTheme="majorBidi" w:hAnsiTheme="majorBidi" w:cstheme="majorBidi"/>
          <w:sz w:val="24"/>
          <w:szCs w:val="24"/>
        </w:rPr>
        <w:t xml:space="preserve"> usage</w:t>
      </w:r>
      <w:r w:rsidR="00E176F8" w:rsidRPr="00DA5464">
        <w:rPr>
          <w:rFonts w:asciiTheme="majorBidi" w:hAnsiTheme="majorBidi" w:cstheme="majorBidi"/>
          <w:sz w:val="24"/>
          <w:szCs w:val="24"/>
        </w:rPr>
        <w:t xml:space="preserve"> of the</w:t>
      </w:r>
      <w:r w:rsidR="0075541A" w:rsidRPr="00DA5464">
        <w:rPr>
          <w:rFonts w:asciiTheme="majorBidi" w:hAnsiTheme="majorBidi" w:cstheme="majorBidi"/>
          <w:sz w:val="24"/>
          <w:szCs w:val="24"/>
        </w:rPr>
        <w:t xml:space="preserve"> internet user</w:t>
      </w:r>
      <w:r w:rsidR="00510DCD" w:rsidRPr="00DA5464">
        <w:rPr>
          <w:rFonts w:asciiTheme="majorBidi" w:hAnsiTheme="majorBidi" w:cstheme="majorBidi"/>
          <w:sz w:val="24"/>
          <w:szCs w:val="24"/>
        </w:rPr>
        <w:t>s’</w:t>
      </w:r>
      <w:r w:rsidR="00E176F8" w:rsidRPr="00DA5464">
        <w:rPr>
          <w:rFonts w:asciiTheme="majorBidi" w:hAnsiTheme="majorBidi" w:cstheme="majorBidi"/>
          <w:sz w:val="24"/>
          <w:szCs w:val="24"/>
        </w:rPr>
        <w:t xml:space="preserve"> collective knowledge</w:t>
      </w:r>
      <w:r w:rsidR="00A66238" w:rsidRPr="00DA5464">
        <w:rPr>
          <w:rFonts w:asciiTheme="majorBidi" w:hAnsiTheme="majorBidi" w:cstheme="majorBidi"/>
          <w:sz w:val="24"/>
          <w:szCs w:val="24"/>
        </w:rPr>
        <w:t xml:space="preserve"> </w:t>
      </w:r>
      <w:r w:rsidR="0000627D" w:rsidRPr="00DA5464">
        <w:rPr>
          <w:rFonts w:asciiTheme="majorBidi" w:hAnsiTheme="majorBidi" w:cstheme="majorBidi"/>
          <w:sz w:val="24"/>
          <w:szCs w:val="24"/>
        </w:rPr>
        <w:t xml:space="preserve">to </w:t>
      </w:r>
      <w:r w:rsidR="005F4DF4" w:rsidRPr="00DA5464">
        <w:rPr>
          <w:rFonts w:asciiTheme="majorBidi" w:hAnsiTheme="majorBidi" w:cstheme="majorBidi"/>
          <w:sz w:val="24"/>
          <w:szCs w:val="24"/>
        </w:rPr>
        <w:t xml:space="preserve">optimize </w:t>
      </w:r>
      <w:r w:rsidR="00392F0A" w:rsidRPr="00DA5464">
        <w:rPr>
          <w:rFonts w:asciiTheme="majorBidi" w:hAnsiTheme="majorBidi" w:cstheme="majorBidi"/>
          <w:sz w:val="24"/>
          <w:szCs w:val="24"/>
        </w:rPr>
        <w:t>the</w:t>
      </w:r>
      <w:r w:rsidR="005F4DF4" w:rsidRPr="00DA5464">
        <w:rPr>
          <w:rFonts w:asciiTheme="majorBidi" w:hAnsiTheme="majorBidi" w:cstheme="majorBidi"/>
          <w:sz w:val="24"/>
          <w:szCs w:val="24"/>
        </w:rPr>
        <w:t xml:space="preserve"> task of hate speech detection</w:t>
      </w:r>
      <w:r w:rsidR="00050EAE" w:rsidRPr="00DA5464">
        <w:rPr>
          <w:rFonts w:asciiTheme="majorBidi" w:hAnsiTheme="majorBidi" w:cstheme="majorBidi"/>
          <w:sz w:val="24"/>
          <w:szCs w:val="24"/>
        </w:rPr>
        <w:t>.</w:t>
      </w:r>
      <w:r w:rsidR="005C02E2" w:rsidRPr="00DA5464">
        <w:rPr>
          <w:rFonts w:asciiTheme="majorBidi" w:hAnsiTheme="majorBidi" w:cstheme="majorBidi"/>
          <w:sz w:val="24"/>
          <w:szCs w:val="24"/>
        </w:rPr>
        <w:t xml:space="preserve"> Enhancements</w:t>
      </w:r>
      <w:r w:rsidR="003136C2" w:rsidRPr="00DA5464">
        <w:rPr>
          <w:rFonts w:asciiTheme="majorBidi" w:hAnsiTheme="majorBidi" w:cstheme="majorBidi"/>
          <w:sz w:val="24"/>
          <w:szCs w:val="24"/>
        </w:rPr>
        <w:t xml:space="preserve"> will be enabling </w:t>
      </w:r>
      <w:r w:rsidR="002B2F7C" w:rsidRPr="00DA5464">
        <w:rPr>
          <w:rFonts w:asciiTheme="majorBidi" w:hAnsiTheme="majorBidi" w:cstheme="majorBidi"/>
          <w:sz w:val="24"/>
          <w:szCs w:val="24"/>
        </w:rPr>
        <w:t>detection of certain types of hate speech</w:t>
      </w:r>
      <w:r w:rsidR="00EE536B" w:rsidRPr="00DA5464">
        <w:rPr>
          <w:rFonts w:asciiTheme="majorBidi" w:hAnsiTheme="majorBidi" w:cstheme="majorBidi"/>
          <w:sz w:val="24"/>
          <w:szCs w:val="24"/>
        </w:rPr>
        <w:t>, identifying new terms used in online hate speech,</w:t>
      </w:r>
      <w:r w:rsidR="002B2F7C" w:rsidRPr="00DA5464">
        <w:rPr>
          <w:rFonts w:asciiTheme="majorBidi" w:hAnsiTheme="majorBidi" w:cstheme="majorBidi"/>
          <w:sz w:val="24"/>
          <w:szCs w:val="24"/>
        </w:rPr>
        <w:t xml:space="preserve"> </w:t>
      </w:r>
      <w:r w:rsidR="00D36C69" w:rsidRPr="00DA5464">
        <w:rPr>
          <w:rFonts w:asciiTheme="majorBidi" w:hAnsiTheme="majorBidi" w:cstheme="majorBidi"/>
          <w:sz w:val="24"/>
          <w:szCs w:val="24"/>
        </w:rPr>
        <w:t>and more accurate classification of the internet comments</w:t>
      </w:r>
      <w:r w:rsidR="00353647" w:rsidRPr="00DA5464">
        <w:rPr>
          <w:rFonts w:asciiTheme="majorBidi" w:hAnsiTheme="majorBidi" w:cstheme="majorBidi"/>
          <w:sz w:val="24"/>
          <w:szCs w:val="24"/>
        </w:rPr>
        <w:t>. All of this creates a</w:t>
      </w:r>
      <w:r w:rsidR="007119E1" w:rsidRPr="00DA5464">
        <w:rPr>
          <w:rFonts w:asciiTheme="majorBidi" w:hAnsiTheme="majorBidi" w:cstheme="majorBidi"/>
          <w:sz w:val="24"/>
          <w:szCs w:val="24"/>
        </w:rPr>
        <w:t>n adaptable</w:t>
      </w:r>
      <w:r w:rsidR="006261AD" w:rsidRPr="00DA5464">
        <w:rPr>
          <w:rFonts w:asciiTheme="majorBidi" w:hAnsiTheme="majorBidi" w:cstheme="majorBidi"/>
          <w:sz w:val="24"/>
          <w:szCs w:val="24"/>
        </w:rPr>
        <w:t xml:space="preserve">, evolving, </w:t>
      </w:r>
      <w:r w:rsidR="00707D89" w:rsidRPr="00DA5464">
        <w:rPr>
          <w:rFonts w:asciiTheme="majorBidi" w:hAnsiTheme="majorBidi" w:cstheme="majorBidi"/>
          <w:sz w:val="24"/>
          <w:szCs w:val="24"/>
        </w:rPr>
        <w:t>human-aided</w:t>
      </w:r>
      <w:r w:rsidR="00353647" w:rsidRPr="00DA5464">
        <w:rPr>
          <w:rFonts w:asciiTheme="majorBidi" w:hAnsiTheme="majorBidi" w:cstheme="majorBidi"/>
          <w:sz w:val="24"/>
          <w:szCs w:val="24"/>
        </w:rPr>
        <w:t xml:space="preserve"> hate speech detection system that is </w:t>
      </w:r>
      <w:r w:rsidR="00707D89" w:rsidRPr="00DA5464">
        <w:rPr>
          <w:rFonts w:asciiTheme="majorBidi" w:hAnsiTheme="majorBidi" w:cstheme="majorBidi"/>
          <w:sz w:val="24"/>
          <w:szCs w:val="24"/>
        </w:rPr>
        <w:t>incorporates both AI capability and human knowledge</w:t>
      </w:r>
      <w:r w:rsidR="00AC4CB7" w:rsidRPr="00DA5464">
        <w:rPr>
          <w:rFonts w:asciiTheme="majorBidi" w:hAnsiTheme="majorBidi" w:cstheme="majorBidi"/>
          <w:sz w:val="24"/>
          <w:szCs w:val="24"/>
        </w:rPr>
        <w:t>.</w:t>
      </w:r>
      <w:r w:rsidR="00055F5C" w:rsidRPr="00DA5464">
        <w:rPr>
          <w:rFonts w:asciiTheme="majorBidi" w:hAnsiTheme="majorBidi" w:cstheme="majorBidi"/>
          <w:sz w:val="24"/>
          <w:szCs w:val="24"/>
        </w:rPr>
        <w:t xml:space="preserve"> </w:t>
      </w:r>
      <w:r w:rsidR="008E3D75" w:rsidRPr="00DA5464">
        <w:rPr>
          <w:rFonts w:asciiTheme="majorBidi" w:hAnsiTheme="majorBidi" w:cstheme="majorBidi"/>
          <w:sz w:val="24"/>
          <w:szCs w:val="24"/>
        </w:rPr>
        <w:t>Collecting info from internet users requires building a</w:t>
      </w:r>
      <w:r w:rsidR="00B0387D" w:rsidRPr="00DA5464">
        <w:rPr>
          <w:rFonts w:asciiTheme="majorBidi" w:hAnsiTheme="majorBidi" w:cstheme="majorBidi"/>
          <w:sz w:val="24"/>
          <w:szCs w:val="24"/>
        </w:rPr>
        <w:t xml:space="preserve"> website</w:t>
      </w:r>
      <w:r w:rsidR="008E3D75" w:rsidRPr="00DA5464">
        <w:rPr>
          <w:rFonts w:asciiTheme="majorBidi" w:hAnsiTheme="majorBidi" w:cstheme="majorBidi"/>
          <w:sz w:val="24"/>
          <w:szCs w:val="24"/>
        </w:rPr>
        <w:t xml:space="preserve"> platform for </w:t>
      </w:r>
      <w:r w:rsidR="005943D6" w:rsidRPr="00DA5464">
        <w:rPr>
          <w:rFonts w:asciiTheme="majorBidi" w:hAnsiTheme="majorBidi" w:cstheme="majorBidi"/>
          <w:sz w:val="24"/>
          <w:szCs w:val="24"/>
        </w:rPr>
        <w:t xml:space="preserve">serving contributing users </w:t>
      </w:r>
      <w:r w:rsidR="00943D01" w:rsidRPr="00DA5464">
        <w:rPr>
          <w:rFonts w:asciiTheme="majorBidi" w:hAnsiTheme="majorBidi" w:cstheme="majorBidi"/>
          <w:sz w:val="24"/>
          <w:szCs w:val="24"/>
        </w:rPr>
        <w:t xml:space="preserve">that help </w:t>
      </w:r>
      <w:r w:rsidR="00BD017B" w:rsidRPr="00DA5464">
        <w:rPr>
          <w:rFonts w:asciiTheme="majorBidi" w:hAnsiTheme="majorBidi" w:cstheme="majorBidi"/>
          <w:sz w:val="24"/>
          <w:szCs w:val="24"/>
        </w:rPr>
        <w:t>deliver</w:t>
      </w:r>
      <w:r w:rsidR="00943D01" w:rsidRPr="00DA5464">
        <w:rPr>
          <w:rFonts w:asciiTheme="majorBidi" w:hAnsiTheme="majorBidi" w:cstheme="majorBidi"/>
          <w:sz w:val="24"/>
          <w:szCs w:val="24"/>
        </w:rPr>
        <w:t xml:space="preserve"> feedback and</w:t>
      </w:r>
      <w:r w:rsidR="00B558E0" w:rsidRPr="00DA5464">
        <w:rPr>
          <w:rFonts w:asciiTheme="majorBidi" w:hAnsiTheme="majorBidi" w:cstheme="majorBidi"/>
          <w:sz w:val="24"/>
          <w:szCs w:val="24"/>
        </w:rPr>
        <w:t xml:space="preserve"> improvement</w:t>
      </w:r>
      <w:r w:rsidR="0084129E" w:rsidRPr="00DA5464">
        <w:rPr>
          <w:rFonts w:asciiTheme="majorBidi" w:hAnsiTheme="majorBidi" w:cstheme="majorBidi"/>
          <w:sz w:val="24"/>
          <w:szCs w:val="24"/>
        </w:rPr>
        <w:t>s to</w:t>
      </w:r>
      <w:r w:rsidR="00943D01" w:rsidRPr="00DA5464">
        <w:rPr>
          <w:rFonts w:asciiTheme="majorBidi" w:hAnsiTheme="majorBidi" w:cstheme="majorBidi"/>
          <w:sz w:val="24"/>
          <w:szCs w:val="24"/>
        </w:rPr>
        <w:t xml:space="preserve"> the hate speech detection system</w:t>
      </w:r>
      <w:r w:rsidR="00F609DA" w:rsidRPr="00DA5464">
        <w:rPr>
          <w:rFonts w:asciiTheme="majorBidi" w:hAnsiTheme="majorBidi" w:cstheme="majorBidi"/>
          <w:sz w:val="24"/>
          <w:szCs w:val="24"/>
        </w:rPr>
        <w:t xml:space="preserve">. </w:t>
      </w:r>
    </w:p>
    <w:p w14:paraId="7B417653" w14:textId="2647A2DA" w:rsidR="00E95069" w:rsidRPr="00DA5464" w:rsidRDefault="00F20D5F" w:rsidP="007218E5">
      <w:pPr>
        <w:rPr>
          <w:rFonts w:asciiTheme="majorBidi" w:hAnsiTheme="majorBidi" w:cstheme="majorBidi"/>
          <w:sz w:val="24"/>
          <w:szCs w:val="24"/>
        </w:rPr>
      </w:pPr>
      <w:r w:rsidRPr="00DA5464">
        <w:rPr>
          <w:rFonts w:asciiTheme="majorBidi" w:hAnsiTheme="majorBidi" w:cstheme="majorBidi"/>
          <w:sz w:val="24"/>
          <w:szCs w:val="24"/>
        </w:rPr>
        <w:t xml:space="preserve">With building a website, a question </w:t>
      </w:r>
      <w:r w:rsidR="00D65048" w:rsidRPr="00DA5464">
        <w:rPr>
          <w:rFonts w:asciiTheme="majorBidi" w:hAnsiTheme="majorBidi" w:cstheme="majorBidi"/>
          <w:sz w:val="24"/>
          <w:szCs w:val="24"/>
        </w:rPr>
        <w:t xml:space="preserve">comes </w:t>
      </w:r>
      <w:r w:rsidRPr="00DA5464">
        <w:rPr>
          <w:rFonts w:asciiTheme="majorBidi" w:hAnsiTheme="majorBidi" w:cstheme="majorBidi"/>
          <w:sz w:val="24"/>
          <w:szCs w:val="24"/>
        </w:rPr>
        <w:t>to mind,</w:t>
      </w:r>
      <w:r w:rsidR="00D65048" w:rsidRPr="00DA5464">
        <w:rPr>
          <w:rFonts w:asciiTheme="majorBidi" w:hAnsiTheme="majorBidi" w:cstheme="majorBidi"/>
          <w:sz w:val="24"/>
          <w:szCs w:val="24"/>
        </w:rPr>
        <w:t xml:space="preserve"> </w:t>
      </w:r>
      <w:r w:rsidR="001C0C85" w:rsidRPr="00DA5464">
        <w:rPr>
          <w:rFonts w:asciiTheme="majorBidi" w:hAnsiTheme="majorBidi" w:cstheme="majorBidi"/>
          <w:sz w:val="24"/>
          <w:szCs w:val="24"/>
        </w:rPr>
        <w:t>H</w:t>
      </w:r>
      <w:r w:rsidR="00D65048" w:rsidRPr="00DA5464">
        <w:rPr>
          <w:rFonts w:asciiTheme="majorBidi" w:hAnsiTheme="majorBidi" w:cstheme="majorBidi"/>
          <w:sz w:val="24"/>
          <w:szCs w:val="24"/>
        </w:rPr>
        <w:t xml:space="preserve">ow to </w:t>
      </w:r>
      <w:r w:rsidR="00D6258F" w:rsidRPr="00DA5464">
        <w:rPr>
          <w:rFonts w:asciiTheme="majorBidi" w:hAnsiTheme="majorBidi" w:cstheme="majorBidi"/>
          <w:sz w:val="24"/>
          <w:szCs w:val="24"/>
        </w:rPr>
        <w:t>attract website users?</w:t>
      </w:r>
      <w:r w:rsidR="001C0C85" w:rsidRPr="00DA5464">
        <w:rPr>
          <w:rFonts w:asciiTheme="majorBidi" w:hAnsiTheme="majorBidi" w:cstheme="majorBidi"/>
          <w:sz w:val="24"/>
          <w:szCs w:val="24"/>
        </w:rPr>
        <w:t xml:space="preserve"> How do you convince them that this website is worth their time?</w:t>
      </w:r>
      <w:r w:rsidR="00D6258F" w:rsidRPr="00DA5464">
        <w:rPr>
          <w:rFonts w:asciiTheme="majorBidi" w:hAnsiTheme="majorBidi" w:cstheme="majorBidi"/>
          <w:sz w:val="24"/>
          <w:szCs w:val="24"/>
        </w:rPr>
        <w:t xml:space="preserve"> </w:t>
      </w:r>
      <w:r w:rsidR="001C0C85" w:rsidRPr="00DA5464">
        <w:rPr>
          <w:rFonts w:asciiTheme="majorBidi" w:hAnsiTheme="majorBidi" w:cstheme="majorBidi"/>
          <w:sz w:val="24"/>
          <w:szCs w:val="24"/>
        </w:rPr>
        <w:t xml:space="preserve">This is where serious gaming comes to play. </w:t>
      </w:r>
      <w:r w:rsidR="001F4067" w:rsidRPr="00DA5464">
        <w:rPr>
          <w:rFonts w:asciiTheme="majorBidi" w:hAnsiTheme="majorBidi" w:cstheme="majorBidi"/>
          <w:sz w:val="24"/>
          <w:szCs w:val="24"/>
        </w:rPr>
        <w:t>Serious gaming is about making gam</w:t>
      </w:r>
      <w:r w:rsidR="0050524B" w:rsidRPr="00DA5464">
        <w:rPr>
          <w:rFonts w:asciiTheme="majorBidi" w:hAnsiTheme="majorBidi" w:cstheme="majorBidi"/>
          <w:sz w:val="24"/>
          <w:szCs w:val="24"/>
        </w:rPr>
        <w:t xml:space="preserve">ified </w:t>
      </w:r>
      <w:r w:rsidR="00376493" w:rsidRPr="00DA5464">
        <w:rPr>
          <w:rFonts w:asciiTheme="majorBidi" w:hAnsiTheme="majorBidi" w:cstheme="majorBidi"/>
          <w:sz w:val="24"/>
          <w:szCs w:val="24"/>
        </w:rPr>
        <w:t>user-</w:t>
      </w:r>
      <w:r w:rsidR="0050524B" w:rsidRPr="00DA5464">
        <w:rPr>
          <w:rFonts w:asciiTheme="majorBidi" w:hAnsiTheme="majorBidi" w:cstheme="majorBidi"/>
          <w:sz w:val="24"/>
          <w:szCs w:val="24"/>
        </w:rPr>
        <w:t>experience</w:t>
      </w:r>
      <w:r w:rsidR="001F4067" w:rsidRPr="00DA5464">
        <w:rPr>
          <w:rFonts w:asciiTheme="majorBidi" w:hAnsiTheme="majorBidi" w:cstheme="majorBidi"/>
          <w:sz w:val="24"/>
          <w:szCs w:val="24"/>
        </w:rPr>
        <w:t xml:space="preserve"> that </w:t>
      </w:r>
      <w:r w:rsidR="00900815" w:rsidRPr="00DA5464">
        <w:rPr>
          <w:rFonts w:asciiTheme="majorBidi" w:hAnsiTheme="majorBidi" w:cstheme="majorBidi"/>
          <w:sz w:val="24"/>
          <w:szCs w:val="24"/>
        </w:rPr>
        <w:t>ha</w:t>
      </w:r>
      <w:r w:rsidR="00AE510C" w:rsidRPr="00DA5464">
        <w:rPr>
          <w:rFonts w:asciiTheme="majorBidi" w:hAnsiTheme="majorBidi" w:cstheme="majorBidi"/>
          <w:sz w:val="24"/>
          <w:szCs w:val="24"/>
        </w:rPr>
        <w:t>s</w:t>
      </w:r>
      <w:r w:rsidR="00243C94" w:rsidRPr="00DA5464">
        <w:rPr>
          <w:rFonts w:asciiTheme="majorBidi" w:hAnsiTheme="majorBidi" w:cstheme="majorBidi"/>
          <w:sz w:val="24"/>
          <w:szCs w:val="24"/>
        </w:rPr>
        <w:t xml:space="preserve"> </w:t>
      </w:r>
      <w:r w:rsidR="00900815" w:rsidRPr="00DA5464">
        <w:rPr>
          <w:rFonts w:asciiTheme="majorBidi" w:hAnsiTheme="majorBidi" w:cstheme="majorBidi"/>
          <w:sz w:val="24"/>
          <w:szCs w:val="24"/>
        </w:rPr>
        <w:t xml:space="preserve">a purpose other than </w:t>
      </w:r>
      <w:r w:rsidR="00A16A56" w:rsidRPr="00DA5464">
        <w:rPr>
          <w:rFonts w:asciiTheme="majorBidi" w:hAnsiTheme="majorBidi" w:cstheme="majorBidi"/>
          <w:sz w:val="24"/>
          <w:szCs w:val="24"/>
        </w:rPr>
        <w:t xml:space="preserve">entertainment, player practice </w:t>
      </w:r>
      <w:r w:rsidR="003B4B1D" w:rsidRPr="00DA5464">
        <w:rPr>
          <w:rFonts w:asciiTheme="majorBidi" w:hAnsiTheme="majorBidi" w:cstheme="majorBidi"/>
          <w:sz w:val="24"/>
          <w:szCs w:val="24"/>
        </w:rPr>
        <w:t xml:space="preserve">skills and achieve </w:t>
      </w:r>
      <w:r w:rsidR="00F57308" w:rsidRPr="00DA5464">
        <w:rPr>
          <w:rFonts w:asciiTheme="majorBidi" w:hAnsiTheme="majorBidi" w:cstheme="majorBidi"/>
          <w:sz w:val="24"/>
          <w:szCs w:val="24"/>
        </w:rPr>
        <w:t xml:space="preserve">progress </w:t>
      </w:r>
      <w:r w:rsidR="003B4B1D" w:rsidRPr="00DA5464">
        <w:rPr>
          <w:rFonts w:asciiTheme="majorBidi" w:hAnsiTheme="majorBidi" w:cstheme="majorBidi"/>
          <w:sz w:val="24"/>
          <w:szCs w:val="24"/>
        </w:rPr>
        <w:t>beyond simply enjoying a leisure activity</w:t>
      </w:r>
      <w:r w:rsidR="00D42390" w:rsidRPr="00DA5464">
        <w:rPr>
          <w:rFonts w:asciiTheme="majorBidi" w:hAnsiTheme="majorBidi" w:cstheme="majorBidi"/>
          <w:sz w:val="24"/>
          <w:szCs w:val="24"/>
        </w:rPr>
        <w:t>.</w:t>
      </w:r>
      <w:r w:rsidR="0010230A" w:rsidRPr="00DA5464">
        <w:rPr>
          <w:rFonts w:asciiTheme="majorBidi" w:hAnsiTheme="majorBidi" w:cstheme="majorBidi"/>
          <w:sz w:val="24"/>
          <w:szCs w:val="24"/>
        </w:rPr>
        <w:t xml:space="preserve"> </w:t>
      </w:r>
      <w:r w:rsidR="00B86DCF" w:rsidRPr="00DA5464">
        <w:rPr>
          <w:rFonts w:asciiTheme="majorBidi" w:hAnsiTheme="majorBidi" w:cstheme="majorBidi"/>
          <w:sz w:val="24"/>
          <w:szCs w:val="24"/>
        </w:rPr>
        <w:t>the</w:t>
      </w:r>
      <w:r w:rsidR="0010230A" w:rsidRPr="00DA5464">
        <w:rPr>
          <w:rFonts w:asciiTheme="majorBidi" w:hAnsiTheme="majorBidi" w:cstheme="majorBidi"/>
          <w:sz w:val="24"/>
          <w:szCs w:val="24"/>
        </w:rPr>
        <w:t xml:space="preserve"> main</w:t>
      </w:r>
      <w:r w:rsidR="00D42390" w:rsidRPr="00DA5464">
        <w:rPr>
          <w:rFonts w:asciiTheme="majorBidi" w:hAnsiTheme="majorBidi" w:cstheme="majorBidi"/>
          <w:sz w:val="24"/>
          <w:szCs w:val="24"/>
        </w:rPr>
        <w:t xml:space="preserve"> purpose</w:t>
      </w:r>
      <w:r w:rsidR="0010230A" w:rsidRPr="00DA5464">
        <w:rPr>
          <w:rFonts w:asciiTheme="majorBidi" w:hAnsiTheme="majorBidi" w:cstheme="majorBidi"/>
          <w:sz w:val="24"/>
          <w:szCs w:val="24"/>
        </w:rPr>
        <w:t xml:space="preserve"> is </w:t>
      </w:r>
      <w:r w:rsidR="00D42390" w:rsidRPr="00DA5464">
        <w:rPr>
          <w:rFonts w:asciiTheme="majorBidi" w:hAnsiTheme="majorBidi" w:cstheme="majorBidi"/>
          <w:sz w:val="24"/>
          <w:szCs w:val="24"/>
        </w:rPr>
        <w:t>typically</w:t>
      </w:r>
      <w:r w:rsidR="0010230A" w:rsidRPr="00DA5464">
        <w:rPr>
          <w:rFonts w:asciiTheme="majorBidi" w:hAnsiTheme="majorBidi" w:cstheme="majorBidi"/>
          <w:sz w:val="24"/>
          <w:szCs w:val="24"/>
        </w:rPr>
        <w:t xml:space="preserve"> to promote learning and behavior change</w:t>
      </w:r>
      <w:r w:rsidR="002E2000" w:rsidRPr="00DA5464">
        <w:rPr>
          <w:rFonts w:asciiTheme="majorBidi" w:hAnsiTheme="majorBidi" w:cstheme="majorBidi"/>
          <w:sz w:val="24"/>
          <w:szCs w:val="24"/>
        </w:rPr>
        <w:t xml:space="preserve">. </w:t>
      </w:r>
      <w:r w:rsidR="00E067FF"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Z5O7BhyA","properties":{"formattedCitation":"(Pilote &amp; Chiniara, 2019; \\uc0\\u8220{}The Route to a Successful Serious Game,\\uc0\\u8221{} n.d.)","plainCitation":"(Pilote &amp; Chiniara, 2019; “The Route to a Successful Serious Game,” n.d.)","noteIndex":0},"citationItems":[{"id":95,"uris":["http://zotero.org/users/8933043/items/7RDA45DS"],"itemData":{"id":95,"type":"chapter","abstract":"Simulation-based education includes several, often heterogeneous, modalities that share a focus on experiential learning. While the simulation terminology and typology are not fixed, this chapter presents a quick overview of some published classification systems. It also presents different simulation modalities, briefly describing their advantages and limitations and highlighting the main tools or simulators they each use. Specifically, the chapter describes procedural simulation and immersive simulation in their different forms. It provides an overview of virtual reality simulation, augmented reality, and serious games. It finally provides a short overview of three decentralized simulation configurations: distance simulation, distributed (mobile) simulation, and in situ simulation.","container-title":"Clinical Simulation (Second Edition)","edition":"Second Edition","ISBN":"978-0-12-815657-5","note":"DOI: https://doi.org/10.1016/B978-0-12-815657-5.00002-4","page":"17-32","publisher":"Academic Press","title":"Chapter 2 - The Many Faces of Simulation","URL":"https://www.sciencedirect.com/science/article/pii/B9780128156575000024","editor":[{"family":"Chiniara","given":"Gilles"}],"author":[{"family":"Pilote","given":"Bruno"},{"family":"Chiniara","given":"Gilles"}],"issued":{"date-parts":[["2019"]]}}},{"id":96,"uris":["http://zotero.org/users/8933043/items/E74D8PQI"],"itemData":{"id":96,"type":"article-journal","container-title":"GRENDEL GAMES","title":"The route to a successful serious game","URL":"https://grendelgames.com/method/"}}],"schema":"https://github.com/citation-style-language/schema/raw/master/csl-citation.json"} </w:instrText>
      </w:r>
      <w:r w:rsidR="00E067FF"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Pilote &amp; Chiniara, 2019; “The Route to a Successful Serious Game,” n.d.)</w:t>
      </w:r>
      <w:r w:rsidR="00E067FF" w:rsidRPr="00DA5464">
        <w:rPr>
          <w:rFonts w:asciiTheme="majorBidi" w:hAnsiTheme="majorBidi" w:cstheme="majorBidi"/>
          <w:sz w:val="24"/>
          <w:szCs w:val="24"/>
        </w:rPr>
        <w:fldChar w:fldCharType="end"/>
      </w:r>
      <w:r w:rsidR="00566F96" w:rsidRPr="00DA5464">
        <w:rPr>
          <w:rFonts w:asciiTheme="majorBidi" w:hAnsiTheme="majorBidi" w:cstheme="majorBidi"/>
          <w:sz w:val="24"/>
          <w:szCs w:val="24"/>
        </w:rPr>
        <w:t xml:space="preserve"> </w:t>
      </w:r>
      <w:r w:rsidR="00C230F3" w:rsidRPr="00DA5464">
        <w:rPr>
          <w:rFonts w:asciiTheme="majorBidi" w:hAnsiTheme="majorBidi" w:cstheme="majorBidi"/>
          <w:sz w:val="24"/>
          <w:szCs w:val="24"/>
        </w:rPr>
        <w:t>Games have an attractive fun factor that appeal</w:t>
      </w:r>
      <w:r w:rsidR="00A70567" w:rsidRPr="00DA5464">
        <w:rPr>
          <w:rFonts w:asciiTheme="majorBidi" w:hAnsiTheme="majorBidi" w:cstheme="majorBidi"/>
          <w:sz w:val="24"/>
          <w:szCs w:val="24"/>
        </w:rPr>
        <w:t>s</w:t>
      </w:r>
      <w:r w:rsidR="00C230F3" w:rsidRPr="00DA5464">
        <w:rPr>
          <w:rFonts w:asciiTheme="majorBidi" w:hAnsiTheme="majorBidi" w:cstheme="majorBidi"/>
          <w:sz w:val="24"/>
          <w:szCs w:val="24"/>
        </w:rPr>
        <w:t xml:space="preserve"> t</w:t>
      </w:r>
      <w:r w:rsidR="00A70567" w:rsidRPr="00DA5464">
        <w:rPr>
          <w:rFonts w:asciiTheme="majorBidi" w:hAnsiTheme="majorBidi" w:cstheme="majorBidi"/>
          <w:sz w:val="24"/>
          <w:szCs w:val="24"/>
        </w:rPr>
        <w:t xml:space="preserve">o many audiences, </w:t>
      </w:r>
      <w:r w:rsidR="009869C9" w:rsidRPr="00DA5464">
        <w:rPr>
          <w:rFonts w:asciiTheme="majorBidi" w:hAnsiTheme="majorBidi" w:cstheme="majorBidi"/>
          <w:sz w:val="24"/>
          <w:szCs w:val="24"/>
        </w:rPr>
        <w:t>several principle</w:t>
      </w:r>
      <w:r w:rsidR="00850C6A" w:rsidRPr="00DA5464">
        <w:rPr>
          <w:rFonts w:asciiTheme="majorBidi" w:hAnsiTheme="majorBidi" w:cstheme="majorBidi"/>
          <w:sz w:val="24"/>
          <w:szCs w:val="24"/>
        </w:rPr>
        <w:t>s</w:t>
      </w:r>
      <w:r w:rsidR="009869C9" w:rsidRPr="00DA5464">
        <w:rPr>
          <w:rFonts w:asciiTheme="majorBidi" w:hAnsiTheme="majorBidi" w:cstheme="majorBidi"/>
          <w:sz w:val="24"/>
          <w:szCs w:val="24"/>
        </w:rPr>
        <w:t xml:space="preserve"> are </w:t>
      </w:r>
      <w:r w:rsidR="007B3E73" w:rsidRPr="00DA5464">
        <w:rPr>
          <w:rFonts w:asciiTheme="majorBidi" w:hAnsiTheme="majorBidi" w:cstheme="majorBidi"/>
          <w:sz w:val="24"/>
          <w:szCs w:val="24"/>
        </w:rPr>
        <w:t>integrated</w:t>
      </w:r>
      <w:r w:rsidR="009869C9" w:rsidRPr="00DA5464">
        <w:rPr>
          <w:rFonts w:asciiTheme="majorBidi" w:hAnsiTheme="majorBidi" w:cstheme="majorBidi"/>
          <w:sz w:val="24"/>
          <w:szCs w:val="24"/>
        </w:rPr>
        <w:t xml:space="preserve"> into games in order</w:t>
      </w:r>
      <w:r w:rsidR="007B3E73" w:rsidRPr="00DA5464">
        <w:rPr>
          <w:rFonts w:asciiTheme="majorBidi" w:hAnsiTheme="majorBidi" w:cstheme="majorBidi"/>
          <w:sz w:val="24"/>
          <w:szCs w:val="24"/>
        </w:rPr>
        <w:t xml:space="preserve"> to be</w:t>
      </w:r>
      <w:r w:rsidR="009869C9" w:rsidRPr="00DA5464">
        <w:rPr>
          <w:rFonts w:asciiTheme="majorBidi" w:hAnsiTheme="majorBidi" w:cstheme="majorBidi"/>
          <w:sz w:val="24"/>
          <w:szCs w:val="24"/>
        </w:rPr>
        <w:t xml:space="preserve"> successful</w:t>
      </w:r>
      <w:r w:rsidR="00850C6A" w:rsidRPr="00DA5464">
        <w:rPr>
          <w:rFonts w:asciiTheme="majorBidi" w:hAnsiTheme="majorBidi" w:cstheme="majorBidi"/>
          <w:sz w:val="24"/>
          <w:szCs w:val="24"/>
        </w:rPr>
        <w:t>, among them</w:t>
      </w:r>
      <w:r w:rsidR="006104E4" w:rsidRPr="00DA5464">
        <w:rPr>
          <w:rFonts w:asciiTheme="majorBidi" w:hAnsiTheme="majorBidi" w:cstheme="majorBidi"/>
          <w:sz w:val="24"/>
          <w:szCs w:val="24"/>
        </w:rPr>
        <w:t xml:space="preserve"> </w:t>
      </w:r>
      <w:r w:rsidR="00553537" w:rsidRPr="00DA5464">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X0x4CeOQ","properties":{"formattedCitation":"(\\uc0\\u8220{}The Route to a Successful Serious Game,\\uc0\\u8221{} n.d.)","plainCitation":"(“The Route to a Successful Serious Game,” n.d.)","noteIndex":0},"citationItems":[{"id":96,"uris":["http://zotero.org/users/8933043/items/E74D8PQI"],"itemData":{"id":96,"type":"article-journal","container-title":"GRENDEL GAMES","title":"The route to a successful serious game","URL":"https://grendelgames.com/method/"}}],"schema":"https://github.com/citation-style-language/schema/raw/master/csl-citation.json"} </w:instrText>
      </w:r>
      <w:r w:rsidR="00553537" w:rsidRPr="00DA5464">
        <w:rPr>
          <w:rFonts w:asciiTheme="majorBidi" w:hAnsiTheme="majorBidi" w:cstheme="majorBidi"/>
          <w:sz w:val="24"/>
          <w:szCs w:val="24"/>
        </w:rPr>
        <w:fldChar w:fldCharType="separate"/>
      </w:r>
      <w:r w:rsidR="002D0F00" w:rsidRPr="002D0F00">
        <w:rPr>
          <w:rFonts w:ascii="Times New Roman" w:hAnsi="Times New Roman" w:cs="Times New Roman"/>
          <w:sz w:val="24"/>
          <w:szCs w:val="24"/>
        </w:rPr>
        <w:t>(“The Route to a Successful Serious Game,” n.d.)</w:t>
      </w:r>
      <w:r w:rsidR="00553537" w:rsidRPr="00DA5464">
        <w:rPr>
          <w:rFonts w:asciiTheme="majorBidi" w:hAnsiTheme="majorBidi" w:cstheme="majorBidi"/>
          <w:sz w:val="24"/>
          <w:szCs w:val="24"/>
        </w:rPr>
        <w:fldChar w:fldCharType="end"/>
      </w:r>
      <w:r w:rsidR="00850C6A" w:rsidRPr="00DA5464">
        <w:rPr>
          <w:rFonts w:asciiTheme="majorBidi" w:hAnsiTheme="majorBidi" w:cstheme="majorBidi"/>
          <w:sz w:val="24"/>
          <w:szCs w:val="24"/>
        </w:rPr>
        <w:t xml:space="preserve">: </w:t>
      </w:r>
    </w:p>
    <w:p w14:paraId="54AA6D1C" w14:textId="7B16CD01" w:rsidR="00850C6A" w:rsidRPr="00DA5464" w:rsidRDefault="007B262E" w:rsidP="0016049B">
      <w:pPr>
        <w:pStyle w:val="ListParagraph"/>
        <w:numPr>
          <w:ilvl w:val="0"/>
          <w:numId w:val="2"/>
        </w:numPr>
        <w:rPr>
          <w:rFonts w:asciiTheme="majorBidi" w:hAnsiTheme="majorBidi" w:cstheme="majorBidi"/>
          <w:sz w:val="24"/>
          <w:szCs w:val="24"/>
        </w:rPr>
      </w:pPr>
      <w:r w:rsidRPr="00DA5464">
        <w:rPr>
          <w:rFonts w:asciiTheme="majorBidi" w:hAnsiTheme="majorBidi" w:cstheme="majorBidi"/>
          <w:sz w:val="24"/>
          <w:szCs w:val="24"/>
        </w:rPr>
        <w:t>Addictive gameplay</w:t>
      </w:r>
    </w:p>
    <w:p w14:paraId="6DA36DCB" w14:textId="00A0A327" w:rsidR="005C14B1" w:rsidRPr="00DA5464" w:rsidRDefault="005C14B1" w:rsidP="0016049B">
      <w:pPr>
        <w:pStyle w:val="ListParagraph"/>
        <w:numPr>
          <w:ilvl w:val="0"/>
          <w:numId w:val="2"/>
        </w:numPr>
        <w:rPr>
          <w:rFonts w:asciiTheme="majorBidi" w:hAnsiTheme="majorBidi" w:cstheme="majorBidi"/>
          <w:sz w:val="24"/>
          <w:szCs w:val="24"/>
        </w:rPr>
      </w:pPr>
      <w:r w:rsidRPr="00DA5464">
        <w:rPr>
          <w:rFonts w:asciiTheme="majorBidi" w:hAnsiTheme="majorBidi" w:cstheme="majorBidi"/>
          <w:sz w:val="24"/>
          <w:szCs w:val="24"/>
        </w:rPr>
        <w:t>Engaging for the player and has staying power</w:t>
      </w:r>
      <w:r w:rsidR="009365A7" w:rsidRPr="00DA5464">
        <w:rPr>
          <w:rFonts w:asciiTheme="majorBidi" w:hAnsiTheme="majorBidi" w:cstheme="majorBidi"/>
          <w:sz w:val="24"/>
          <w:szCs w:val="24"/>
        </w:rPr>
        <w:t xml:space="preserve"> with a progression </w:t>
      </w:r>
      <w:r w:rsidR="002E761F" w:rsidRPr="00DA5464">
        <w:rPr>
          <w:rFonts w:asciiTheme="majorBidi" w:hAnsiTheme="majorBidi" w:cstheme="majorBidi"/>
          <w:sz w:val="24"/>
          <w:szCs w:val="24"/>
        </w:rPr>
        <w:t>system.</w:t>
      </w:r>
    </w:p>
    <w:p w14:paraId="6390A475" w14:textId="73A2992E" w:rsidR="005C14B1" w:rsidRPr="00DA5464" w:rsidRDefault="002E761F" w:rsidP="0016049B">
      <w:pPr>
        <w:pStyle w:val="ListParagraph"/>
        <w:numPr>
          <w:ilvl w:val="0"/>
          <w:numId w:val="2"/>
        </w:numPr>
        <w:rPr>
          <w:rFonts w:asciiTheme="majorBidi" w:hAnsiTheme="majorBidi" w:cstheme="majorBidi"/>
          <w:sz w:val="24"/>
          <w:szCs w:val="24"/>
        </w:rPr>
      </w:pPr>
      <w:r w:rsidRPr="00DA5464">
        <w:rPr>
          <w:rFonts w:asciiTheme="majorBidi" w:hAnsiTheme="majorBidi" w:cstheme="majorBidi"/>
          <w:sz w:val="24"/>
          <w:szCs w:val="24"/>
        </w:rPr>
        <w:t>C</w:t>
      </w:r>
      <w:r w:rsidR="00B43982" w:rsidRPr="00DA5464">
        <w:rPr>
          <w:rFonts w:asciiTheme="majorBidi" w:hAnsiTheme="majorBidi" w:cstheme="majorBidi"/>
          <w:sz w:val="24"/>
          <w:szCs w:val="24"/>
        </w:rPr>
        <w:t xml:space="preserve">reative concept to hook new </w:t>
      </w:r>
      <w:r w:rsidRPr="00DA5464">
        <w:rPr>
          <w:rFonts w:asciiTheme="majorBidi" w:hAnsiTheme="majorBidi" w:cstheme="majorBidi"/>
          <w:sz w:val="24"/>
          <w:szCs w:val="24"/>
        </w:rPr>
        <w:t>players.</w:t>
      </w:r>
    </w:p>
    <w:p w14:paraId="006B1740" w14:textId="628A7033" w:rsidR="00397587" w:rsidRPr="00DA5464" w:rsidRDefault="002E761F" w:rsidP="0016049B">
      <w:pPr>
        <w:pStyle w:val="ListParagraph"/>
        <w:numPr>
          <w:ilvl w:val="0"/>
          <w:numId w:val="2"/>
        </w:numPr>
        <w:rPr>
          <w:rFonts w:asciiTheme="majorBidi" w:hAnsiTheme="majorBidi" w:cstheme="majorBidi"/>
          <w:sz w:val="24"/>
          <w:szCs w:val="24"/>
        </w:rPr>
      </w:pPr>
      <w:r w:rsidRPr="00DA5464">
        <w:rPr>
          <w:rFonts w:asciiTheme="majorBidi" w:hAnsiTheme="majorBidi" w:cstheme="majorBidi"/>
          <w:sz w:val="24"/>
          <w:szCs w:val="24"/>
        </w:rPr>
        <w:t>F</w:t>
      </w:r>
      <w:r w:rsidR="004D36A6" w:rsidRPr="00DA5464">
        <w:rPr>
          <w:rFonts w:asciiTheme="majorBidi" w:hAnsiTheme="majorBidi" w:cstheme="majorBidi"/>
          <w:sz w:val="24"/>
          <w:szCs w:val="24"/>
        </w:rPr>
        <w:t>un context</w:t>
      </w:r>
      <w:r w:rsidRPr="00DA5464">
        <w:rPr>
          <w:rFonts w:asciiTheme="majorBidi" w:hAnsiTheme="majorBidi" w:cstheme="majorBidi"/>
          <w:sz w:val="24"/>
          <w:szCs w:val="24"/>
        </w:rPr>
        <w:t>.</w:t>
      </w:r>
    </w:p>
    <w:p w14:paraId="7E711992" w14:textId="0F402E20" w:rsidR="00FB579B" w:rsidRPr="00F94B9C" w:rsidRDefault="00CB6C58" w:rsidP="00F94B9C">
      <w:pPr>
        <w:rPr>
          <w:rFonts w:asciiTheme="majorBidi" w:hAnsiTheme="majorBidi" w:cstheme="majorBidi"/>
          <w:sz w:val="24"/>
          <w:szCs w:val="24"/>
        </w:rPr>
      </w:pPr>
      <w:r w:rsidRPr="00DA5464">
        <w:rPr>
          <w:rFonts w:asciiTheme="majorBidi" w:hAnsiTheme="majorBidi" w:cstheme="majorBidi"/>
          <w:sz w:val="24"/>
          <w:szCs w:val="24"/>
        </w:rPr>
        <w:t>In this project</w:t>
      </w:r>
      <w:r w:rsidR="00505A83" w:rsidRPr="00DA5464">
        <w:rPr>
          <w:rFonts w:asciiTheme="majorBidi" w:hAnsiTheme="majorBidi" w:cstheme="majorBidi"/>
          <w:sz w:val="24"/>
          <w:szCs w:val="24"/>
        </w:rPr>
        <w:t xml:space="preserve">, </w:t>
      </w:r>
      <w:r w:rsidR="0098595B" w:rsidRPr="00DA5464">
        <w:rPr>
          <w:rFonts w:asciiTheme="majorBidi" w:hAnsiTheme="majorBidi" w:cstheme="majorBidi"/>
          <w:sz w:val="24"/>
          <w:szCs w:val="24"/>
        </w:rPr>
        <w:t xml:space="preserve">we </w:t>
      </w:r>
      <w:r w:rsidR="00984BDE" w:rsidRPr="00DA5464">
        <w:rPr>
          <w:rFonts w:asciiTheme="majorBidi" w:hAnsiTheme="majorBidi" w:cstheme="majorBidi"/>
          <w:sz w:val="24"/>
          <w:szCs w:val="24"/>
        </w:rPr>
        <w:t>built</w:t>
      </w:r>
      <w:r w:rsidR="0098595B" w:rsidRPr="00DA5464">
        <w:rPr>
          <w:rFonts w:asciiTheme="majorBidi" w:hAnsiTheme="majorBidi" w:cstheme="majorBidi"/>
          <w:sz w:val="24"/>
          <w:szCs w:val="24"/>
        </w:rPr>
        <w:t xml:space="preserve"> a hate speech detection system that </w:t>
      </w:r>
      <w:r w:rsidR="008C7777" w:rsidRPr="00DA5464">
        <w:rPr>
          <w:rFonts w:asciiTheme="majorBidi" w:hAnsiTheme="majorBidi" w:cstheme="majorBidi"/>
          <w:sz w:val="24"/>
          <w:szCs w:val="24"/>
        </w:rPr>
        <w:t>incorporates an AI model to recognize and classify hate speech examples</w:t>
      </w:r>
      <w:r w:rsidR="00946800" w:rsidRPr="00DA5464">
        <w:rPr>
          <w:rFonts w:asciiTheme="majorBidi" w:hAnsiTheme="majorBidi" w:cstheme="majorBidi"/>
          <w:sz w:val="24"/>
          <w:szCs w:val="24"/>
        </w:rPr>
        <w:t>. These</w:t>
      </w:r>
      <w:r w:rsidR="003F1BE2" w:rsidRPr="00DA5464">
        <w:rPr>
          <w:rFonts w:asciiTheme="majorBidi" w:hAnsiTheme="majorBidi" w:cstheme="majorBidi"/>
          <w:sz w:val="24"/>
          <w:szCs w:val="24"/>
        </w:rPr>
        <w:t xml:space="preserve"> examples </w:t>
      </w:r>
      <w:r w:rsidR="00557D93" w:rsidRPr="00DA5464">
        <w:rPr>
          <w:rFonts w:asciiTheme="majorBidi" w:hAnsiTheme="majorBidi" w:cstheme="majorBidi"/>
          <w:sz w:val="24"/>
          <w:szCs w:val="24"/>
        </w:rPr>
        <w:t>were</w:t>
      </w:r>
      <w:r w:rsidR="003F1BE2" w:rsidRPr="00DA5464">
        <w:rPr>
          <w:rFonts w:asciiTheme="majorBidi" w:hAnsiTheme="majorBidi" w:cstheme="majorBidi"/>
          <w:sz w:val="24"/>
          <w:szCs w:val="24"/>
        </w:rPr>
        <w:t xml:space="preserve"> verified and validated by website users</w:t>
      </w:r>
      <w:r w:rsidR="006A5AB6" w:rsidRPr="00DA5464">
        <w:rPr>
          <w:rFonts w:asciiTheme="majorBidi" w:hAnsiTheme="majorBidi" w:cstheme="majorBidi"/>
          <w:sz w:val="24"/>
          <w:szCs w:val="24"/>
        </w:rPr>
        <w:t>. The website play</w:t>
      </w:r>
      <w:r w:rsidR="00946800" w:rsidRPr="00DA5464">
        <w:rPr>
          <w:rFonts w:asciiTheme="majorBidi" w:hAnsiTheme="majorBidi" w:cstheme="majorBidi"/>
          <w:sz w:val="24"/>
          <w:szCs w:val="24"/>
        </w:rPr>
        <w:t>s</w:t>
      </w:r>
      <w:r w:rsidR="006A5AB6" w:rsidRPr="00DA5464">
        <w:rPr>
          <w:rFonts w:asciiTheme="majorBidi" w:hAnsiTheme="majorBidi" w:cstheme="majorBidi"/>
          <w:sz w:val="24"/>
          <w:szCs w:val="24"/>
        </w:rPr>
        <w:t xml:space="preserve"> a role in classifying new hate speech words and terms, </w:t>
      </w:r>
      <w:r w:rsidR="00DF185B" w:rsidRPr="00DA5464">
        <w:rPr>
          <w:rFonts w:asciiTheme="majorBidi" w:hAnsiTheme="majorBidi" w:cstheme="majorBidi"/>
          <w:sz w:val="24"/>
          <w:szCs w:val="24"/>
        </w:rPr>
        <w:t xml:space="preserve">categorizing it more </w:t>
      </w:r>
      <w:r w:rsidR="00BF253D" w:rsidRPr="00DA5464">
        <w:rPr>
          <w:rFonts w:asciiTheme="majorBidi" w:hAnsiTheme="majorBidi" w:cstheme="majorBidi"/>
          <w:sz w:val="24"/>
          <w:szCs w:val="24"/>
        </w:rPr>
        <w:t>indicatively</w:t>
      </w:r>
      <w:r w:rsidR="00AB1C2C" w:rsidRPr="00DA5464">
        <w:rPr>
          <w:rFonts w:asciiTheme="majorBidi" w:hAnsiTheme="majorBidi" w:cstheme="majorBidi"/>
          <w:sz w:val="24"/>
          <w:szCs w:val="24"/>
        </w:rPr>
        <w:t>,</w:t>
      </w:r>
      <w:r w:rsidR="00BF253D" w:rsidRPr="00DA5464">
        <w:rPr>
          <w:rFonts w:asciiTheme="majorBidi" w:hAnsiTheme="majorBidi" w:cstheme="majorBidi"/>
          <w:sz w:val="24"/>
          <w:szCs w:val="24"/>
        </w:rPr>
        <w:t xml:space="preserve"> </w:t>
      </w:r>
      <w:r w:rsidR="000A7B53" w:rsidRPr="00DA5464">
        <w:rPr>
          <w:rFonts w:asciiTheme="majorBidi" w:hAnsiTheme="majorBidi" w:cstheme="majorBidi"/>
          <w:sz w:val="24"/>
          <w:szCs w:val="24"/>
        </w:rPr>
        <w:t xml:space="preserve">and </w:t>
      </w:r>
      <w:r w:rsidR="0039129B" w:rsidRPr="00DA5464">
        <w:rPr>
          <w:rFonts w:asciiTheme="majorBidi" w:hAnsiTheme="majorBidi" w:cstheme="majorBidi"/>
          <w:sz w:val="24"/>
          <w:szCs w:val="24"/>
        </w:rPr>
        <w:t xml:space="preserve">retrain the AI model on a bigger dataset to further optimize </w:t>
      </w:r>
      <w:r w:rsidR="0039129B" w:rsidRPr="00DA5464">
        <w:rPr>
          <w:rFonts w:asciiTheme="majorBidi" w:hAnsiTheme="majorBidi" w:cstheme="majorBidi"/>
          <w:sz w:val="24"/>
          <w:szCs w:val="24"/>
        </w:rPr>
        <w:lastRenderedPageBreak/>
        <w:t xml:space="preserve">its performance and </w:t>
      </w:r>
      <w:r w:rsidR="009E3C63" w:rsidRPr="00DA5464">
        <w:rPr>
          <w:rFonts w:asciiTheme="majorBidi" w:hAnsiTheme="majorBidi" w:cstheme="majorBidi"/>
          <w:sz w:val="24"/>
          <w:szCs w:val="24"/>
        </w:rPr>
        <w:t>facilitate</w:t>
      </w:r>
      <w:r w:rsidR="00AD7338" w:rsidRPr="00DA5464">
        <w:rPr>
          <w:rFonts w:asciiTheme="majorBidi" w:hAnsiTheme="majorBidi" w:cstheme="majorBidi"/>
          <w:sz w:val="24"/>
          <w:szCs w:val="24"/>
        </w:rPr>
        <w:t xml:space="preserve"> it to recognize wider sorts of hate speech.</w:t>
      </w:r>
      <w:r w:rsidR="00AA0657" w:rsidRPr="00DA5464">
        <w:rPr>
          <w:rFonts w:asciiTheme="majorBidi" w:hAnsiTheme="majorBidi" w:cstheme="majorBidi"/>
          <w:sz w:val="24"/>
          <w:szCs w:val="24"/>
        </w:rPr>
        <w:t xml:space="preserve"> Serious gaming</w:t>
      </w:r>
      <w:r w:rsidR="003B7E37" w:rsidRPr="00DA5464">
        <w:rPr>
          <w:rFonts w:asciiTheme="majorBidi" w:hAnsiTheme="majorBidi" w:cstheme="majorBidi"/>
          <w:sz w:val="24"/>
          <w:szCs w:val="24"/>
        </w:rPr>
        <w:t xml:space="preserve"> principles</w:t>
      </w:r>
      <w:r w:rsidR="00AA0657" w:rsidRPr="00DA5464">
        <w:rPr>
          <w:rFonts w:asciiTheme="majorBidi" w:hAnsiTheme="majorBidi" w:cstheme="majorBidi"/>
          <w:sz w:val="24"/>
          <w:szCs w:val="24"/>
        </w:rPr>
        <w:t xml:space="preserve"> </w:t>
      </w:r>
      <w:r w:rsidR="003B7E37" w:rsidRPr="00DA5464">
        <w:rPr>
          <w:rFonts w:asciiTheme="majorBidi" w:hAnsiTheme="majorBidi" w:cstheme="majorBidi"/>
          <w:sz w:val="24"/>
          <w:szCs w:val="24"/>
        </w:rPr>
        <w:t>are</w:t>
      </w:r>
      <w:r w:rsidR="00946800" w:rsidRPr="00DA5464">
        <w:rPr>
          <w:rFonts w:asciiTheme="majorBidi" w:hAnsiTheme="majorBidi" w:cstheme="majorBidi"/>
          <w:sz w:val="24"/>
          <w:szCs w:val="24"/>
        </w:rPr>
        <w:t xml:space="preserve"> </w:t>
      </w:r>
      <w:r w:rsidR="00AA0657" w:rsidRPr="00DA5464">
        <w:rPr>
          <w:rFonts w:asciiTheme="majorBidi" w:hAnsiTheme="majorBidi" w:cstheme="majorBidi"/>
          <w:sz w:val="24"/>
          <w:szCs w:val="24"/>
        </w:rPr>
        <w:t>mainly used to gravitate new website users and making</w:t>
      </w:r>
      <w:r w:rsidR="00B31424" w:rsidRPr="00DA5464">
        <w:rPr>
          <w:rFonts w:asciiTheme="majorBidi" w:hAnsiTheme="majorBidi" w:cstheme="majorBidi"/>
          <w:sz w:val="24"/>
          <w:szCs w:val="24"/>
        </w:rPr>
        <w:t xml:space="preserve"> the website user experience more enjoyable.</w:t>
      </w:r>
    </w:p>
    <w:p w14:paraId="24351D1B" w14:textId="6E5509CE" w:rsidR="00E508AA" w:rsidRPr="00C90D6F" w:rsidRDefault="00EE375B" w:rsidP="004E12EE">
      <w:pPr>
        <w:pStyle w:val="Heading2"/>
        <w:rPr>
          <w:rFonts w:asciiTheme="majorBidi" w:hAnsiTheme="majorBidi"/>
        </w:rPr>
      </w:pPr>
      <w:bookmarkStart w:id="27" w:name="_Toc125576762"/>
      <w:r w:rsidRPr="00C90D6F">
        <w:rPr>
          <w:rFonts w:asciiTheme="majorBidi" w:hAnsiTheme="majorBidi"/>
        </w:rPr>
        <w:t>1.</w:t>
      </w:r>
      <w:r w:rsidR="00BE1580" w:rsidRPr="00C90D6F">
        <w:rPr>
          <w:rFonts w:asciiTheme="majorBidi" w:hAnsiTheme="majorBidi"/>
        </w:rPr>
        <w:t>3</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w:t>
      </w:r>
      <w:r w:rsidR="00E508AA" w:rsidRPr="00C90D6F">
        <w:rPr>
          <w:rFonts w:asciiTheme="majorBidi" w:hAnsiTheme="majorBidi"/>
        </w:rPr>
        <w:t>Problem Statement</w:t>
      </w:r>
      <w:bookmarkEnd w:id="27"/>
    </w:p>
    <w:p w14:paraId="40CB3ED0" w14:textId="14C52B63" w:rsidR="00B1568A" w:rsidRPr="00DA5464" w:rsidRDefault="00BA1FA6" w:rsidP="00E95032">
      <w:pPr>
        <w:rPr>
          <w:rFonts w:asciiTheme="majorBidi" w:hAnsiTheme="majorBidi" w:cstheme="majorBidi"/>
          <w:sz w:val="24"/>
          <w:szCs w:val="24"/>
        </w:rPr>
      </w:pPr>
      <w:r w:rsidRPr="00DA5464">
        <w:rPr>
          <w:rFonts w:asciiTheme="majorBidi" w:hAnsiTheme="majorBidi" w:cstheme="majorBidi"/>
          <w:sz w:val="24"/>
          <w:szCs w:val="24"/>
        </w:rPr>
        <w:t xml:space="preserve">Many acts of cyberbullying, violence, and toxic behavior have been affecting individuals adversely, whether online in the world wide web or outdoors in various societies, mainly through the use of verbal words that express hate and dislike. </w:t>
      </w:r>
      <w:r w:rsidR="006A7D26" w:rsidRPr="00DA5464">
        <w:rPr>
          <w:rFonts w:asciiTheme="majorBidi" w:hAnsiTheme="majorBidi" w:cstheme="majorBidi"/>
          <w:sz w:val="24"/>
          <w:szCs w:val="24"/>
        </w:rPr>
        <w:t>A</w:t>
      </w:r>
      <w:r w:rsidRPr="00DA5464">
        <w:rPr>
          <w:rFonts w:asciiTheme="majorBidi" w:hAnsiTheme="majorBidi" w:cstheme="majorBidi"/>
          <w:sz w:val="24"/>
          <w:szCs w:val="24"/>
        </w:rPr>
        <w:t xml:space="preserve">n issue of underreporting arises when it comes to hate speech, due to the task being tedious and requiring huge efforts. </w:t>
      </w:r>
      <w:r w:rsidR="00222254" w:rsidRPr="00DA5464">
        <w:rPr>
          <w:rFonts w:asciiTheme="majorBidi" w:hAnsiTheme="majorBidi" w:cstheme="majorBidi"/>
          <w:sz w:val="24"/>
          <w:szCs w:val="24"/>
        </w:rPr>
        <w:t>A</w:t>
      </w:r>
      <w:r w:rsidRPr="00DA5464">
        <w:rPr>
          <w:rFonts w:asciiTheme="majorBidi" w:hAnsiTheme="majorBidi" w:cstheme="majorBidi"/>
          <w:sz w:val="24"/>
          <w:szCs w:val="24"/>
        </w:rPr>
        <w:t xml:space="preserve"> system must be produced for recognizing hate speech and streamlining the reporting procedure to avoid any further potentially damaging and injurious acts instigated from conducting hate speech, furthermore with human intervention and feedback, we can optimize the system to be more accurate and effective</w:t>
      </w:r>
      <w:r w:rsidR="00DA4A43" w:rsidRPr="00DA5464">
        <w:rPr>
          <w:rFonts w:asciiTheme="majorBidi" w:hAnsiTheme="majorBidi" w:cstheme="majorBidi"/>
          <w:sz w:val="24"/>
          <w:szCs w:val="24"/>
        </w:rPr>
        <w:t xml:space="preserve"> through the use of a gamified website</w:t>
      </w:r>
      <w:r w:rsidRPr="00DA5464">
        <w:rPr>
          <w:rFonts w:asciiTheme="majorBidi" w:hAnsiTheme="majorBidi" w:cstheme="majorBidi"/>
          <w:sz w:val="24"/>
          <w:szCs w:val="24"/>
        </w:rPr>
        <w:t xml:space="preserve">. </w:t>
      </w:r>
    </w:p>
    <w:p w14:paraId="503586FB" w14:textId="354DD2F2" w:rsidR="00B1568A" w:rsidRPr="00C90D6F" w:rsidRDefault="004E12EE" w:rsidP="004E12EE">
      <w:pPr>
        <w:pStyle w:val="Heading2"/>
        <w:rPr>
          <w:rFonts w:asciiTheme="majorBidi" w:hAnsiTheme="majorBidi"/>
        </w:rPr>
      </w:pPr>
      <w:bookmarkStart w:id="28" w:name="_Toc125576763"/>
      <w:r w:rsidRPr="00C90D6F">
        <w:rPr>
          <w:rFonts w:asciiTheme="majorBidi" w:hAnsiTheme="majorBidi"/>
        </w:rPr>
        <w:t>1.</w:t>
      </w:r>
      <w:r w:rsidR="00602271" w:rsidRPr="00C90D6F">
        <w:rPr>
          <w:rFonts w:asciiTheme="majorBidi" w:hAnsiTheme="majorBidi"/>
        </w:rPr>
        <w:t>4</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w:t>
      </w:r>
      <w:r w:rsidR="00B1568A" w:rsidRPr="00C90D6F">
        <w:rPr>
          <w:rFonts w:asciiTheme="majorBidi" w:hAnsiTheme="majorBidi"/>
        </w:rPr>
        <w:t>Project Scope</w:t>
      </w:r>
      <w:bookmarkEnd w:id="28"/>
    </w:p>
    <w:p w14:paraId="308827B9" w14:textId="15E89A1D" w:rsidR="00B1568A" w:rsidRPr="00DA5464" w:rsidRDefault="00B1568A" w:rsidP="00B1568A">
      <w:pPr>
        <w:rPr>
          <w:rFonts w:asciiTheme="majorBidi" w:hAnsiTheme="majorBidi" w:cstheme="majorBidi"/>
          <w:sz w:val="24"/>
          <w:szCs w:val="24"/>
          <w:lang w:bidi="ar-JO"/>
        </w:rPr>
      </w:pPr>
      <w:r w:rsidRPr="00DA5464">
        <w:rPr>
          <w:rFonts w:asciiTheme="majorBidi" w:hAnsiTheme="majorBidi" w:cstheme="majorBidi"/>
          <w:sz w:val="24"/>
          <w:szCs w:val="24"/>
        </w:rPr>
        <w:t xml:space="preserve">The project name is </w:t>
      </w:r>
      <w:r w:rsidR="002C14E5" w:rsidRPr="00DA5464">
        <w:rPr>
          <w:rFonts w:asciiTheme="majorBidi" w:hAnsiTheme="majorBidi" w:cstheme="majorBidi"/>
          <w:sz w:val="24"/>
          <w:szCs w:val="24"/>
        </w:rPr>
        <w:t>Discernment of Hate</w:t>
      </w:r>
      <w:r w:rsidRPr="00DA5464">
        <w:rPr>
          <w:rFonts w:asciiTheme="majorBidi" w:hAnsiTheme="majorBidi" w:cstheme="majorBidi"/>
          <w:sz w:val="24"/>
          <w:szCs w:val="24"/>
        </w:rPr>
        <w:t xml:space="preserve"> (</w:t>
      </w:r>
      <w:r w:rsidR="002C14E5" w:rsidRPr="00DA5464">
        <w:rPr>
          <w:rFonts w:asciiTheme="majorBidi" w:hAnsiTheme="majorBidi" w:cstheme="majorBidi"/>
          <w:sz w:val="24"/>
          <w:szCs w:val="24"/>
        </w:rPr>
        <w:t>DiscH</w:t>
      </w:r>
      <w:r w:rsidRPr="00DA5464">
        <w:rPr>
          <w:rFonts w:asciiTheme="majorBidi" w:hAnsiTheme="majorBidi" w:cstheme="majorBidi"/>
          <w:sz w:val="24"/>
          <w:szCs w:val="24"/>
        </w:rPr>
        <w:t>)</w:t>
      </w:r>
      <w:r w:rsidRPr="00DA5464">
        <w:rPr>
          <w:rFonts w:asciiTheme="majorBidi" w:hAnsiTheme="majorBidi" w:cstheme="majorBidi"/>
          <w:sz w:val="24"/>
          <w:szCs w:val="24"/>
          <w:lang w:bidi="ar-JO"/>
        </w:rPr>
        <w:t xml:space="preserve">, </w:t>
      </w:r>
      <w:r w:rsidR="002618F9" w:rsidRPr="00DA5464">
        <w:rPr>
          <w:rFonts w:asciiTheme="majorBidi" w:hAnsiTheme="majorBidi" w:cstheme="majorBidi"/>
          <w:sz w:val="24"/>
          <w:szCs w:val="24"/>
          <w:lang w:bidi="ar-JO"/>
        </w:rPr>
        <w:t>the</w:t>
      </w:r>
      <w:r w:rsidRPr="00DA5464">
        <w:rPr>
          <w:rFonts w:asciiTheme="majorBidi" w:hAnsiTheme="majorBidi" w:cstheme="majorBidi"/>
          <w:sz w:val="24"/>
          <w:szCs w:val="24"/>
          <w:lang w:bidi="ar-JO"/>
        </w:rPr>
        <w:t xml:space="preserve"> </w:t>
      </w:r>
      <w:r w:rsidR="00657610" w:rsidRPr="00DA5464">
        <w:rPr>
          <w:rFonts w:asciiTheme="majorBidi" w:hAnsiTheme="majorBidi" w:cstheme="majorBidi"/>
          <w:sz w:val="24"/>
          <w:szCs w:val="24"/>
          <w:lang w:bidi="ar-JO"/>
        </w:rPr>
        <w:t xml:space="preserve">main </w:t>
      </w:r>
      <w:r w:rsidRPr="00DA5464">
        <w:rPr>
          <w:rFonts w:asciiTheme="majorBidi" w:hAnsiTheme="majorBidi" w:cstheme="majorBidi"/>
          <w:sz w:val="24"/>
          <w:szCs w:val="24"/>
          <w:lang w:bidi="ar-JO"/>
        </w:rPr>
        <w:t xml:space="preserve">purpose </w:t>
      </w:r>
      <w:r w:rsidR="00657610" w:rsidRPr="00DA5464">
        <w:rPr>
          <w:rFonts w:asciiTheme="majorBidi" w:hAnsiTheme="majorBidi" w:cstheme="majorBidi"/>
          <w:sz w:val="24"/>
          <w:szCs w:val="24"/>
          <w:lang w:bidi="ar-JO"/>
        </w:rPr>
        <w:t xml:space="preserve">for this project was </w:t>
      </w:r>
      <w:r w:rsidRPr="00DA5464">
        <w:rPr>
          <w:rFonts w:asciiTheme="majorBidi" w:hAnsiTheme="majorBidi" w:cstheme="majorBidi"/>
          <w:sz w:val="24"/>
          <w:szCs w:val="24"/>
          <w:lang w:bidi="ar-JO"/>
        </w:rPr>
        <w:t>to build an AI model that detects hate speech and labels them</w:t>
      </w:r>
      <w:r w:rsidR="0088426D" w:rsidRPr="00DA5464">
        <w:rPr>
          <w:rFonts w:asciiTheme="majorBidi" w:hAnsiTheme="majorBidi" w:cstheme="majorBidi"/>
          <w:sz w:val="24"/>
          <w:szCs w:val="24"/>
          <w:lang w:bidi="ar-JO"/>
        </w:rPr>
        <w:t xml:space="preserve">. </w:t>
      </w:r>
      <w:r w:rsidR="007164AC" w:rsidRPr="00DA5464">
        <w:rPr>
          <w:rFonts w:asciiTheme="majorBidi" w:hAnsiTheme="majorBidi" w:cstheme="majorBidi"/>
          <w:sz w:val="24"/>
          <w:szCs w:val="24"/>
          <w:lang w:bidi="ar-JO"/>
        </w:rPr>
        <w:t xml:space="preserve">The model is </w:t>
      </w:r>
      <w:r w:rsidRPr="00DA5464">
        <w:rPr>
          <w:rFonts w:asciiTheme="majorBidi" w:hAnsiTheme="majorBidi" w:cstheme="majorBidi"/>
          <w:sz w:val="24"/>
          <w:szCs w:val="24"/>
          <w:lang w:bidi="ar-JO"/>
        </w:rPr>
        <w:t>deployed</w:t>
      </w:r>
      <w:r w:rsidR="00C118AC" w:rsidRPr="00DA5464">
        <w:rPr>
          <w:rFonts w:asciiTheme="majorBidi" w:hAnsiTheme="majorBidi" w:cstheme="majorBidi"/>
          <w:sz w:val="24"/>
          <w:szCs w:val="24"/>
          <w:lang w:bidi="ar-JO"/>
        </w:rPr>
        <w:t xml:space="preserve"> as an API available for use</w:t>
      </w:r>
      <w:r w:rsidRPr="00DA5464">
        <w:rPr>
          <w:rFonts w:asciiTheme="majorBidi" w:hAnsiTheme="majorBidi" w:cstheme="majorBidi"/>
          <w:sz w:val="24"/>
          <w:szCs w:val="24"/>
          <w:lang w:bidi="ar-JO"/>
        </w:rPr>
        <w:t xml:space="preserve">, </w:t>
      </w:r>
      <w:r w:rsidR="0040505D" w:rsidRPr="00DA5464">
        <w:rPr>
          <w:rFonts w:asciiTheme="majorBidi" w:hAnsiTheme="majorBidi" w:cstheme="majorBidi"/>
          <w:sz w:val="24"/>
          <w:szCs w:val="24"/>
          <w:lang w:bidi="ar-JO"/>
        </w:rPr>
        <w:t>utilizing data generated through the website platform built</w:t>
      </w:r>
      <w:r w:rsidR="00E661A8" w:rsidRPr="00DA5464">
        <w:rPr>
          <w:rFonts w:asciiTheme="majorBidi" w:hAnsiTheme="majorBidi" w:cstheme="majorBidi"/>
          <w:sz w:val="24"/>
          <w:szCs w:val="24"/>
          <w:lang w:bidi="ar-JO"/>
        </w:rPr>
        <w:t xml:space="preserve">, </w:t>
      </w:r>
      <w:r w:rsidRPr="00DA5464">
        <w:rPr>
          <w:rFonts w:asciiTheme="majorBidi" w:hAnsiTheme="majorBidi" w:cstheme="majorBidi"/>
          <w:sz w:val="24"/>
          <w:szCs w:val="24"/>
          <w:lang w:bidi="ar-JO"/>
        </w:rPr>
        <w:t>integrat</w:t>
      </w:r>
      <w:r w:rsidR="00E661A8" w:rsidRPr="00DA5464">
        <w:rPr>
          <w:rFonts w:asciiTheme="majorBidi" w:hAnsiTheme="majorBidi" w:cstheme="majorBidi"/>
          <w:sz w:val="24"/>
          <w:szCs w:val="24"/>
          <w:lang w:bidi="ar-JO"/>
        </w:rPr>
        <w:t>ing</w:t>
      </w:r>
      <w:r w:rsidRPr="00DA5464">
        <w:rPr>
          <w:rFonts w:asciiTheme="majorBidi" w:hAnsiTheme="majorBidi" w:cstheme="majorBidi"/>
          <w:sz w:val="24"/>
          <w:szCs w:val="24"/>
          <w:lang w:bidi="ar-JO"/>
        </w:rPr>
        <w:t xml:space="preserve"> serious games principles </w:t>
      </w:r>
      <w:r w:rsidR="00F94B9C" w:rsidRPr="00DA5464">
        <w:rPr>
          <w:rFonts w:asciiTheme="majorBidi" w:hAnsiTheme="majorBidi" w:cstheme="majorBidi"/>
          <w:sz w:val="24"/>
          <w:szCs w:val="24"/>
          <w:lang w:bidi="ar-JO"/>
        </w:rPr>
        <w:t>and ranking</w:t>
      </w:r>
      <w:r w:rsidRPr="00DA5464">
        <w:rPr>
          <w:rFonts w:asciiTheme="majorBidi" w:hAnsiTheme="majorBidi" w:cstheme="majorBidi"/>
          <w:sz w:val="24"/>
          <w:szCs w:val="24"/>
          <w:lang w:bidi="ar-JO"/>
        </w:rPr>
        <w:t xml:space="preserve"> system that motivate</w:t>
      </w:r>
      <w:r w:rsidR="002C5A9A" w:rsidRPr="00DA5464">
        <w:rPr>
          <w:rFonts w:asciiTheme="majorBidi" w:hAnsiTheme="majorBidi" w:cstheme="majorBidi"/>
          <w:sz w:val="24"/>
          <w:szCs w:val="24"/>
          <w:lang w:bidi="ar-JO"/>
        </w:rPr>
        <w:t>s</w:t>
      </w:r>
      <w:r w:rsidRPr="00DA5464">
        <w:rPr>
          <w:rFonts w:asciiTheme="majorBidi" w:hAnsiTheme="majorBidi" w:cstheme="majorBidi"/>
          <w:sz w:val="24"/>
          <w:szCs w:val="24"/>
          <w:lang w:bidi="ar-JO"/>
        </w:rPr>
        <w:t xml:space="preserve"> users to interact with</w:t>
      </w:r>
      <w:r w:rsidR="00ED3283" w:rsidRPr="00DA5464">
        <w:rPr>
          <w:rFonts w:asciiTheme="majorBidi" w:hAnsiTheme="majorBidi" w:cstheme="majorBidi"/>
          <w:sz w:val="24"/>
          <w:szCs w:val="24"/>
          <w:lang w:bidi="ar-JO"/>
        </w:rPr>
        <w:t xml:space="preserve"> the platform, building the </w:t>
      </w:r>
      <w:r w:rsidR="002A7500" w:rsidRPr="00DA5464">
        <w:rPr>
          <w:rFonts w:asciiTheme="majorBidi" w:hAnsiTheme="majorBidi" w:cstheme="majorBidi"/>
          <w:sz w:val="24"/>
          <w:szCs w:val="24"/>
          <w:lang w:bidi="ar-JO"/>
        </w:rPr>
        <w:t xml:space="preserve">newly-labeled </w:t>
      </w:r>
      <w:r w:rsidR="00ED3283" w:rsidRPr="00DA5464">
        <w:rPr>
          <w:rFonts w:asciiTheme="majorBidi" w:hAnsiTheme="majorBidi" w:cstheme="majorBidi"/>
          <w:sz w:val="24"/>
          <w:szCs w:val="24"/>
          <w:lang w:bidi="ar-JO"/>
        </w:rPr>
        <w:t>dataset</w:t>
      </w:r>
      <w:r w:rsidRPr="00DA5464">
        <w:rPr>
          <w:rFonts w:asciiTheme="majorBidi" w:hAnsiTheme="majorBidi" w:cstheme="majorBidi"/>
          <w:sz w:val="24"/>
          <w:szCs w:val="24"/>
          <w:lang w:bidi="ar-JO"/>
        </w:rPr>
        <w:t xml:space="preserve">. </w:t>
      </w:r>
      <w:r w:rsidR="00140B47" w:rsidRPr="00DA5464">
        <w:rPr>
          <w:rFonts w:asciiTheme="majorBidi" w:hAnsiTheme="majorBidi" w:cstheme="majorBidi"/>
          <w:sz w:val="24"/>
          <w:szCs w:val="24"/>
          <w:lang w:bidi="ar-JO"/>
        </w:rPr>
        <w:t>model is improved in time by continuous aid of the users</w:t>
      </w:r>
      <w:r w:rsidRPr="00DA5464">
        <w:rPr>
          <w:rFonts w:asciiTheme="majorBidi" w:hAnsiTheme="majorBidi" w:cstheme="majorBidi"/>
          <w:sz w:val="24"/>
          <w:szCs w:val="24"/>
          <w:lang w:bidi="ar-JO"/>
        </w:rPr>
        <w:t xml:space="preserve">, </w:t>
      </w:r>
      <w:r w:rsidR="00F54350" w:rsidRPr="00DA5464">
        <w:rPr>
          <w:rFonts w:asciiTheme="majorBidi" w:hAnsiTheme="majorBidi" w:cstheme="majorBidi"/>
          <w:sz w:val="24"/>
          <w:szCs w:val="24"/>
          <w:lang w:bidi="ar-JO"/>
        </w:rPr>
        <w:t xml:space="preserve">through </w:t>
      </w:r>
      <w:r w:rsidRPr="00DA5464">
        <w:rPr>
          <w:rFonts w:asciiTheme="majorBidi" w:hAnsiTheme="majorBidi" w:cstheme="majorBidi"/>
          <w:sz w:val="24"/>
          <w:szCs w:val="24"/>
          <w:lang w:bidi="ar-JO"/>
        </w:rPr>
        <w:t>updating new terms</w:t>
      </w:r>
      <w:r w:rsidR="00F54350" w:rsidRPr="00DA5464">
        <w:rPr>
          <w:rFonts w:asciiTheme="majorBidi" w:hAnsiTheme="majorBidi" w:cstheme="majorBidi"/>
          <w:sz w:val="24"/>
          <w:szCs w:val="24"/>
          <w:lang w:bidi="ar-JO"/>
        </w:rPr>
        <w:t xml:space="preserve"> in Arabic language</w:t>
      </w:r>
      <w:r w:rsidR="00E31B53" w:rsidRPr="00DA5464">
        <w:rPr>
          <w:rFonts w:asciiTheme="majorBidi" w:hAnsiTheme="majorBidi" w:cstheme="majorBidi"/>
          <w:sz w:val="24"/>
          <w:szCs w:val="24"/>
          <w:lang w:bidi="ar-JO"/>
        </w:rPr>
        <w:t>,</w:t>
      </w:r>
      <w:r w:rsidR="00F54350" w:rsidRPr="00DA5464">
        <w:rPr>
          <w:rFonts w:asciiTheme="majorBidi" w:hAnsiTheme="majorBidi" w:cstheme="majorBidi"/>
          <w:sz w:val="24"/>
          <w:szCs w:val="24"/>
          <w:lang w:bidi="ar-JO"/>
        </w:rPr>
        <w:t xml:space="preserve"> and </w:t>
      </w:r>
      <w:r w:rsidRPr="00DA5464">
        <w:rPr>
          <w:rFonts w:asciiTheme="majorBidi" w:hAnsiTheme="majorBidi" w:cstheme="majorBidi"/>
          <w:sz w:val="24"/>
          <w:szCs w:val="24"/>
          <w:lang w:bidi="ar-JO"/>
        </w:rPr>
        <w:t>add</w:t>
      </w:r>
      <w:r w:rsidR="001625B0" w:rsidRPr="00DA5464">
        <w:rPr>
          <w:rFonts w:asciiTheme="majorBidi" w:hAnsiTheme="majorBidi" w:cstheme="majorBidi"/>
          <w:sz w:val="24"/>
          <w:szCs w:val="24"/>
          <w:lang w:bidi="ar-JO"/>
        </w:rPr>
        <w:t>ing</w:t>
      </w:r>
      <w:r w:rsidRPr="00DA5464">
        <w:rPr>
          <w:rFonts w:asciiTheme="majorBidi" w:hAnsiTheme="majorBidi" w:cstheme="majorBidi"/>
          <w:sz w:val="24"/>
          <w:szCs w:val="24"/>
          <w:lang w:bidi="ar-JO"/>
        </w:rPr>
        <w:t xml:space="preserve"> or remov</w:t>
      </w:r>
      <w:r w:rsidR="001625B0" w:rsidRPr="00DA5464">
        <w:rPr>
          <w:rFonts w:asciiTheme="majorBidi" w:hAnsiTheme="majorBidi" w:cstheme="majorBidi"/>
          <w:sz w:val="24"/>
          <w:szCs w:val="24"/>
          <w:lang w:bidi="ar-JO"/>
        </w:rPr>
        <w:t>ing</w:t>
      </w:r>
      <w:r w:rsidRPr="00DA5464">
        <w:rPr>
          <w:rFonts w:asciiTheme="majorBidi" w:hAnsiTheme="majorBidi" w:cstheme="majorBidi"/>
          <w:sz w:val="24"/>
          <w:szCs w:val="24"/>
          <w:lang w:bidi="ar-JO"/>
        </w:rPr>
        <w:t xml:space="preserve"> classes depending on </w:t>
      </w:r>
      <w:r w:rsidR="00E31B53" w:rsidRPr="00DA5464">
        <w:rPr>
          <w:rFonts w:asciiTheme="majorBidi" w:hAnsiTheme="majorBidi" w:cstheme="majorBidi"/>
          <w:sz w:val="24"/>
          <w:szCs w:val="24"/>
          <w:lang w:bidi="ar-JO"/>
        </w:rPr>
        <w:t xml:space="preserve">their </w:t>
      </w:r>
      <w:r w:rsidRPr="00DA5464">
        <w:rPr>
          <w:rFonts w:asciiTheme="majorBidi" w:hAnsiTheme="majorBidi" w:cstheme="majorBidi"/>
          <w:sz w:val="24"/>
          <w:szCs w:val="24"/>
          <w:lang w:bidi="ar-JO"/>
        </w:rPr>
        <w:t>evaluations.</w:t>
      </w:r>
    </w:p>
    <w:p w14:paraId="28C11BC1" w14:textId="695781FF" w:rsidR="00B1568A" w:rsidRPr="00DA5464" w:rsidRDefault="00B1568A" w:rsidP="00E95032">
      <w:pPr>
        <w:rPr>
          <w:rFonts w:asciiTheme="majorBidi" w:hAnsiTheme="majorBidi" w:cstheme="majorBidi"/>
          <w:sz w:val="24"/>
          <w:szCs w:val="24"/>
        </w:rPr>
      </w:pPr>
      <w:r w:rsidRPr="00DA5464">
        <w:rPr>
          <w:rFonts w:asciiTheme="majorBidi" w:hAnsiTheme="majorBidi" w:cstheme="majorBidi"/>
          <w:sz w:val="24"/>
          <w:szCs w:val="24"/>
        </w:rPr>
        <w:t xml:space="preserve">We </w:t>
      </w:r>
      <w:r w:rsidR="003C20FA" w:rsidRPr="00DA5464">
        <w:rPr>
          <w:rFonts w:asciiTheme="majorBidi" w:hAnsiTheme="majorBidi" w:cstheme="majorBidi"/>
          <w:sz w:val="24"/>
          <w:szCs w:val="24"/>
        </w:rPr>
        <w:t>have</w:t>
      </w:r>
      <w:r w:rsidRPr="00DA5464">
        <w:rPr>
          <w:rFonts w:asciiTheme="majorBidi" w:hAnsiTheme="majorBidi" w:cstheme="majorBidi"/>
          <w:sz w:val="24"/>
          <w:szCs w:val="24"/>
        </w:rPr>
        <w:t xml:space="preserve"> use</w:t>
      </w:r>
      <w:r w:rsidR="003C20FA" w:rsidRPr="00DA5464">
        <w:rPr>
          <w:rFonts w:asciiTheme="majorBidi" w:hAnsiTheme="majorBidi" w:cstheme="majorBidi"/>
          <w:sz w:val="24"/>
          <w:szCs w:val="24"/>
        </w:rPr>
        <w:t>d</w:t>
      </w:r>
      <w:r w:rsidRPr="00DA5464">
        <w:rPr>
          <w:rFonts w:asciiTheme="majorBidi" w:hAnsiTheme="majorBidi" w:cstheme="majorBidi"/>
          <w:sz w:val="24"/>
          <w:szCs w:val="24"/>
        </w:rPr>
        <w:t xml:space="preserve"> the Levantine Hate Speech and Abusive (L-HSAB) as starting point to build our model, </w:t>
      </w:r>
      <w:r w:rsidR="00EC2B78" w:rsidRPr="00DA5464">
        <w:rPr>
          <w:rFonts w:asciiTheme="majorBidi" w:hAnsiTheme="majorBidi" w:cstheme="majorBidi"/>
          <w:sz w:val="24"/>
          <w:szCs w:val="24"/>
        </w:rPr>
        <w:t>we also got</w:t>
      </w:r>
      <w:r w:rsidRPr="00DA5464">
        <w:rPr>
          <w:rFonts w:asciiTheme="majorBidi" w:hAnsiTheme="majorBidi" w:cstheme="majorBidi"/>
          <w:sz w:val="24"/>
          <w:szCs w:val="24"/>
        </w:rPr>
        <w:t xml:space="preserve"> data</w:t>
      </w:r>
      <w:r w:rsidR="00A620EC" w:rsidRPr="00DA5464">
        <w:rPr>
          <w:rFonts w:asciiTheme="majorBidi" w:hAnsiTheme="majorBidi" w:cstheme="majorBidi"/>
          <w:sz w:val="24"/>
          <w:szCs w:val="24"/>
        </w:rPr>
        <w:t xml:space="preserve"> spanning several topics</w:t>
      </w:r>
      <w:r w:rsidRPr="00DA5464">
        <w:rPr>
          <w:rFonts w:asciiTheme="majorBidi" w:hAnsiTheme="majorBidi" w:cstheme="majorBidi"/>
          <w:sz w:val="24"/>
          <w:szCs w:val="24"/>
        </w:rPr>
        <w:t xml:space="preserve"> from twitter API</w:t>
      </w:r>
      <w:r w:rsidR="00A620EC" w:rsidRPr="00DA5464">
        <w:rPr>
          <w:rFonts w:asciiTheme="majorBidi" w:hAnsiTheme="majorBidi" w:cstheme="majorBidi"/>
          <w:sz w:val="24"/>
          <w:szCs w:val="24"/>
        </w:rPr>
        <w:t xml:space="preserve">. These comments </w:t>
      </w:r>
      <w:r w:rsidR="00C7461D" w:rsidRPr="00DA5464">
        <w:rPr>
          <w:rFonts w:asciiTheme="majorBidi" w:hAnsiTheme="majorBidi" w:cstheme="majorBidi"/>
          <w:sz w:val="24"/>
          <w:szCs w:val="24"/>
        </w:rPr>
        <w:t>were</w:t>
      </w:r>
      <w:r w:rsidRPr="00DA5464">
        <w:rPr>
          <w:rFonts w:asciiTheme="majorBidi" w:hAnsiTheme="majorBidi" w:cstheme="majorBidi"/>
          <w:sz w:val="24"/>
          <w:szCs w:val="24"/>
        </w:rPr>
        <w:t xml:space="preserve"> used to evaluate and optimize </w:t>
      </w:r>
      <w:r w:rsidR="009A2291" w:rsidRPr="00DA5464">
        <w:rPr>
          <w:rFonts w:asciiTheme="majorBidi" w:hAnsiTheme="majorBidi" w:cstheme="majorBidi"/>
          <w:sz w:val="24"/>
          <w:szCs w:val="24"/>
        </w:rPr>
        <w:t xml:space="preserve">the </w:t>
      </w:r>
      <w:r w:rsidR="004A70FF" w:rsidRPr="00DA5464">
        <w:rPr>
          <w:rFonts w:asciiTheme="majorBidi" w:hAnsiTheme="majorBidi" w:cstheme="majorBidi"/>
          <w:sz w:val="24"/>
          <w:szCs w:val="24"/>
        </w:rPr>
        <w:t xml:space="preserve">AI </w:t>
      </w:r>
      <w:r w:rsidRPr="00DA5464">
        <w:rPr>
          <w:rFonts w:asciiTheme="majorBidi" w:hAnsiTheme="majorBidi" w:cstheme="majorBidi"/>
          <w:sz w:val="24"/>
          <w:szCs w:val="24"/>
        </w:rPr>
        <w:t>model with the help of users</w:t>
      </w:r>
      <w:r w:rsidR="00063B00" w:rsidRPr="00DA5464">
        <w:rPr>
          <w:rFonts w:asciiTheme="majorBidi" w:hAnsiTheme="majorBidi" w:cstheme="majorBidi"/>
          <w:sz w:val="24"/>
          <w:szCs w:val="24"/>
        </w:rPr>
        <w:t>. it should be noted that</w:t>
      </w:r>
      <w:r w:rsidRPr="00DA5464">
        <w:rPr>
          <w:rFonts w:asciiTheme="majorBidi" w:hAnsiTheme="majorBidi" w:cstheme="majorBidi"/>
          <w:sz w:val="24"/>
          <w:szCs w:val="24"/>
        </w:rPr>
        <w:t xml:space="preserve"> data outside social media platforms</w:t>
      </w:r>
      <w:r w:rsidR="00063B00" w:rsidRPr="00DA5464">
        <w:rPr>
          <w:rFonts w:asciiTheme="majorBidi" w:hAnsiTheme="majorBidi" w:cstheme="majorBidi"/>
          <w:sz w:val="24"/>
          <w:szCs w:val="24"/>
        </w:rPr>
        <w:t xml:space="preserve"> is not used in this project, mainly focusing on colloquial Arabic comments</w:t>
      </w:r>
      <w:r w:rsidRPr="00DA5464">
        <w:rPr>
          <w:rFonts w:asciiTheme="majorBidi" w:hAnsiTheme="majorBidi" w:cstheme="majorBidi"/>
          <w:sz w:val="24"/>
          <w:szCs w:val="24"/>
        </w:rPr>
        <w:t xml:space="preserve">. Our acceptance criteria are to make the AI model learn and make progress as well as attracting users through </w:t>
      </w:r>
      <w:r w:rsidR="006F5132" w:rsidRPr="00DA5464">
        <w:rPr>
          <w:rFonts w:asciiTheme="majorBidi" w:hAnsiTheme="majorBidi" w:cstheme="majorBidi"/>
          <w:sz w:val="24"/>
          <w:szCs w:val="24"/>
        </w:rPr>
        <w:t>continuous progression and related-serious gaming principles</w:t>
      </w:r>
      <w:r w:rsidRPr="00DA5464">
        <w:rPr>
          <w:rFonts w:asciiTheme="majorBidi" w:hAnsiTheme="majorBidi" w:cstheme="majorBidi"/>
          <w:sz w:val="24"/>
          <w:szCs w:val="24"/>
        </w:rPr>
        <w:t>.</w:t>
      </w:r>
    </w:p>
    <w:p w14:paraId="13527616" w14:textId="0C71DBA1" w:rsidR="00B1568A" w:rsidRPr="00C90D6F" w:rsidRDefault="004E12EE" w:rsidP="004E12EE">
      <w:pPr>
        <w:pStyle w:val="Heading2"/>
        <w:rPr>
          <w:rFonts w:asciiTheme="majorBidi" w:hAnsiTheme="majorBidi"/>
        </w:rPr>
      </w:pPr>
      <w:bookmarkStart w:id="29" w:name="_Toc125576764"/>
      <w:r w:rsidRPr="00C90D6F">
        <w:rPr>
          <w:rFonts w:asciiTheme="majorBidi" w:hAnsiTheme="majorBidi"/>
        </w:rPr>
        <w:t>1.</w:t>
      </w:r>
      <w:r w:rsidR="00602271" w:rsidRPr="00C90D6F">
        <w:rPr>
          <w:rFonts w:asciiTheme="majorBidi" w:hAnsiTheme="majorBidi"/>
        </w:rPr>
        <w:t>5</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Project </w:t>
      </w:r>
      <w:r w:rsidR="00B1568A" w:rsidRPr="00C90D6F">
        <w:rPr>
          <w:rFonts w:asciiTheme="majorBidi" w:hAnsiTheme="majorBidi"/>
        </w:rPr>
        <w:t>Questions</w:t>
      </w:r>
      <w:bookmarkEnd w:id="29"/>
    </w:p>
    <w:p w14:paraId="19C35B5C" w14:textId="0EDC83BB" w:rsidR="00F32258" w:rsidRPr="00DA5464" w:rsidRDefault="009B2DC5"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lang w:bidi="ar-JO"/>
        </w:rPr>
        <w:t>Is the available Arabic dataset enough for our purpose?</w:t>
      </w:r>
    </w:p>
    <w:p w14:paraId="39A4D8E7" w14:textId="01F4C5DB" w:rsidR="00F32258" w:rsidRPr="00DA5464" w:rsidRDefault="00B43F3F"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lang w:bidi="ar-JO"/>
        </w:rPr>
        <w:t>What AI model is used for hate speech classification?</w:t>
      </w:r>
    </w:p>
    <w:p w14:paraId="4901ED98" w14:textId="071C1932" w:rsidR="009B2DC5" w:rsidRPr="00DA5464" w:rsidRDefault="009B2DC5"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lang w:bidi="ar-JO"/>
        </w:rPr>
        <w:t>Is serious gaming going to be suitable for this dataset?</w:t>
      </w:r>
    </w:p>
    <w:p w14:paraId="5BFF57F2" w14:textId="71D7D5FA" w:rsidR="009B2DC5" w:rsidRPr="00DA5464" w:rsidRDefault="009B2DC5"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rPr>
        <w:t>How are we going to use serious gaming in this project?</w:t>
      </w:r>
    </w:p>
    <w:p w14:paraId="706A7ED0" w14:textId="2657070D" w:rsidR="009B2DC5" w:rsidRPr="00DA5464" w:rsidRDefault="00B43F3F"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rPr>
        <w:t>How do we define correct hate speech types (labels) based on users’ responses on the website?</w:t>
      </w:r>
    </w:p>
    <w:p w14:paraId="73B642CE" w14:textId="2CB333D2" w:rsidR="00F32258" w:rsidRPr="00DA5464" w:rsidRDefault="00F32258" w:rsidP="00DA5464">
      <w:pPr>
        <w:pStyle w:val="ListParagraph"/>
        <w:numPr>
          <w:ilvl w:val="0"/>
          <w:numId w:val="30"/>
        </w:numPr>
        <w:spacing w:line="256" w:lineRule="auto"/>
        <w:rPr>
          <w:rFonts w:asciiTheme="majorBidi" w:hAnsiTheme="majorBidi" w:cstheme="majorBidi"/>
          <w:sz w:val="24"/>
          <w:szCs w:val="24"/>
        </w:rPr>
      </w:pPr>
      <w:r w:rsidRPr="00DA5464">
        <w:rPr>
          <w:rFonts w:asciiTheme="majorBidi" w:hAnsiTheme="majorBidi" w:cstheme="majorBidi"/>
          <w:sz w:val="24"/>
          <w:szCs w:val="24"/>
        </w:rPr>
        <w:t xml:space="preserve">How are we going to evaluate the generated dataset and our AI model? </w:t>
      </w:r>
    </w:p>
    <w:p w14:paraId="00646F20" w14:textId="665E8BE8" w:rsidR="00B1568A" w:rsidRPr="00C90D6F" w:rsidRDefault="004E12EE" w:rsidP="004E12EE">
      <w:pPr>
        <w:pStyle w:val="Heading2"/>
        <w:rPr>
          <w:rFonts w:asciiTheme="majorBidi" w:hAnsiTheme="majorBidi"/>
        </w:rPr>
      </w:pPr>
      <w:bookmarkStart w:id="30" w:name="_Toc125576765"/>
      <w:r w:rsidRPr="00C90D6F">
        <w:rPr>
          <w:rFonts w:asciiTheme="majorBidi" w:hAnsiTheme="majorBidi"/>
        </w:rPr>
        <w:t>1.</w:t>
      </w:r>
      <w:r w:rsidR="00327545" w:rsidRPr="00C90D6F">
        <w:rPr>
          <w:rFonts w:asciiTheme="majorBidi" w:hAnsiTheme="majorBidi"/>
        </w:rPr>
        <w:t>6</w:t>
      </w:r>
      <w:r w:rsidR="008F420B"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Project </w:t>
      </w:r>
      <w:r w:rsidR="00B1568A" w:rsidRPr="00C90D6F">
        <w:rPr>
          <w:rFonts w:asciiTheme="majorBidi" w:hAnsiTheme="majorBidi"/>
        </w:rPr>
        <w:t>Objectives</w:t>
      </w:r>
      <w:bookmarkEnd w:id="30"/>
    </w:p>
    <w:p w14:paraId="2807DDB7" w14:textId="77777777" w:rsidR="00B1568A" w:rsidRPr="00DA5464"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Artificial intelligence model for classifying hate speech statements.</w:t>
      </w:r>
    </w:p>
    <w:p w14:paraId="50D18D13" w14:textId="380210F2" w:rsidR="00B1568A" w:rsidRPr="00DA5464"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 xml:space="preserve">Improving and updating the lexicons of Arabic Language which is </w:t>
      </w:r>
      <w:r w:rsidR="00FF6CBF" w:rsidRPr="00DA5464">
        <w:rPr>
          <w:rFonts w:asciiTheme="majorBidi" w:hAnsiTheme="majorBidi" w:cstheme="majorBidi"/>
          <w:sz w:val="24"/>
          <w:szCs w:val="24"/>
        </w:rPr>
        <w:t>frequently</w:t>
      </w:r>
      <w:r w:rsidRPr="00DA5464">
        <w:rPr>
          <w:rFonts w:asciiTheme="majorBidi" w:hAnsiTheme="majorBidi" w:cstheme="majorBidi"/>
          <w:sz w:val="24"/>
          <w:szCs w:val="24"/>
        </w:rPr>
        <w:t xml:space="preserve"> updated over time.</w:t>
      </w:r>
    </w:p>
    <w:p w14:paraId="121DE0BB" w14:textId="77777777" w:rsidR="00B1568A" w:rsidRPr="00DA5464"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Making hate speech classes more convenient and accurate.</w:t>
      </w:r>
    </w:p>
    <w:p w14:paraId="1F431CB5" w14:textId="443F945C" w:rsidR="00B1568A" w:rsidRPr="00DA5464" w:rsidRDefault="0038371F"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Optimization of</w:t>
      </w:r>
      <w:r w:rsidR="00B1568A" w:rsidRPr="00DA5464">
        <w:rPr>
          <w:rFonts w:asciiTheme="majorBidi" w:hAnsiTheme="majorBidi" w:cstheme="majorBidi"/>
          <w:sz w:val="24"/>
          <w:szCs w:val="24"/>
        </w:rPr>
        <w:t xml:space="preserve"> </w:t>
      </w:r>
      <w:r w:rsidR="00BE5F86" w:rsidRPr="00DA5464">
        <w:rPr>
          <w:rFonts w:asciiTheme="majorBidi" w:hAnsiTheme="majorBidi" w:cstheme="majorBidi"/>
          <w:sz w:val="24"/>
          <w:szCs w:val="24"/>
        </w:rPr>
        <w:t>the main</w:t>
      </w:r>
      <w:r w:rsidR="00B1568A" w:rsidRPr="00DA5464">
        <w:rPr>
          <w:rFonts w:asciiTheme="majorBidi" w:hAnsiTheme="majorBidi" w:cstheme="majorBidi"/>
          <w:sz w:val="24"/>
          <w:szCs w:val="24"/>
        </w:rPr>
        <w:t xml:space="preserve"> AI model through validation of hate speech comments.</w:t>
      </w:r>
    </w:p>
    <w:p w14:paraId="61B73881" w14:textId="3E9BB963" w:rsidR="00B1568A" w:rsidRPr="00DA5464"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lastRenderedPageBreak/>
        <w:t xml:space="preserve">Making an interactive website that </w:t>
      </w:r>
      <w:r w:rsidR="0038371F" w:rsidRPr="00DA5464">
        <w:rPr>
          <w:rFonts w:asciiTheme="majorBidi" w:hAnsiTheme="majorBidi" w:cstheme="majorBidi"/>
          <w:sz w:val="24"/>
          <w:szCs w:val="24"/>
        </w:rPr>
        <w:t>asks</w:t>
      </w:r>
      <w:r w:rsidRPr="00DA5464">
        <w:rPr>
          <w:rFonts w:asciiTheme="majorBidi" w:hAnsiTheme="majorBidi" w:cstheme="majorBidi"/>
          <w:sz w:val="24"/>
          <w:szCs w:val="24"/>
        </w:rPr>
        <w:t xml:space="preserve"> users to evaluate (classify) comments and based on that we make our model learn from them.</w:t>
      </w:r>
    </w:p>
    <w:p w14:paraId="4CFF8BA6" w14:textId="77777777" w:rsidR="00B1568A" w:rsidRPr="00DA5464"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Ranking system for our users who help us with labeling.</w:t>
      </w:r>
    </w:p>
    <w:p w14:paraId="1F99E291" w14:textId="176D0D13" w:rsidR="009C76D4" w:rsidRPr="00F94B9C" w:rsidRDefault="00B1568A" w:rsidP="00DA5464">
      <w:pPr>
        <w:pStyle w:val="ListParagraph"/>
        <w:numPr>
          <w:ilvl w:val="0"/>
          <w:numId w:val="31"/>
        </w:numPr>
        <w:spacing w:line="256" w:lineRule="auto"/>
        <w:rPr>
          <w:rFonts w:asciiTheme="majorBidi" w:hAnsiTheme="majorBidi" w:cstheme="majorBidi"/>
          <w:b/>
          <w:bCs/>
          <w:sz w:val="24"/>
          <w:szCs w:val="24"/>
        </w:rPr>
      </w:pPr>
      <w:r w:rsidRPr="00DA5464">
        <w:rPr>
          <w:rFonts w:asciiTheme="majorBidi" w:hAnsiTheme="majorBidi" w:cstheme="majorBidi"/>
          <w:sz w:val="24"/>
          <w:szCs w:val="24"/>
        </w:rPr>
        <w:t>Reward system to reward completion of website activities.</w:t>
      </w:r>
    </w:p>
    <w:p w14:paraId="4D9B50C4" w14:textId="5412B632" w:rsidR="00F94B9C" w:rsidRDefault="00F94B9C" w:rsidP="00F94B9C">
      <w:pPr>
        <w:spacing w:line="256" w:lineRule="auto"/>
        <w:rPr>
          <w:rFonts w:asciiTheme="majorBidi" w:hAnsiTheme="majorBidi" w:cstheme="majorBidi"/>
          <w:b/>
          <w:bCs/>
          <w:sz w:val="24"/>
          <w:szCs w:val="24"/>
        </w:rPr>
      </w:pPr>
    </w:p>
    <w:p w14:paraId="6CE479AD" w14:textId="21B967BB" w:rsidR="00F94B9C" w:rsidRDefault="00F94B9C" w:rsidP="00F94B9C">
      <w:pPr>
        <w:spacing w:line="256" w:lineRule="auto"/>
        <w:rPr>
          <w:rFonts w:asciiTheme="majorBidi" w:hAnsiTheme="majorBidi" w:cstheme="majorBidi"/>
          <w:b/>
          <w:bCs/>
          <w:sz w:val="24"/>
          <w:szCs w:val="24"/>
        </w:rPr>
      </w:pPr>
    </w:p>
    <w:p w14:paraId="60CD47A0" w14:textId="7B4738F3" w:rsidR="00F94B9C" w:rsidRDefault="00F94B9C" w:rsidP="00F94B9C">
      <w:pPr>
        <w:spacing w:line="256" w:lineRule="auto"/>
        <w:rPr>
          <w:rFonts w:asciiTheme="majorBidi" w:hAnsiTheme="majorBidi" w:cstheme="majorBidi"/>
          <w:b/>
          <w:bCs/>
          <w:sz w:val="24"/>
          <w:szCs w:val="24"/>
        </w:rPr>
      </w:pPr>
    </w:p>
    <w:p w14:paraId="7660AEFF" w14:textId="6229F51E" w:rsidR="00F94B9C" w:rsidRDefault="00F94B9C" w:rsidP="00F94B9C">
      <w:pPr>
        <w:spacing w:line="256" w:lineRule="auto"/>
        <w:rPr>
          <w:rFonts w:asciiTheme="majorBidi" w:hAnsiTheme="majorBidi" w:cstheme="majorBidi"/>
          <w:b/>
          <w:bCs/>
          <w:sz w:val="24"/>
          <w:szCs w:val="24"/>
        </w:rPr>
      </w:pPr>
    </w:p>
    <w:p w14:paraId="7EAD7023" w14:textId="6A9730C9" w:rsidR="00F94B9C" w:rsidRDefault="00F94B9C" w:rsidP="00F94B9C">
      <w:pPr>
        <w:spacing w:line="256" w:lineRule="auto"/>
        <w:rPr>
          <w:rFonts w:asciiTheme="majorBidi" w:hAnsiTheme="majorBidi" w:cstheme="majorBidi"/>
          <w:b/>
          <w:bCs/>
          <w:sz w:val="24"/>
          <w:szCs w:val="24"/>
        </w:rPr>
      </w:pPr>
    </w:p>
    <w:p w14:paraId="45379238" w14:textId="540F17E6" w:rsidR="00F94B9C" w:rsidRDefault="00F94B9C" w:rsidP="00F94B9C">
      <w:pPr>
        <w:spacing w:line="256" w:lineRule="auto"/>
        <w:rPr>
          <w:rFonts w:asciiTheme="majorBidi" w:hAnsiTheme="majorBidi" w:cstheme="majorBidi"/>
          <w:b/>
          <w:bCs/>
          <w:sz w:val="24"/>
          <w:szCs w:val="24"/>
        </w:rPr>
      </w:pPr>
    </w:p>
    <w:p w14:paraId="6214B1DD" w14:textId="2B456060" w:rsidR="00F94B9C" w:rsidRDefault="00F94B9C" w:rsidP="00F94B9C">
      <w:pPr>
        <w:spacing w:line="256" w:lineRule="auto"/>
        <w:rPr>
          <w:rFonts w:asciiTheme="majorBidi" w:hAnsiTheme="majorBidi" w:cstheme="majorBidi"/>
          <w:b/>
          <w:bCs/>
          <w:sz w:val="24"/>
          <w:szCs w:val="24"/>
        </w:rPr>
      </w:pPr>
    </w:p>
    <w:p w14:paraId="1F8F1A18" w14:textId="0DCDCC15" w:rsidR="00F94B9C" w:rsidRDefault="00F94B9C" w:rsidP="00F94B9C">
      <w:pPr>
        <w:spacing w:line="256" w:lineRule="auto"/>
        <w:rPr>
          <w:rFonts w:asciiTheme="majorBidi" w:hAnsiTheme="majorBidi" w:cstheme="majorBidi"/>
          <w:b/>
          <w:bCs/>
          <w:sz w:val="24"/>
          <w:szCs w:val="24"/>
        </w:rPr>
      </w:pPr>
    </w:p>
    <w:p w14:paraId="2B1AEF30" w14:textId="01E55D1D" w:rsidR="00F94B9C" w:rsidRDefault="00F94B9C" w:rsidP="00F94B9C">
      <w:pPr>
        <w:spacing w:line="256" w:lineRule="auto"/>
        <w:rPr>
          <w:rFonts w:asciiTheme="majorBidi" w:hAnsiTheme="majorBidi" w:cstheme="majorBidi"/>
          <w:b/>
          <w:bCs/>
          <w:sz w:val="24"/>
          <w:szCs w:val="24"/>
        </w:rPr>
      </w:pPr>
    </w:p>
    <w:p w14:paraId="5731D0AA" w14:textId="72320931" w:rsidR="00F94B9C" w:rsidRDefault="00F94B9C" w:rsidP="00F94B9C">
      <w:pPr>
        <w:spacing w:line="256" w:lineRule="auto"/>
        <w:rPr>
          <w:rFonts w:asciiTheme="majorBidi" w:hAnsiTheme="majorBidi" w:cstheme="majorBidi"/>
          <w:b/>
          <w:bCs/>
          <w:sz w:val="24"/>
          <w:szCs w:val="24"/>
        </w:rPr>
      </w:pPr>
    </w:p>
    <w:p w14:paraId="04979C2F" w14:textId="2F57A264" w:rsidR="00F94B9C" w:rsidRDefault="00F94B9C" w:rsidP="00F94B9C">
      <w:pPr>
        <w:spacing w:line="256" w:lineRule="auto"/>
        <w:rPr>
          <w:rFonts w:asciiTheme="majorBidi" w:hAnsiTheme="majorBidi" w:cstheme="majorBidi"/>
          <w:b/>
          <w:bCs/>
          <w:sz w:val="24"/>
          <w:szCs w:val="24"/>
        </w:rPr>
      </w:pPr>
    </w:p>
    <w:p w14:paraId="4FFDA274" w14:textId="73A6EF55" w:rsidR="00F94B9C" w:rsidRDefault="00F94B9C" w:rsidP="00F94B9C">
      <w:pPr>
        <w:spacing w:line="256" w:lineRule="auto"/>
        <w:rPr>
          <w:rFonts w:asciiTheme="majorBidi" w:hAnsiTheme="majorBidi" w:cstheme="majorBidi"/>
          <w:b/>
          <w:bCs/>
          <w:sz w:val="24"/>
          <w:szCs w:val="24"/>
        </w:rPr>
      </w:pPr>
    </w:p>
    <w:p w14:paraId="66387A46" w14:textId="03684902" w:rsidR="00F94B9C" w:rsidRDefault="00F94B9C" w:rsidP="00F94B9C">
      <w:pPr>
        <w:spacing w:line="256" w:lineRule="auto"/>
        <w:rPr>
          <w:rFonts w:asciiTheme="majorBidi" w:hAnsiTheme="majorBidi" w:cstheme="majorBidi"/>
          <w:b/>
          <w:bCs/>
          <w:sz w:val="24"/>
          <w:szCs w:val="24"/>
        </w:rPr>
      </w:pPr>
    </w:p>
    <w:p w14:paraId="52C59277" w14:textId="45B8E982" w:rsidR="00F94B9C" w:rsidRDefault="00F94B9C" w:rsidP="00F94B9C">
      <w:pPr>
        <w:spacing w:line="256" w:lineRule="auto"/>
        <w:rPr>
          <w:rFonts w:asciiTheme="majorBidi" w:hAnsiTheme="majorBidi" w:cstheme="majorBidi"/>
          <w:b/>
          <w:bCs/>
          <w:sz w:val="24"/>
          <w:szCs w:val="24"/>
        </w:rPr>
      </w:pPr>
    </w:p>
    <w:p w14:paraId="61E2EDED" w14:textId="64B1A515" w:rsidR="00F94B9C" w:rsidRDefault="00F94B9C" w:rsidP="00F94B9C">
      <w:pPr>
        <w:spacing w:line="256" w:lineRule="auto"/>
        <w:rPr>
          <w:rFonts w:asciiTheme="majorBidi" w:hAnsiTheme="majorBidi" w:cstheme="majorBidi"/>
          <w:b/>
          <w:bCs/>
          <w:sz w:val="24"/>
          <w:szCs w:val="24"/>
        </w:rPr>
      </w:pPr>
    </w:p>
    <w:p w14:paraId="0E1703CE" w14:textId="2E4E8242" w:rsidR="00F94B9C" w:rsidRDefault="00F94B9C" w:rsidP="00F94B9C">
      <w:pPr>
        <w:spacing w:line="256" w:lineRule="auto"/>
        <w:rPr>
          <w:rFonts w:asciiTheme="majorBidi" w:hAnsiTheme="majorBidi" w:cstheme="majorBidi"/>
          <w:b/>
          <w:bCs/>
          <w:sz w:val="24"/>
          <w:szCs w:val="24"/>
        </w:rPr>
      </w:pPr>
    </w:p>
    <w:p w14:paraId="14E7F5DF" w14:textId="2FD33569" w:rsidR="00F94B9C" w:rsidRDefault="00F94B9C" w:rsidP="00F94B9C">
      <w:pPr>
        <w:spacing w:line="256" w:lineRule="auto"/>
        <w:rPr>
          <w:rFonts w:asciiTheme="majorBidi" w:hAnsiTheme="majorBidi" w:cstheme="majorBidi"/>
          <w:b/>
          <w:bCs/>
          <w:sz w:val="24"/>
          <w:szCs w:val="24"/>
        </w:rPr>
      </w:pPr>
    </w:p>
    <w:p w14:paraId="54B4D7BB" w14:textId="6859708C" w:rsidR="00F94B9C" w:rsidRDefault="00F94B9C" w:rsidP="00F94B9C">
      <w:pPr>
        <w:spacing w:line="256" w:lineRule="auto"/>
        <w:rPr>
          <w:rFonts w:asciiTheme="majorBidi" w:hAnsiTheme="majorBidi" w:cstheme="majorBidi"/>
          <w:b/>
          <w:bCs/>
          <w:sz w:val="24"/>
          <w:szCs w:val="24"/>
        </w:rPr>
      </w:pPr>
    </w:p>
    <w:p w14:paraId="4A3FA046" w14:textId="6A52F5B6" w:rsidR="00F94B9C" w:rsidRDefault="00F94B9C" w:rsidP="00F94B9C">
      <w:pPr>
        <w:spacing w:line="256" w:lineRule="auto"/>
        <w:rPr>
          <w:rFonts w:asciiTheme="majorBidi" w:hAnsiTheme="majorBidi" w:cstheme="majorBidi"/>
          <w:b/>
          <w:bCs/>
          <w:sz w:val="24"/>
          <w:szCs w:val="24"/>
        </w:rPr>
      </w:pPr>
    </w:p>
    <w:p w14:paraId="0BA941A1" w14:textId="7621E0DD" w:rsidR="00F94B9C" w:rsidRDefault="00F94B9C" w:rsidP="00F94B9C">
      <w:pPr>
        <w:spacing w:line="256" w:lineRule="auto"/>
        <w:rPr>
          <w:rFonts w:asciiTheme="majorBidi" w:hAnsiTheme="majorBidi" w:cstheme="majorBidi"/>
          <w:b/>
          <w:bCs/>
          <w:sz w:val="24"/>
          <w:szCs w:val="24"/>
        </w:rPr>
      </w:pPr>
    </w:p>
    <w:p w14:paraId="0CBC7679" w14:textId="14CED659" w:rsidR="00F94B9C" w:rsidRDefault="00F94B9C" w:rsidP="00F94B9C">
      <w:pPr>
        <w:spacing w:line="256" w:lineRule="auto"/>
        <w:rPr>
          <w:rFonts w:asciiTheme="majorBidi" w:hAnsiTheme="majorBidi" w:cstheme="majorBidi"/>
          <w:b/>
          <w:bCs/>
          <w:sz w:val="24"/>
          <w:szCs w:val="24"/>
        </w:rPr>
      </w:pPr>
    </w:p>
    <w:p w14:paraId="5E01D944" w14:textId="7461D9E3" w:rsidR="00F94B9C" w:rsidRDefault="00F94B9C" w:rsidP="00F94B9C">
      <w:pPr>
        <w:spacing w:line="256" w:lineRule="auto"/>
        <w:rPr>
          <w:rFonts w:asciiTheme="majorBidi" w:hAnsiTheme="majorBidi" w:cstheme="majorBidi"/>
          <w:b/>
          <w:bCs/>
          <w:sz w:val="24"/>
          <w:szCs w:val="24"/>
        </w:rPr>
      </w:pPr>
    </w:p>
    <w:p w14:paraId="68F0BCBE" w14:textId="6E158F8F" w:rsidR="00F94B9C" w:rsidRDefault="00F94B9C" w:rsidP="00F94B9C">
      <w:pPr>
        <w:spacing w:line="256" w:lineRule="auto"/>
        <w:rPr>
          <w:rFonts w:asciiTheme="majorBidi" w:hAnsiTheme="majorBidi" w:cstheme="majorBidi"/>
          <w:b/>
          <w:bCs/>
          <w:sz w:val="24"/>
          <w:szCs w:val="24"/>
        </w:rPr>
      </w:pPr>
    </w:p>
    <w:p w14:paraId="4C316413" w14:textId="77777777" w:rsidR="00F94B9C" w:rsidRPr="00F94B9C" w:rsidRDefault="00F94B9C" w:rsidP="00F94B9C">
      <w:pPr>
        <w:spacing w:line="256" w:lineRule="auto"/>
        <w:rPr>
          <w:rFonts w:asciiTheme="majorBidi" w:hAnsiTheme="majorBidi" w:cstheme="majorBidi"/>
          <w:b/>
          <w:bCs/>
          <w:sz w:val="24"/>
          <w:szCs w:val="24"/>
        </w:rPr>
      </w:pPr>
    </w:p>
    <w:p w14:paraId="60E0C4EA" w14:textId="39DC434B" w:rsidR="001321F7" w:rsidRPr="00C90D6F" w:rsidRDefault="00F40AE6" w:rsidP="005564A2">
      <w:pPr>
        <w:pStyle w:val="Heading1"/>
        <w:rPr>
          <w:rFonts w:asciiTheme="majorBidi" w:hAnsiTheme="majorBidi"/>
        </w:rPr>
      </w:pPr>
      <w:bookmarkStart w:id="31" w:name="_Toc125576766"/>
      <w:r w:rsidRPr="00C90D6F">
        <w:rPr>
          <w:rFonts w:asciiTheme="majorBidi" w:hAnsiTheme="majorBidi"/>
        </w:rPr>
        <w:lastRenderedPageBreak/>
        <w:t xml:space="preserve">Chapter 2: </w:t>
      </w:r>
      <w:r w:rsidR="001F2683" w:rsidRPr="00C90D6F">
        <w:rPr>
          <w:rFonts w:asciiTheme="majorBidi" w:hAnsiTheme="majorBidi"/>
        </w:rPr>
        <w:t xml:space="preserve">Background </w:t>
      </w:r>
      <w:r w:rsidR="0006277F" w:rsidRPr="00C90D6F">
        <w:rPr>
          <w:rFonts w:asciiTheme="majorBidi" w:hAnsiTheme="majorBidi"/>
        </w:rPr>
        <w:t xml:space="preserve">and </w:t>
      </w:r>
      <w:r w:rsidR="001452C0" w:rsidRPr="00C90D6F">
        <w:rPr>
          <w:rFonts w:asciiTheme="majorBidi" w:hAnsiTheme="majorBidi"/>
        </w:rPr>
        <w:t>R</w:t>
      </w:r>
      <w:r w:rsidR="0006277F" w:rsidRPr="00C90D6F">
        <w:rPr>
          <w:rFonts w:asciiTheme="majorBidi" w:hAnsiTheme="majorBidi"/>
        </w:rPr>
        <w:t xml:space="preserve">elated </w:t>
      </w:r>
      <w:r w:rsidR="001452C0" w:rsidRPr="00C90D6F">
        <w:rPr>
          <w:rFonts w:asciiTheme="majorBidi" w:hAnsiTheme="majorBidi"/>
        </w:rPr>
        <w:t>W</w:t>
      </w:r>
      <w:r w:rsidR="0006277F" w:rsidRPr="00C90D6F">
        <w:rPr>
          <w:rFonts w:asciiTheme="majorBidi" w:hAnsiTheme="majorBidi"/>
        </w:rPr>
        <w:t>ork</w:t>
      </w:r>
      <w:bookmarkEnd w:id="31"/>
    </w:p>
    <w:p w14:paraId="30E5BAF5" w14:textId="67597604" w:rsidR="002A5C82" w:rsidRPr="00C90D6F" w:rsidRDefault="002A5C82" w:rsidP="00CE5AEA">
      <w:pPr>
        <w:rPr>
          <w:rFonts w:asciiTheme="majorBidi" w:hAnsiTheme="majorBidi" w:cstheme="majorBidi"/>
        </w:rPr>
      </w:pPr>
      <w:r w:rsidRPr="00535ECC">
        <w:rPr>
          <w:rFonts w:asciiTheme="majorBidi" w:hAnsiTheme="majorBidi" w:cstheme="majorBidi"/>
          <w:sz w:val="24"/>
          <w:szCs w:val="24"/>
        </w:rPr>
        <w:t>In this iteration</w:t>
      </w:r>
      <w:r w:rsidR="002C4E4D" w:rsidRPr="00535ECC">
        <w:rPr>
          <w:rFonts w:asciiTheme="majorBidi" w:hAnsiTheme="majorBidi" w:cstheme="majorBidi"/>
          <w:sz w:val="24"/>
          <w:szCs w:val="24"/>
        </w:rPr>
        <w:t>,</w:t>
      </w:r>
      <w:r w:rsidRPr="00535ECC">
        <w:rPr>
          <w:rFonts w:asciiTheme="majorBidi" w:hAnsiTheme="majorBidi" w:cstheme="majorBidi"/>
          <w:sz w:val="24"/>
          <w:szCs w:val="24"/>
        </w:rPr>
        <w:t xml:space="preserve"> we focused on </w:t>
      </w:r>
      <w:r w:rsidR="00C51FF7" w:rsidRPr="00535ECC">
        <w:rPr>
          <w:rFonts w:asciiTheme="majorBidi" w:hAnsiTheme="majorBidi" w:cstheme="majorBidi"/>
          <w:sz w:val="24"/>
          <w:szCs w:val="24"/>
        </w:rPr>
        <w:t xml:space="preserve">designing the database schema for later </w:t>
      </w:r>
      <w:r w:rsidR="00B17120" w:rsidRPr="00535ECC">
        <w:rPr>
          <w:rFonts w:asciiTheme="majorBidi" w:hAnsiTheme="majorBidi" w:cstheme="majorBidi"/>
          <w:sz w:val="24"/>
          <w:szCs w:val="24"/>
        </w:rPr>
        <w:t>implementation and</w:t>
      </w:r>
      <w:r w:rsidR="00C51FF7" w:rsidRPr="00535ECC">
        <w:rPr>
          <w:rFonts w:asciiTheme="majorBidi" w:hAnsiTheme="majorBidi" w:cstheme="majorBidi"/>
          <w:sz w:val="24"/>
          <w:szCs w:val="24"/>
        </w:rPr>
        <w:t xml:space="preserve"> imported hate speech data from labeled and unlabeled data sources</w:t>
      </w:r>
      <w:r w:rsidR="00B57410" w:rsidRPr="00535ECC">
        <w:rPr>
          <w:rFonts w:asciiTheme="majorBidi" w:hAnsiTheme="majorBidi" w:cstheme="majorBidi"/>
          <w:sz w:val="24"/>
          <w:szCs w:val="24"/>
        </w:rPr>
        <w:t>.</w:t>
      </w:r>
      <w:r w:rsidR="00F901D2" w:rsidRPr="00535ECC">
        <w:rPr>
          <w:rFonts w:asciiTheme="majorBidi" w:hAnsiTheme="majorBidi" w:cstheme="majorBidi"/>
          <w:sz w:val="24"/>
          <w:szCs w:val="24"/>
        </w:rPr>
        <w:t xml:space="preserve"> </w:t>
      </w:r>
      <w:r w:rsidR="0005067F" w:rsidRPr="00535ECC">
        <w:rPr>
          <w:rFonts w:asciiTheme="majorBidi" w:hAnsiTheme="majorBidi" w:cstheme="majorBidi"/>
          <w:sz w:val="24"/>
          <w:szCs w:val="24"/>
        </w:rPr>
        <w:t>W</w:t>
      </w:r>
      <w:r w:rsidR="00F901D2" w:rsidRPr="00535ECC">
        <w:rPr>
          <w:rFonts w:asciiTheme="majorBidi" w:hAnsiTheme="majorBidi" w:cstheme="majorBidi"/>
          <w:sz w:val="24"/>
          <w:szCs w:val="24"/>
        </w:rPr>
        <w:t>e</w:t>
      </w:r>
      <w:r w:rsidR="00246E76" w:rsidRPr="00535ECC">
        <w:rPr>
          <w:rFonts w:asciiTheme="majorBidi" w:hAnsiTheme="majorBidi" w:cstheme="majorBidi"/>
          <w:sz w:val="24"/>
          <w:szCs w:val="24"/>
        </w:rPr>
        <w:t xml:space="preserve"> then</w:t>
      </w:r>
      <w:r w:rsidR="00F901D2" w:rsidRPr="00535ECC">
        <w:rPr>
          <w:rFonts w:asciiTheme="majorBidi" w:hAnsiTheme="majorBidi" w:cstheme="majorBidi"/>
          <w:sz w:val="24"/>
          <w:szCs w:val="24"/>
        </w:rPr>
        <w:t xml:space="preserve"> u</w:t>
      </w:r>
      <w:r w:rsidR="00B57410" w:rsidRPr="00535ECC">
        <w:rPr>
          <w:rFonts w:asciiTheme="majorBidi" w:hAnsiTheme="majorBidi" w:cstheme="majorBidi"/>
          <w:sz w:val="24"/>
          <w:szCs w:val="24"/>
        </w:rPr>
        <w:t>se</w:t>
      </w:r>
      <w:r w:rsidR="00F901D2" w:rsidRPr="00535ECC">
        <w:rPr>
          <w:rFonts w:asciiTheme="majorBidi" w:hAnsiTheme="majorBidi" w:cstheme="majorBidi"/>
          <w:sz w:val="24"/>
          <w:szCs w:val="24"/>
        </w:rPr>
        <w:t>d</w:t>
      </w:r>
      <w:r w:rsidR="00B57410" w:rsidRPr="00535ECC">
        <w:rPr>
          <w:rFonts w:asciiTheme="majorBidi" w:hAnsiTheme="majorBidi" w:cstheme="majorBidi"/>
          <w:sz w:val="24"/>
          <w:szCs w:val="24"/>
        </w:rPr>
        <w:t xml:space="preserve"> </w:t>
      </w:r>
      <w:r w:rsidR="00246E76" w:rsidRPr="00535ECC">
        <w:rPr>
          <w:rFonts w:asciiTheme="majorBidi" w:hAnsiTheme="majorBidi" w:cstheme="majorBidi"/>
          <w:sz w:val="24"/>
          <w:szCs w:val="24"/>
        </w:rPr>
        <w:t>the</w:t>
      </w:r>
      <w:r w:rsidR="00B57410" w:rsidRPr="00535ECC">
        <w:rPr>
          <w:rFonts w:asciiTheme="majorBidi" w:hAnsiTheme="majorBidi" w:cstheme="majorBidi"/>
          <w:sz w:val="24"/>
          <w:szCs w:val="24"/>
        </w:rPr>
        <w:t xml:space="preserve"> data</w:t>
      </w:r>
      <w:r w:rsidR="00246E76" w:rsidRPr="00535ECC">
        <w:rPr>
          <w:rFonts w:asciiTheme="majorBidi" w:hAnsiTheme="majorBidi" w:cstheme="majorBidi"/>
          <w:sz w:val="24"/>
          <w:szCs w:val="24"/>
        </w:rPr>
        <w:t xml:space="preserve"> collected</w:t>
      </w:r>
      <w:r w:rsidR="00B57410" w:rsidRPr="00535ECC">
        <w:rPr>
          <w:rFonts w:asciiTheme="majorBidi" w:hAnsiTheme="majorBidi" w:cstheme="majorBidi"/>
          <w:sz w:val="24"/>
          <w:szCs w:val="24"/>
        </w:rPr>
        <w:t xml:space="preserve"> to make sample questions (what type of hate speech is this?)</w:t>
      </w:r>
      <w:r w:rsidR="00BA3342" w:rsidRPr="00535ECC">
        <w:rPr>
          <w:rFonts w:asciiTheme="majorBidi" w:hAnsiTheme="majorBidi" w:cstheme="majorBidi"/>
          <w:sz w:val="24"/>
          <w:szCs w:val="24"/>
        </w:rPr>
        <w:t>,</w:t>
      </w:r>
      <w:r w:rsidR="00F901D2" w:rsidRPr="00535ECC">
        <w:rPr>
          <w:rFonts w:asciiTheme="majorBidi" w:hAnsiTheme="majorBidi" w:cstheme="majorBidi"/>
          <w:sz w:val="24"/>
          <w:szCs w:val="24"/>
        </w:rPr>
        <w:t xml:space="preserve"> </w:t>
      </w:r>
      <w:r w:rsidR="003E087C" w:rsidRPr="00535ECC">
        <w:rPr>
          <w:rFonts w:asciiTheme="majorBidi" w:hAnsiTheme="majorBidi" w:cstheme="majorBidi"/>
          <w:sz w:val="24"/>
          <w:szCs w:val="24"/>
        </w:rPr>
        <w:t>after that we</w:t>
      </w:r>
      <w:r w:rsidR="00F901D2" w:rsidRPr="00535ECC">
        <w:rPr>
          <w:rFonts w:asciiTheme="majorBidi" w:hAnsiTheme="majorBidi" w:cstheme="majorBidi"/>
          <w:sz w:val="24"/>
          <w:szCs w:val="24"/>
        </w:rPr>
        <w:t xml:space="preserve"> determined the main types of hate speech and why we used them</w:t>
      </w:r>
      <w:r w:rsidR="003E087C" w:rsidRPr="00535ECC">
        <w:rPr>
          <w:rFonts w:asciiTheme="majorBidi" w:hAnsiTheme="majorBidi" w:cstheme="majorBidi"/>
          <w:sz w:val="24"/>
          <w:szCs w:val="24"/>
        </w:rPr>
        <w:t>,</w:t>
      </w:r>
      <w:r w:rsidR="00BA3342" w:rsidRPr="00535ECC">
        <w:rPr>
          <w:rFonts w:asciiTheme="majorBidi" w:hAnsiTheme="majorBidi" w:cstheme="majorBidi"/>
          <w:sz w:val="24"/>
          <w:szCs w:val="24"/>
        </w:rPr>
        <w:t xml:space="preserve"> we also created the mechanism for how to handle recorded re</w:t>
      </w:r>
      <w:r w:rsidR="009311E6" w:rsidRPr="00535ECC">
        <w:rPr>
          <w:rFonts w:asciiTheme="majorBidi" w:hAnsiTheme="majorBidi" w:cstheme="majorBidi"/>
          <w:sz w:val="24"/>
          <w:szCs w:val="24"/>
        </w:rPr>
        <w:t>sponses to the question to make the defining label for the hate speech example</w:t>
      </w:r>
      <w:r w:rsidR="009311E6" w:rsidRPr="00A61F56">
        <w:rPr>
          <w:rFonts w:asciiTheme="majorBidi" w:hAnsiTheme="majorBidi" w:cstheme="majorBidi"/>
          <w:sz w:val="24"/>
          <w:szCs w:val="24"/>
        </w:rPr>
        <w:t>.</w:t>
      </w:r>
      <w:r w:rsidR="00B17120" w:rsidRPr="00A61F56">
        <w:rPr>
          <w:rFonts w:asciiTheme="majorBidi" w:hAnsiTheme="majorBidi" w:cstheme="majorBidi"/>
          <w:sz w:val="24"/>
          <w:szCs w:val="24"/>
        </w:rPr>
        <w:t xml:space="preserve"> </w:t>
      </w:r>
    </w:p>
    <w:p w14:paraId="7DA0801D" w14:textId="544AE167" w:rsidR="005963FC" w:rsidRPr="00C90D6F" w:rsidRDefault="00927A44" w:rsidP="00C34F39">
      <w:pPr>
        <w:pStyle w:val="Heading2"/>
        <w:rPr>
          <w:rFonts w:asciiTheme="majorBidi" w:hAnsiTheme="majorBidi"/>
        </w:rPr>
      </w:pPr>
      <w:bookmarkStart w:id="32" w:name="_Toc125576767"/>
      <w:r w:rsidRPr="00C90D6F">
        <w:rPr>
          <w:rFonts w:asciiTheme="majorBidi" w:hAnsiTheme="majorBidi"/>
        </w:rPr>
        <w:t>2.1</w:t>
      </w:r>
      <w:r w:rsidR="00AF14DF" w:rsidRPr="00C90D6F">
        <w:rPr>
          <w:rFonts w:asciiTheme="majorBidi" w:hAnsiTheme="majorBidi"/>
        </w:rPr>
        <w:t xml:space="preserve"> </w:t>
      </w:r>
      <w:r w:rsidR="00F74469" w:rsidRPr="00C90D6F">
        <w:rPr>
          <w:rFonts w:asciiTheme="majorBidi" w:hAnsiTheme="majorBidi"/>
        </w:rPr>
        <w:t>–</w:t>
      </w:r>
      <w:r w:rsidRPr="00C90D6F">
        <w:rPr>
          <w:rFonts w:asciiTheme="majorBidi" w:hAnsiTheme="majorBidi"/>
        </w:rPr>
        <w:t xml:space="preserve"> Hate </w:t>
      </w:r>
      <w:r w:rsidR="001452C0" w:rsidRPr="00C90D6F">
        <w:rPr>
          <w:rFonts w:asciiTheme="majorBidi" w:hAnsiTheme="majorBidi"/>
        </w:rPr>
        <w:t>S</w:t>
      </w:r>
      <w:r w:rsidRPr="00C90D6F">
        <w:rPr>
          <w:rFonts w:asciiTheme="majorBidi" w:hAnsiTheme="majorBidi"/>
        </w:rPr>
        <w:t>peech</w:t>
      </w:r>
      <w:bookmarkEnd w:id="32"/>
    </w:p>
    <w:p w14:paraId="14BBD56E" w14:textId="01263637" w:rsidR="00927A44" w:rsidRPr="005564A2" w:rsidRDefault="005963FC" w:rsidP="00927A44">
      <w:pPr>
        <w:rPr>
          <w:rFonts w:asciiTheme="majorBidi" w:hAnsiTheme="majorBidi" w:cstheme="majorBidi"/>
          <w:sz w:val="24"/>
          <w:szCs w:val="24"/>
        </w:rPr>
      </w:pPr>
      <w:r w:rsidRPr="005564A2">
        <w:rPr>
          <w:rFonts w:asciiTheme="majorBidi" w:hAnsiTheme="majorBidi" w:cstheme="majorBidi"/>
          <w:sz w:val="24"/>
          <w:szCs w:val="24"/>
        </w:rPr>
        <w:t xml:space="preserve">The main task of our project is to recognize different types of hate speech, </w:t>
      </w:r>
      <w:r w:rsidR="00B53CBF" w:rsidRPr="005564A2">
        <w:rPr>
          <w:rFonts w:asciiTheme="majorBidi" w:hAnsiTheme="majorBidi" w:cstheme="majorBidi"/>
          <w:sz w:val="24"/>
          <w:szCs w:val="24"/>
        </w:rPr>
        <w:t xml:space="preserve">so we decided to define several types of hate speech, in such a way that they are inclusive of all perceived types of online hate comments seen on the internet, </w:t>
      </w:r>
      <w:r w:rsidR="00F06244" w:rsidRPr="005564A2">
        <w:rPr>
          <w:rFonts w:asciiTheme="majorBidi" w:hAnsiTheme="majorBidi" w:cstheme="majorBidi"/>
          <w:sz w:val="24"/>
          <w:szCs w:val="24"/>
        </w:rPr>
        <w:t>t</w:t>
      </w:r>
      <w:r w:rsidR="00927A44" w:rsidRPr="005564A2">
        <w:rPr>
          <w:rFonts w:asciiTheme="majorBidi" w:hAnsiTheme="majorBidi" w:cstheme="majorBidi"/>
          <w:sz w:val="24"/>
          <w:szCs w:val="24"/>
        </w:rPr>
        <w:t xml:space="preserve">he main types of hate speech we’ll be working with involve: </w:t>
      </w:r>
    </w:p>
    <w:p w14:paraId="04F7A2B9" w14:textId="26C91B08" w:rsidR="00927A44" w:rsidRPr="005564A2" w:rsidRDefault="00927A44" w:rsidP="002D0F00">
      <w:pPr>
        <w:pStyle w:val="ListParagraph"/>
        <w:numPr>
          <w:ilvl w:val="0"/>
          <w:numId w:val="5"/>
        </w:numPr>
        <w:spacing w:line="256" w:lineRule="auto"/>
        <w:rPr>
          <w:rFonts w:asciiTheme="majorBidi" w:hAnsiTheme="majorBidi" w:cstheme="majorBidi"/>
          <w:sz w:val="24"/>
          <w:szCs w:val="24"/>
        </w:rPr>
      </w:pPr>
      <w:r w:rsidRPr="005564A2">
        <w:rPr>
          <w:rFonts w:asciiTheme="majorBidi" w:hAnsiTheme="majorBidi" w:cstheme="majorBidi"/>
          <w:sz w:val="24"/>
          <w:szCs w:val="24"/>
        </w:rPr>
        <w:t xml:space="preserve">Racist: showing a certain race to be superior to another, believing particular personality traits are related completely to race and heritage, expressing animosity to human race, discrimination on account of race. </w:t>
      </w:r>
      <w:r w:rsidR="00E31FBE"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KZqgSJwZ","properties":{"formattedCitation":"(Smedley, 2021)","plainCitation":"(Smedley, 2021)","noteIndex":0},"citationItems":[{"id":97,"uris":["http://zotero.org/users/8933043/items/43ZGIKGN"],"itemData":{"id":97,"type":"article-journal","container-title":"Encyclopedia Britannica","title":"racism","URL":"https://www.britannica.com/topic/racism","author":[{"family":"Smedley","given":"A"}],"issued":{"date-parts":[["2021",10,22]]}}}],"schema":"https://github.com/citation-style-language/schema/raw/master/csl-citation.json"} </w:instrText>
      </w:r>
      <w:r w:rsidR="00E31FBE" w:rsidRPr="005564A2">
        <w:rPr>
          <w:rFonts w:asciiTheme="majorBidi" w:hAnsiTheme="majorBidi" w:cstheme="majorBidi"/>
          <w:sz w:val="24"/>
          <w:szCs w:val="24"/>
        </w:rPr>
        <w:fldChar w:fldCharType="separate"/>
      </w:r>
      <w:r w:rsidR="002D0F00" w:rsidRPr="002D0F00">
        <w:rPr>
          <w:rFonts w:ascii="Times New Roman" w:hAnsi="Times New Roman" w:cs="Times New Roman"/>
          <w:sz w:val="24"/>
        </w:rPr>
        <w:t>(Smedley, 2021)</w:t>
      </w:r>
      <w:r w:rsidR="00E31FBE" w:rsidRPr="005564A2">
        <w:rPr>
          <w:rFonts w:asciiTheme="majorBidi" w:hAnsiTheme="majorBidi" w:cstheme="majorBidi"/>
          <w:sz w:val="24"/>
          <w:szCs w:val="24"/>
        </w:rPr>
        <w:fldChar w:fldCharType="end"/>
      </w:r>
    </w:p>
    <w:p w14:paraId="2B2A4ACE" w14:textId="38740FCD" w:rsidR="00927A44" w:rsidRPr="005564A2" w:rsidRDefault="00927A44" w:rsidP="002D0F00">
      <w:pPr>
        <w:pStyle w:val="ListParagraph"/>
        <w:numPr>
          <w:ilvl w:val="0"/>
          <w:numId w:val="5"/>
        </w:numPr>
        <w:spacing w:line="256" w:lineRule="auto"/>
        <w:rPr>
          <w:rFonts w:asciiTheme="majorBidi" w:hAnsiTheme="majorBidi" w:cstheme="majorBidi"/>
          <w:sz w:val="24"/>
          <w:szCs w:val="24"/>
        </w:rPr>
      </w:pPr>
      <w:r w:rsidRPr="005564A2">
        <w:rPr>
          <w:rFonts w:asciiTheme="majorBidi" w:hAnsiTheme="majorBidi" w:cstheme="majorBidi"/>
          <w:sz w:val="24"/>
          <w:szCs w:val="24"/>
        </w:rPr>
        <w:t xml:space="preserve">Violent: speech used to incite violent actions and movements, may induce breaking laws and committing felonies. </w:t>
      </w:r>
      <w:r w:rsidR="00553537"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hOmgdb36","properties":{"formattedCitation":"(Bahador, 2020)","plainCitation":"(Bahador, 2020)","noteIndex":0},"citationItems":[{"id":86,"uris":["http://zotero.org/users/8933043/items/KGTK5FGZ"],"itemData":{"id":86,"type":"article-journal","abstract":"Hate speech does not operate in a vacuum, and its rise reflects changing political contexts. If we’re serious about fighting hate speech and its violent and destabilizing consequences, we need to identify its earliest manifestations. Babak Bahador offers a hate-speech intensity scale, a strategy that allows us to move beyond the binary approach that dominates current hate speech research. This concept can be operationalized to better identify and understand the evolutions of hate speech before it leads to real-world harms.","container-title":"items insightrs from the social sciences","title":"Classifying and Identifying the Intensity of Hate Speech","URL":"https://items.ssrc.org/disinformation-democracy-and-conflict-prevention/classifying-and-identifying-the-intensity-of-hate-speech/#:~:text=Hate%20speech%2C%20of%20course%2C%20is,demonization%2C%20and%20incitement%20to%20violence","author":[{"family":"Bahador","given":"Babak"}],"issued":{"date-parts":[["2020",11,17]]}}}],"schema":"https://github.com/citation-style-language/schema/raw/master/csl-citation.json"} </w:instrText>
      </w:r>
      <w:r w:rsidR="00553537" w:rsidRPr="005564A2">
        <w:rPr>
          <w:rFonts w:asciiTheme="majorBidi" w:hAnsiTheme="majorBidi" w:cstheme="majorBidi"/>
          <w:sz w:val="24"/>
          <w:szCs w:val="24"/>
        </w:rPr>
        <w:fldChar w:fldCharType="separate"/>
      </w:r>
      <w:r w:rsidR="002D0F00" w:rsidRPr="002D0F00">
        <w:rPr>
          <w:rFonts w:ascii="Times New Roman" w:hAnsi="Times New Roman" w:cs="Times New Roman"/>
          <w:sz w:val="24"/>
        </w:rPr>
        <w:t>(Bahador, 2020)</w:t>
      </w:r>
      <w:r w:rsidR="00553537" w:rsidRPr="005564A2">
        <w:rPr>
          <w:rFonts w:asciiTheme="majorBidi" w:hAnsiTheme="majorBidi" w:cstheme="majorBidi"/>
          <w:sz w:val="24"/>
          <w:szCs w:val="24"/>
        </w:rPr>
        <w:fldChar w:fldCharType="end"/>
      </w:r>
    </w:p>
    <w:p w14:paraId="10849223" w14:textId="2D02F571" w:rsidR="00927A44" w:rsidRPr="005564A2" w:rsidRDefault="00927A44" w:rsidP="007218E5">
      <w:pPr>
        <w:pStyle w:val="ListParagraph"/>
        <w:numPr>
          <w:ilvl w:val="0"/>
          <w:numId w:val="5"/>
        </w:numPr>
        <w:spacing w:line="256" w:lineRule="auto"/>
        <w:rPr>
          <w:rFonts w:asciiTheme="majorBidi" w:hAnsiTheme="majorBidi" w:cstheme="majorBidi"/>
          <w:sz w:val="24"/>
          <w:szCs w:val="24"/>
        </w:rPr>
      </w:pPr>
      <w:r w:rsidRPr="005564A2">
        <w:rPr>
          <w:rFonts w:asciiTheme="majorBidi" w:hAnsiTheme="majorBidi" w:cstheme="majorBidi"/>
          <w:sz w:val="24"/>
          <w:szCs w:val="24"/>
        </w:rPr>
        <w:t xml:space="preserve">Religious affiliation: any speech that which nominates religious affiliation. </w:t>
      </w:r>
      <w:r w:rsidR="00D3380A"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nHxMvWFN","properties":{"formattedCitation":"(\\uc0\\u8220{}Teaching about Controversial Issues and Use of Controversial Materials,\\uc0\\u8221{} 1997)","plainCitation":"(“Teaching about Controversial Issues and Use of Controversial Materials,” 1997)","noteIndex":0},"citationItems":[{"id":98,"uris":["http://zotero.org/users/8933043/items/9EGQR3DL"],"itemData":{"id":98,"type":"article-journal","container-title":"IMB","title":"Teaching about Controversial Issues and Use of Controversial Materials","URL":"https://www.flemingschools.org/cms/lib/CO02201757/Centricity/Domain/11/IMB%20Teaching%20about%20Controversial%20Issues%20and%20Use%20of%20Contraversial%20Materials.pdf","issued":{"date-parts":[["1997",5]]}}}],"schema":"https://github.com/citation-style-language/schema/raw/master/csl-citation.json"} </w:instrText>
      </w:r>
      <w:r w:rsidR="00D3380A" w:rsidRPr="005564A2">
        <w:rPr>
          <w:rFonts w:asciiTheme="majorBidi" w:hAnsiTheme="majorBidi" w:cstheme="majorBidi"/>
          <w:sz w:val="24"/>
          <w:szCs w:val="24"/>
        </w:rPr>
        <w:fldChar w:fldCharType="separate"/>
      </w:r>
      <w:r w:rsidR="002D0F00" w:rsidRPr="002D0F00">
        <w:rPr>
          <w:rFonts w:ascii="Times New Roman" w:hAnsi="Times New Roman" w:cs="Times New Roman"/>
          <w:sz w:val="24"/>
          <w:szCs w:val="24"/>
        </w:rPr>
        <w:t>(“Teaching about Controversial Issues and Use of Controversial Materials,” 1997)</w:t>
      </w:r>
      <w:r w:rsidR="00D3380A" w:rsidRPr="005564A2">
        <w:rPr>
          <w:rFonts w:asciiTheme="majorBidi" w:hAnsiTheme="majorBidi" w:cstheme="majorBidi"/>
          <w:sz w:val="24"/>
          <w:szCs w:val="24"/>
        </w:rPr>
        <w:fldChar w:fldCharType="end"/>
      </w:r>
    </w:p>
    <w:p w14:paraId="48E6FF43" w14:textId="09E1B97C" w:rsidR="00927A44" w:rsidRPr="005564A2" w:rsidRDefault="00927A44" w:rsidP="002D0F00">
      <w:pPr>
        <w:pStyle w:val="ListParagraph"/>
        <w:numPr>
          <w:ilvl w:val="0"/>
          <w:numId w:val="5"/>
        </w:numPr>
        <w:spacing w:line="256" w:lineRule="auto"/>
        <w:rPr>
          <w:rFonts w:asciiTheme="majorBidi" w:hAnsiTheme="majorBidi" w:cstheme="majorBidi"/>
          <w:sz w:val="24"/>
          <w:szCs w:val="24"/>
        </w:rPr>
      </w:pPr>
      <w:r w:rsidRPr="005564A2">
        <w:rPr>
          <w:rFonts w:asciiTheme="majorBidi" w:hAnsiTheme="majorBidi" w:cstheme="majorBidi"/>
          <w:sz w:val="24"/>
          <w:szCs w:val="24"/>
        </w:rPr>
        <w:t xml:space="preserve">Mockery: social act approach to joking about individuals and their distinction from the standards of the group. Usually done in a sarcastic manner </w:t>
      </w:r>
      <w:r w:rsidR="00EB0832"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56fD4ur0","properties":{"formattedCitation":"(Dickinson et al., n.d.)","plainCitation":"(Dickinson et al., n.d.)","noteIndex":0},"citationItems":[{"id":99,"uris":["http://zotero.org/users/8933043/items/2HC8W37D"],"itemData":{"id":99,"type":"article-journal","abstract":"This article describes both the impact of “mocking” behaviours affecting junior boys\nin a single-sex secondary school and the process adopted by the school to address\nthis concern. Mocking is the term used by the students to describe a set of social\npractices which provide ways of sharing solidarity by making a joke of others and\ntheir differences from the norms of the group. Data was obtained through focus\ngroups, surveys, classroom discussions and interviews with individuals. This initial\ndata collection process enabled the researchers to gain some understanding of the\nphenomenon of mocking from the boys’ perspectives and experiences. Classroom\ndiscussions with boys and workshops with teachers provided relevant quantitative\nand qualitative questions for a survey to be implemented with all boys in years 7 to\n10 (n = 439). Data was analysed by year level and ethnicity, including Samoan,\nMaori, Cook Island/Maori, Tongan, Niuean, New Zealand European and Other. In\nthis article the experiences reported by boys are discussed in the following areas:\n(a) their perception and understanding of mocking; (b) their responses to being\nmocked; (c) their perceptions and experiences of teacher mocking, and (d) their\nideas about ways in which the school could address the issue of mocking. Results\nindicated that mocking had a major impact on the mental health of boys who were\nvictims of this behaviour. A follow-up questionnaire and discussion with boys and\nstaff indicated that there was a decreased incidence of mocking behaviours following the implementation of a process designed to reduce this behaviour.","title":"The Phenomenon of “Mocking”","URL":"https://www.nzac.org.nz/assets/Uploads/Journals/1-v2.-The-Phenomenon-of-Mocking.pdf","author":[{"family":"Dickinson","given":"Pauline"},{"family":"Francesco","given":"Bob"},{"family":"Graham","given":"Woolford"},{"family":"Agee","given":"Margaret"}]}}],"schema":"https://github.com/citation-style-language/schema/raw/master/csl-citation.json"} </w:instrText>
      </w:r>
      <w:r w:rsidR="00EB0832" w:rsidRPr="005564A2">
        <w:rPr>
          <w:rFonts w:asciiTheme="majorBidi" w:hAnsiTheme="majorBidi" w:cstheme="majorBidi"/>
          <w:sz w:val="24"/>
          <w:szCs w:val="24"/>
        </w:rPr>
        <w:fldChar w:fldCharType="separate"/>
      </w:r>
      <w:r w:rsidR="002D0F00" w:rsidRPr="002D0F00">
        <w:rPr>
          <w:rFonts w:ascii="Times New Roman" w:hAnsi="Times New Roman" w:cs="Times New Roman"/>
          <w:sz w:val="24"/>
        </w:rPr>
        <w:t>(Dickinson et al., n.d.)</w:t>
      </w:r>
      <w:r w:rsidR="00EB0832" w:rsidRPr="005564A2">
        <w:rPr>
          <w:rFonts w:asciiTheme="majorBidi" w:hAnsiTheme="majorBidi" w:cstheme="majorBidi"/>
          <w:sz w:val="24"/>
          <w:szCs w:val="24"/>
        </w:rPr>
        <w:fldChar w:fldCharType="end"/>
      </w:r>
    </w:p>
    <w:p w14:paraId="60DB902B" w14:textId="0E1B231E" w:rsidR="00927A44" w:rsidRPr="005564A2" w:rsidRDefault="00927A44" w:rsidP="007218E5">
      <w:pPr>
        <w:pStyle w:val="ListParagraph"/>
        <w:numPr>
          <w:ilvl w:val="0"/>
          <w:numId w:val="5"/>
        </w:numPr>
        <w:spacing w:line="256" w:lineRule="auto"/>
        <w:rPr>
          <w:rFonts w:asciiTheme="majorBidi" w:hAnsiTheme="majorBidi" w:cstheme="majorBidi"/>
          <w:sz w:val="24"/>
          <w:szCs w:val="24"/>
        </w:rPr>
      </w:pPr>
      <w:r w:rsidRPr="005564A2">
        <w:rPr>
          <w:rFonts w:asciiTheme="majorBidi" w:hAnsiTheme="majorBidi" w:cstheme="majorBidi"/>
          <w:sz w:val="24"/>
          <w:szCs w:val="24"/>
        </w:rPr>
        <w:t xml:space="preserve">Sexual harassment: any form of unwanted, offensive, humiliating, or intimidating sexual conduct. </w:t>
      </w:r>
      <w:r w:rsidR="00B60BC0"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iAn4ptcD","properties":{"formattedCitation":"(\\uc0\\u8220{}What Is Sexual Harassment?,\\uc0\\u8221{} n.d.)","plainCitation":"(“What Is Sexual Harassment?,” n.d.)","noteIndex":0},"citationItems":[{"id":100,"uris":["http://zotero.org/users/8933043/items/KR9D8CL6"],"itemData":{"id":100,"type":"article-journal","container-title":"REACH OUT","title":"What is sexual harassment?","URL":"https://au.reachout.com/articles/what-is-sexual-harassment"}}],"schema":"https://github.com/citation-style-language/schema/raw/master/csl-citation.json"} </w:instrText>
      </w:r>
      <w:r w:rsidR="00B60BC0" w:rsidRPr="005564A2">
        <w:rPr>
          <w:rFonts w:asciiTheme="majorBidi" w:hAnsiTheme="majorBidi" w:cstheme="majorBidi"/>
          <w:sz w:val="24"/>
          <w:szCs w:val="24"/>
        </w:rPr>
        <w:fldChar w:fldCharType="separate"/>
      </w:r>
      <w:r w:rsidR="002D0F00" w:rsidRPr="002D0F00">
        <w:rPr>
          <w:rFonts w:ascii="Times New Roman" w:hAnsi="Times New Roman" w:cs="Times New Roman"/>
          <w:sz w:val="24"/>
          <w:szCs w:val="24"/>
        </w:rPr>
        <w:t>(“What Is Sexual Harassment?,” n.d.)</w:t>
      </w:r>
      <w:r w:rsidR="00B60BC0" w:rsidRPr="005564A2">
        <w:rPr>
          <w:rFonts w:asciiTheme="majorBidi" w:hAnsiTheme="majorBidi" w:cstheme="majorBidi"/>
          <w:sz w:val="24"/>
          <w:szCs w:val="24"/>
        </w:rPr>
        <w:fldChar w:fldCharType="end"/>
      </w:r>
    </w:p>
    <w:p w14:paraId="6236B1DD" w14:textId="03DEA5EA" w:rsidR="00927A44" w:rsidRPr="005564A2" w:rsidRDefault="00927A44" w:rsidP="00927A44">
      <w:pPr>
        <w:rPr>
          <w:rFonts w:asciiTheme="majorBidi" w:hAnsiTheme="majorBidi" w:cstheme="majorBidi"/>
          <w:sz w:val="24"/>
          <w:szCs w:val="24"/>
        </w:rPr>
      </w:pPr>
      <w:r w:rsidRPr="005564A2">
        <w:rPr>
          <w:rFonts w:asciiTheme="majorBidi" w:hAnsiTheme="majorBidi" w:cstheme="majorBidi"/>
          <w:sz w:val="24"/>
          <w:szCs w:val="24"/>
        </w:rPr>
        <w:t xml:space="preserve">We choose these types as they make for </w:t>
      </w:r>
      <w:r w:rsidR="00D55498" w:rsidRPr="005564A2">
        <w:rPr>
          <w:rFonts w:asciiTheme="majorBidi" w:hAnsiTheme="majorBidi" w:cstheme="majorBidi"/>
          <w:sz w:val="24"/>
          <w:szCs w:val="24"/>
        </w:rPr>
        <w:t>most</w:t>
      </w:r>
      <w:r w:rsidRPr="005564A2">
        <w:rPr>
          <w:rFonts w:asciiTheme="majorBidi" w:hAnsiTheme="majorBidi" w:cstheme="majorBidi"/>
          <w:sz w:val="24"/>
          <w:szCs w:val="24"/>
        </w:rPr>
        <w:t xml:space="preserve"> internet comments seen online and have varying degrees of severity levels that can classified within the </w:t>
      </w:r>
      <w:r w:rsidR="00D826C2" w:rsidRPr="005564A2">
        <w:rPr>
          <w:rFonts w:asciiTheme="majorBidi" w:hAnsiTheme="majorBidi" w:cstheme="majorBidi"/>
          <w:sz w:val="24"/>
          <w:szCs w:val="24"/>
        </w:rPr>
        <w:t>hate levels</w:t>
      </w:r>
      <w:r w:rsidRPr="005564A2">
        <w:rPr>
          <w:rFonts w:asciiTheme="majorBidi" w:hAnsiTheme="majorBidi" w:cstheme="majorBidi"/>
          <w:sz w:val="24"/>
          <w:szCs w:val="24"/>
        </w:rPr>
        <w:t xml:space="preserve"> shown in Fig</w:t>
      </w:r>
      <w:r w:rsidR="00773632" w:rsidRPr="005564A2">
        <w:rPr>
          <w:rFonts w:asciiTheme="majorBidi" w:hAnsiTheme="majorBidi" w:cstheme="majorBidi"/>
          <w:sz w:val="24"/>
          <w:szCs w:val="24"/>
        </w:rPr>
        <w:t xml:space="preserve">ure </w:t>
      </w:r>
      <w:r w:rsidR="006370F7" w:rsidRPr="005564A2">
        <w:rPr>
          <w:rFonts w:asciiTheme="majorBidi" w:hAnsiTheme="majorBidi" w:cstheme="majorBidi"/>
          <w:sz w:val="24"/>
          <w:szCs w:val="24"/>
        </w:rPr>
        <w:t>2.</w:t>
      </w:r>
      <w:r w:rsidRPr="005564A2">
        <w:rPr>
          <w:rFonts w:asciiTheme="majorBidi" w:hAnsiTheme="majorBidi" w:cstheme="majorBidi"/>
          <w:sz w:val="24"/>
          <w:szCs w:val="24"/>
        </w:rPr>
        <w:t>1, with each type being distinct enough from the other, covering its own region of comments. These types also are descriptive enough of the online comment, whilst not being overly explicit, which would inaugurate data collection repercussions and impede on the AI model training process. the model will be able to distinguish between different types of hate speech, not merely classifying binary category of hate/not.</w:t>
      </w:r>
    </w:p>
    <w:p w14:paraId="3D203B3B" w14:textId="0287D6C6" w:rsidR="003E3B5A" w:rsidRPr="005564A2" w:rsidRDefault="00E76587" w:rsidP="00927A44">
      <w:pPr>
        <w:rPr>
          <w:rFonts w:asciiTheme="majorBidi" w:hAnsiTheme="majorBidi" w:cstheme="majorBidi"/>
          <w:sz w:val="24"/>
          <w:szCs w:val="24"/>
        </w:rPr>
      </w:pPr>
      <w:r w:rsidRPr="005564A2">
        <w:rPr>
          <w:rFonts w:asciiTheme="majorBidi" w:hAnsiTheme="majorBidi" w:cstheme="majorBidi"/>
          <w:sz w:val="24"/>
          <w:szCs w:val="24"/>
        </w:rPr>
        <w:t>F</w:t>
      </w:r>
      <w:r w:rsidR="003E3B5A" w:rsidRPr="005564A2">
        <w:rPr>
          <w:rFonts w:asciiTheme="majorBidi" w:hAnsiTheme="majorBidi" w:cstheme="majorBidi"/>
          <w:sz w:val="24"/>
          <w:szCs w:val="24"/>
        </w:rPr>
        <w:t>igure</w:t>
      </w:r>
      <w:r w:rsidR="00772857" w:rsidRPr="005564A2">
        <w:rPr>
          <w:rFonts w:asciiTheme="majorBidi" w:hAnsiTheme="majorBidi" w:cstheme="majorBidi"/>
          <w:sz w:val="24"/>
          <w:szCs w:val="24"/>
        </w:rPr>
        <w:t xml:space="preserve"> </w:t>
      </w:r>
      <w:r w:rsidR="0008325E" w:rsidRPr="005564A2">
        <w:rPr>
          <w:rFonts w:asciiTheme="majorBidi" w:hAnsiTheme="majorBidi" w:cstheme="majorBidi"/>
          <w:sz w:val="24"/>
          <w:szCs w:val="24"/>
        </w:rPr>
        <w:t>2.1</w:t>
      </w:r>
      <w:r w:rsidR="003E3B5A" w:rsidRPr="005564A2">
        <w:rPr>
          <w:rFonts w:asciiTheme="majorBidi" w:hAnsiTheme="majorBidi" w:cstheme="majorBidi"/>
          <w:sz w:val="24"/>
          <w:szCs w:val="24"/>
        </w:rPr>
        <w:t xml:space="preserve"> reveals how grave </w:t>
      </w:r>
      <w:r w:rsidR="00772857" w:rsidRPr="005564A2">
        <w:rPr>
          <w:rFonts w:asciiTheme="majorBidi" w:hAnsiTheme="majorBidi" w:cstheme="majorBidi"/>
          <w:sz w:val="24"/>
          <w:szCs w:val="24"/>
        </w:rPr>
        <w:t xml:space="preserve">the consequences of hate speech </w:t>
      </w:r>
      <w:r w:rsidR="00D429D7" w:rsidRPr="005564A2">
        <w:rPr>
          <w:rFonts w:asciiTheme="majorBidi" w:hAnsiTheme="majorBidi" w:cstheme="majorBidi"/>
          <w:sz w:val="24"/>
          <w:szCs w:val="24"/>
        </w:rPr>
        <w:t>can be, with some the comments may directly insinuate criminal action such as murder</w:t>
      </w:r>
      <w:r w:rsidR="00D826C2" w:rsidRPr="005564A2">
        <w:rPr>
          <w:rFonts w:asciiTheme="majorBidi" w:hAnsiTheme="majorBidi" w:cstheme="majorBidi"/>
          <w:sz w:val="24"/>
          <w:szCs w:val="24"/>
        </w:rPr>
        <w:t xml:space="preserve">. Related description of each level and </w:t>
      </w:r>
      <w:r w:rsidR="008B166C" w:rsidRPr="005564A2">
        <w:rPr>
          <w:rFonts w:asciiTheme="majorBidi" w:hAnsiTheme="majorBidi" w:cstheme="majorBidi"/>
          <w:sz w:val="24"/>
          <w:szCs w:val="24"/>
        </w:rPr>
        <w:t>word examples are also provided</w:t>
      </w:r>
      <w:r w:rsidR="00D429D7" w:rsidRPr="005564A2">
        <w:rPr>
          <w:rFonts w:asciiTheme="majorBidi" w:hAnsiTheme="majorBidi" w:cstheme="majorBidi"/>
          <w:sz w:val="24"/>
          <w:szCs w:val="24"/>
        </w:rPr>
        <w:t>.</w:t>
      </w:r>
    </w:p>
    <w:p w14:paraId="675248DE" w14:textId="77777777" w:rsidR="00927A44" w:rsidRPr="00C90D6F" w:rsidRDefault="00927A44" w:rsidP="00927A44">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6F162188" wp14:editId="730FAE40">
            <wp:extent cx="3323675" cy="2364922"/>
            <wp:effectExtent l="19050" t="19050" r="10160" b="1651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9"/>
                    <a:stretch>
                      <a:fillRect/>
                    </a:stretch>
                  </pic:blipFill>
                  <pic:spPr>
                    <a:xfrm>
                      <a:off x="0" y="0"/>
                      <a:ext cx="3371509" cy="2398958"/>
                    </a:xfrm>
                    <a:prstGeom prst="rect">
                      <a:avLst/>
                    </a:prstGeom>
                    <a:ln>
                      <a:solidFill>
                        <a:schemeClr val="bg2">
                          <a:lumMod val="75000"/>
                        </a:schemeClr>
                      </a:solidFill>
                    </a:ln>
                  </pic:spPr>
                </pic:pic>
              </a:graphicData>
            </a:graphic>
          </wp:inline>
        </w:drawing>
      </w:r>
    </w:p>
    <w:p w14:paraId="1FA5E2E0" w14:textId="5EBC407A" w:rsidR="00411EED" w:rsidRPr="00C90D6F" w:rsidRDefault="00927A44" w:rsidP="002D0F00">
      <w:pPr>
        <w:jc w:val="center"/>
        <w:rPr>
          <w:rFonts w:asciiTheme="majorBidi" w:hAnsiTheme="majorBidi" w:cstheme="majorBidi"/>
        </w:rPr>
      </w:pPr>
      <w:r w:rsidRPr="00C90D6F">
        <w:rPr>
          <w:rFonts w:asciiTheme="majorBidi" w:hAnsiTheme="majorBidi" w:cstheme="majorBidi"/>
        </w:rPr>
        <w:t>Fig</w:t>
      </w:r>
      <w:r w:rsidR="00773632" w:rsidRPr="00C90D6F">
        <w:rPr>
          <w:rFonts w:asciiTheme="majorBidi" w:hAnsiTheme="majorBidi" w:cstheme="majorBidi"/>
        </w:rPr>
        <w:t xml:space="preserve">ure </w:t>
      </w:r>
      <w:r w:rsidR="0008325E" w:rsidRPr="00C90D6F">
        <w:rPr>
          <w:rFonts w:asciiTheme="majorBidi" w:hAnsiTheme="majorBidi" w:cstheme="majorBidi"/>
        </w:rPr>
        <w:t>2.1</w:t>
      </w:r>
      <w:r w:rsidR="00773632" w:rsidRPr="00C90D6F">
        <w:rPr>
          <w:rFonts w:asciiTheme="majorBidi" w:hAnsiTheme="majorBidi" w:cstheme="majorBidi"/>
        </w:rPr>
        <w:t>:</w:t>
      </w:r>
      <w:r w:rsidRPr="00C90D6F">
        <w:rPr>
          <w:rFonts w:asciiTheme="majorBidi" w:hAnsiTheme="majorBidi" w:cstheme="majorBidi"/>
        </w:rPr>
        <w:t xml:space="preserve"> Hate </w:t>
      </w:r>
      <w:r w:rsidR="006370F7" w:rsidRPr="00C90D6F">
        <w:rPr>
          <w:rFonts w:asciiTheme="majorBidi" w:hAnsiTheme="majorBidi" w:cstheme="majorBidi"/>
        </w:rPr>
        <w:t>S</w:t>
      </w:r>
      <w:r w:rsidRPr="00C90D6F">
        <w:rPr>
          <w:rFonts w:asciiTheme="majorBidi" w:hAnsiTheme="majorBidi" w:cstheme="majorBidi"/>
        </w:rPr>
        <w:t xml:space="preserve">peech </w:t>
      </w:r>
      <w:r w:rsidR="006370F7" w:rsidRPr="00C90D6F">
        <w:rPr>
          <w:rFonts w:asciiTheme="majorBidi" w:hAnsiTheme="majorBidi" w:cstheme="majorBidi"/>
        </w:rPr>
        <w:t>S</w:t>
      </w:r>
      <w:r w:rsidRPr="00C90D6F">
        <w:rPr>
          <w:rFonts w:asciiTheme="majorBidi" w:hAnsiTheme="majorBidi" w:cstheme="majorBidi"/>
        </w:rPr>
        <w:t xml:space="preserve">everity </w:t>
      </w:r>
      <w:r w:rsidR="006370F7" w:rsidRPr="00C90D6F">
        <w:rPr>
          <w:rFonts w:asciiTheme="majorBidi" w:hAnsiTheme="majorBidi" w:cstheme="majorBidi"/>
        </w:rPr>
        <w:t>L</w:t>
      </w:r>
      <w:r w:rsidRPr="00C90D6F">
        <w:rPr>
          <w:rFonts w:asciiTheme="majorBidi" w:hAnsiTheme="majorBidi" w:cstheme="majorBidi"/>
        </w:rPr>
        <w:t xml:space="preserve">evels </w:t>
      </w:r>
      <w:r w:rsidR="003B276D" w:rsidRPr="00C90D6F">
        <w:rPr>
          <w:rFonts w:asciiTheme="majorBidi" w:hAnsiTheme="majorBidi" w:cstheme="majorBidi"/>
        </w:rPr>
        <w:fldChar w:fldCharType="begin"/>
      </w:r>
      <w:r w:rsidR="002D0F00">
        <w:rPr>
          <w:rFonts w:asciiTheme="majorBidi" w:hAnsiTheme="majorBidi" w:cstheme="majorBidi"/>
        </w:rPr>
        <w:instrText xml:space="preserve"> ADDIN ZOTERO_ITEM CSL_CITATION {"citationID":"ZlDv25Dz","properties":{"formattedCitation":"(Bahador, 2020)","plainCitation":"(Bahador, 2020)","noteIndex":0},"citationItems":[{"id":86,"uris":["http://zotero.org/users/8933043/items/KGTK5FGZ"],"itemData":{"id":86,"type":"article-journal","abstract":"Hate speech does not operate in a vacuum, and its rise reflects changing political contexts. If we’re serious about fighting hate speech and its violent and destabilizing consequences, we need to identify its earliest manifestations. Babak Bahador offers a hate-speech intensity scale, a strategy that allows us to move beyond the binary approach that dominates current hate speech research. This concept can be operationalized to better identify and understand the evolutions of hate speech before it leads to real-world harms.","container-title":"items insightrs from the social sciences","title":"Classifying and Identifying the Intensity of Hate Speech","URL":"https://items.ssrc.org/disinformation-democracy-and-conflict-prevention/classifying-and-identifying-the-intensity-of-hate-speech/#:~:text=Hate%20speech%2C%20of%20course%2C%20is,demonization%2C%20and%20incitement%20to%20violence","author":[{"family":"Bahador","given":"Babak"}],"issued":{"date-parts":[["2020",11,17]]}}}],"schema":"https://github.com/citation-style-language/schema/raw/master/csl-citation.json"} </w:instrText>
      </w:r>
      <w:r w:rsidR="003B276D" w:rsidRPr="00C90D6F">
        <w:rPr>
          <w:rFonts w:asciiTheme="majorBidi" w:hAnsiTheme="majorBidi" w:cstheme="majorBidi"/>
        </w:rPr>
        <w:fldChar w:fldCharType="separate"/>
      </w:r>
      <w:r w:rsidR="002D0F00" w:rsidRPr="002D0F00">
        <w:rPr>
          <w:rFonts w:ascii="Times New Roman" w:hAnsi="Times New Roman" w:cs="Times New Roman"/>
        </w:rPr>
        <w:t>(Bahador, 2020)</w:t>
      </w:r>
      <w:r w:rsidR="003B276D" w:rsidRPr="00C90D6F">
        <w:rPr>
          <w:rFonts w:asciiTheme="majorBidi" w:hAnsiTheme="majorBidi" w:cstheme="majorBidi"/>
        </w:rPr>
        <w:fldChar w:fldCharType="end"/>
      </w:r>
    </w:p>
    <w:p w14:paraId="33E6898C" w14:textId="772775C6" w:rsidR="003C7928" w:rsidRPr="00C90D6F" w:rsidRDefault="003C7928" w:rsidP="00023C33">
      <w:pPr>
        <w:pStyle w:val="Heading2"/>
        <w:rPr>
          <w:rFonts w:asciiTheme="majorBidi" w:hAnsiTheme="majorBidi"/>
        </w:rPr>
      </w:pPr>
      <w:bookmarkStart w:id="33" w:name="_Toc125576768"/>
      <w:r w:rsidRPr="00C90D6F">
        <w:rPr>
          <w:rFonts w:asciiTheme="majorBidi" w:hAnsiTheme="majorBidi"/>
        </w:rPr>
        <w:t>2.2</w:t>
      </w:r>
      <w:r w:rsidR="001665B6" w:rsidRPr="00C90D6F">
        <w:rPr>
          <w:rFonts w:asciiTheme="majorBidi" w:hAnsiTheme="majorBidi"/>
        </w:rPr>
        <w:t xml:space="preserve"> </w:t>
      </w:r>
      <w:r w:rsidR="00F74469" w:rsidRPr="00C90D6F">
        <w:rPr>
          <w:rFonts w:asciiTheme="majorBidi" w:hAnsiTheme="majorBidi"/>
        </w:rPr>
        <w:t xml:space="preserve">– </w:t>
      </w:r>
      <w:r w:rsidRPr="00C90D6F">
        <w:rPr>
          <w:rFonts w:asciiTheme="majorBidi" w:hAnsiTheme="majorBidi"/>
        </w:rPr>
        <w:t>Machine Learning</w:t>
      </w:r>
      <w:bookmarkEnd w:id="33"/>
    </w:p>
    <w:p w14:paraId="723BEA0C" w14:textId="0278A81B" w:rsidR="005C7FC9" w:rsidRPr="005564A2" w:rsidRDefault="005C7FC9" w:rsidP="002D0F00">
      <w:pPr>
        <w:rPr>
          <w:rFonts w:asciiTheme="majorBidi" w:hAnsiTheme="majorBidi" w:cstheme="majorBidi"/>
          <w:sz w:val="24"/>
          <w:szCs w:val="24"/>
        </w:rPr>
      </w:pPr>
      <w:r w:rsidRPr="005564A2">
        <w:rPr>
          <w:rFonts w:asciiTheme="majorBidi" w:hAnsiTheme="majorBidi" w:cstheme="majorBidi"/>
          <w:sz w:val="24"/>
          <w:szCs w:val="24"/>
        </w:rPr>
        <w:t xml:space="preserve">Basically, machine learning is a branch of artificial intelligence, it is focused on two interrelated questions: How can one construct computer systems that automatically improve through experience? and What are the fundamental statistical computational-information-theoretic laws that govern all learning systems, including computers, humans, and organizations </w:t>
      </w:r>
      <w:r w:rsidR="00154148"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gmEbzZYM","properties":{"formattedCitation":"(Jordan &amp; Mitchell, n.d.)","plainCitation":"(Jordan &amp; Mitchell, n.d.)","noteIndex":0},"citationItems":[{"id":101,"uris":["http://zotero.org/users/8933043/items/6QN2YP3Q"],"itemData":{"id":101,"type":"article-journal","abstract":"Machine learning addresses the question of how to build computers that improve\nautomatically through experience. It is one of today’s most rapidly growing technical fields,\nlying at the intersection of computer science and statistics, and at the core of artificial\nintelligence and data science. Recent progress in machine learning has been driven both by\nthe development of new learning algorithms and theory and by the ongoing explosion in the\navailability of online data and low-cost computation. The adoption of data-intensive\nmachine-learning methods can be found throughout science, technology and commerce,\nleading to more evidence-based decision-making across many walks of life, including\nhealth care, manufacturing, education, financial modeling, policing, and marketing","title":"Machine learning: Trends, perspectives, and prospects","URL":"https://www.cs.cmu.edu/~tom/pubs/Science-ML-2015.pdf","author":[{"family":"Jordan","given":"M"},{"family":"Mitchell","given":"T"}]}}],"schema":"https://github.com/citation-style-language/schema/raw/master/csl-citation.json"} </w:instrText>
      </w:r>
      <w:r w:rsidR="00154148" w:rsidRPr="005564A2">
        <w:rPr>
          <w:rFonts w:asciiTheme="majorBidi" w:hAnsiTheme="majorBidi" w:cstheme="majorBidi"/>
          <w:sz w:val="24"/>
          <w:szCs w:val="24"/>
        </w:rPr>
        <w:fldChar w:fldCharType="separate"/>
      </w:r>
      <w:r w:rsidR="002D0F00" w:rsidRPr="002D0F00">
        <w:rPr>
          <w:rFonts w:ascii="Times New Roman" w:hAnsi="Times New Roman" w:cs="Times New Roman"/>
          <w:sz w:val="24"/>
        </w:rPr>
        <w:t>(Jordan &amp; Mitchell, n.d.)</w:t>
      </w:r>
      <w:r w:rsidR="00154148" w:rsidRPr="005564A2">
        <w:rPr>
          <w:rFonts w:asciiTheme="majorBidi" w:hAnsiTheme="majorBidi" w:cstheme="majorBidi"/>
          <w:sz w:val="24"/>
          <w:szCs w:val="24"/>
        </w:rPr>
        <w:fldChar w:fldCharType="end"/>
      </w:r>
      <w:r w:rsidRPr="005564A2">
        <w:rPr>
          <w:rFonts w:asciiTheme="majorBidi" w:hAnsiTheme="majorBidi" w:cstheme="majorBidi"/>
          <w:sz w:val="24"/>
          <w:szCs w:val="24"/>
        </w:rPr>
        <w:t>. Machine learning can be defined as applying statistical methods to input data to predict outputs. The four common types of machine learning are supervised learning, unsupervised learning, semi-supervised learning, and reinforcement learning.</w:t>
      </w:r>
    </w:p>
    <w:p w14:paraId="745AF7A6" w14:textId="7DE3B774" w:rsidR="005C7FC9" w:rsidRPr="005564A2" w:rsidRDefault="005C7FC9" w:rsidP="002D0F00">
      <w:pPr>
        <w:ind w:firstLine="720"/>
        <w:rPr>
          <w:rFonts w:asciiTheme="majorBidi" w:hAnsiTheme="majorBidi" w:cstheme="majorBidi"/>
          <w:sz w:val="24"/>
          <w:szCs w:val="24"/>
        </w:rPr>
      </w:pPr>
      <w:r w:rsidRPr="005564A2">
        <w:rPr>
          <w:rFonts w:asciiTheme="majorBidi" w:hAnsiTheme="majorBidi" w:cstheme="majorBidi"/>
          <w:sz w:val="24"/>
          <w:szCs w:val="24"/>
        </w:rPr>
        <w:t>The first type of machine learning is supervised learning where the algorithm generates a function that maps input to desired output, this type of learning using labeled data to train the model to validate it. The second type of machine learning is unsupervised learning where the algorithm tries to find the similarities between the unlabeled data. The third type of machine learning is semi-supervised learning which is a combination of supervised and unsupervised learning. The fourth type of machine learning is reinforcement learning where the algorithm learns a policy of how to act given an observation, it is based on rewarding the desired behavior and punching the undesired ones.</w:t>
      </w:r>
      <w:r w:rsidR="00771342" w:rsidRPr="005564A2">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9RPrlQFW","properties":{"formattedCitation":"(Ayodele, 2010)","plainCitation":"(Ayodele, 2010)","noteIndex":0},"citationItems":[{"id":102,"uris":["http://zotero.org/users/8933043/items/S7HQKCSR"],"itemData":{"id":102,"type":"chapter","container-title":"New Advances in Machine Learning","event-place":"Rijeka","note":"section: 3\nDOI: 10.5772/9385","publisher":"IntechOpen","publisher-place":"Rijeka","title":"Types of Machine Learning Algorithms","URL":"https://doi.org/10.5772/9385","author":[{"family":"Ayodele","given":"Taiwo Oladipupo"}],"editor":[{"family":"Zhang","given":"Yagang"}],"issued":{"date-parts":[["2010"]]}}}],"schema":"https://github.com/citation-style-language/schema/raw/master/csl-citation.json"} </w:instrText>
      </w:r>
      <w:r w:rsidR="00771342" w:rsidRPr="005564A2">
        <w:rPr>
          <w:rFonts w:asciiTheme="majorBidi" w:hAnsiTheme="majorBidi" w:cstheme="majorBidi"/>
          <w:sz w:val="24"/>
          <w:szCs w:val="24"/>
        </w:rPr>
        <w:fldChar w:fldCharType="separate"/>
      </w:r>
      <w:r w:rsidR="002D0F00" w:rsidRPr="002D0F00">
        <w:rPr>
          <w:rFonts w:ascii="Times New Roman" w:hAnsi="Times New Roman" w:cs="Times New Roman"/>
          <w:sz w:val="24"/>
        </w:rPr>
        <w:t>(Ayodele, 2010)</w:t>
      </w:r>
      <w:r w:rsidR="00771342" w:rsidRPr="005564A2">
        <w:rPr>
          <w:rFonts w:asciiTheme="majorBidi" w:hAnsiTheme="majorBidi" w:cstheme="majorBidi"/>
          <w:sz w:val="24"/>
          <w:szCs w:val="24"/>
        </w:rPr>
        <w:fldChar w:fldCharType="end"/>
      </w:r>
      <w:r w:rsidRPr="005564A2">
        <w:rPr>
          <w:rFonts w:asciiTheme="majorBidi" w:hAnsiTheme="majorBidi" w:cstheme="majorBidi"/>
          <w:sz w:val="24"/>
          <w:szCs w:val="24"/>
        </w:rPr>
        <w:t>.</w:t>
      </w:r>
    </w:p>
    <w:p w14:paraId="7B2EF3DF" w14:textId="6829C37F" w:rsidR="009621BB" w:rsidRPr="00C90D6F" w:rsidRDefault="00643912" w:rsidP="00643912">
      <w:pPr>
        <w:pStyle w:val="Heading2"/>
        <w:rPr>
          <w:rFonts w:asciiTheme="majorBidi" w:hAnsiTheme="majorBidi"/>
        </w:rPr>
      </w:pPr>
      <w:bookmarkStart w:id="34" w:name="_Toc125576769"/>
      <w:r w:rsidRPr="00C90D6F">
        <w:rPr>
          <w:rFonts w:asciiTheme="majorBidi" w:hAnsiTheme="majorBidi"/>
        </w:rPr>
        <w:t>2.</w:t>
      </w:r>
      <w:r w:rsidR="003C7928" w:rsidRPr="00C90D6F">
        <w:rPr>
          <w:rFonts w:asciiTheme="majorBidi" w:hAnsiTheme="majorBidi"/>
        </w:rPr>
        <w:t>3</w:t>
      </w:r>
      <w:r w:rsidR="00F74469" w:rsidRPr="00C90D6F">
        <w:rPr>
          <w:rFonts w:asciiTheme="majorBidi" w:hAnsiTheme="majorBidi"/>
        </w:rPr>
        <w:t xml:space="preserve"> – </w:t>
      </w:r>
      <w:r w:rsidRPr="00C90D6F">
        <w:rPr>
          <w:rFonts w:asciiTheme="majorBidi" w:hAnsiTheme="majorBidi"/>
        </w:rPr>
        <w:t>Serious Gaming</w:t>
      </w:r>
      <w:r w:rsidR="00FF1C9C" w:rsidRPr="00C90D6F">
        <w:rPr>
          <w:rFonts w:asciiTheme="majorBidi" w:hAnsiTheme="majorBidi"/>
        </w:rPr>
        <w:t xml:space="preserve"> and </w:t>
      </w:r>
      <w:r w:rsidR="001452C0" w:rsidRPr="00C90D6F">
        <w:rPr>
          <w:rFonts w:asciiTheme="majorBidi" w:hAnsiTheme="majorBidi"/>
        </w:rPr>
        <w:t>G</w:t>
      </w:r>
      <w:r w:rsidR="00FF1C9C" w:rsidRPr="00C90D6F">
        <w:rPr>
          <w:rFonts w:asciiTheme="majorBidi" w:hAnsiTheme="majorBidi"/>
        </w:rPr>
        <w:t>amification</w:t>
      </w:r>
      <w:bookmarkEnd w:id="34"/>
    </w:p>
    <w:p w14:paraId="0B75C566" w14:textId="234C6DC4" w:rsidR="00643912" w:rsidRPr="002C682F" w:rsidRDefault="000237B6" w:rsidP="002D0F00">
      <w:pPr>
        <w:rPr>
          <w:rFonts w:asciiTheme="majorBidi" w:hAnsiTheme="majorBidi" w:cstheme="majorBidi"/>
          <w:sz w:val="24"/>
          <w:szCs w:val="24"/>
        </w:rPr>
      </w:pPr>
      <w:r w:rsidRPr="002C682F">
        <w:rPr>
          <w:rFonts w:asciiTheme="majorBidi" w:hAnsiTheme="majorBidi" w:cstheme="majorBidi"/>
          <w:sz w:val="24"/>
          <w:szCs w:val="24"/>
        </w:rPr>
        <w:t xml:space="preserve">interactive games that allow players to carry out activities that enable them to practice skills and achieve aspects beyond simply enjoying a leisure activity </w:t>
      </w:r>
      <w:r w:rsidR="00460CFD" w:rsidRPr="002C682F">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7WavnciI","properties":{"formattedCitation":"(Pilote &amp; Chiniara, 2019)","plainCitation":"(Pilote &amp; Chiniara, 2019)","noteIndex":0},"citationItems":[{"id":95,"uris":["http://zotero.org/users/8933043/items/7RDA45DS"],"itemData":{"id":95,"type":"chapter","abstract":"Simulation-based education includes several, often heterogeneous, modalities that share a focus on experiential learning. While the simulation terminology and typology are not fixed, this chapter presents a quick overview of some published classification systems. It also presents different simulation modalities, briefly describing their advantages and limitations and highlighting the main tools or simulators they each use. Specifically, the chapter describes procedural simulation and immersive simulation in their different forms. It provides an overview of virtual reality simulation, augmented reality, and serious games. It finally provides a short overview of three decentralized simulation configurations: distance simulation, distributed (mobile) simulation, and in situ simulation.","container-title":"Clinical Simulation (Second Edition)","edition":"Second Edition","ISBN":"978-0-12-815657-5","note":"DOI: https://doi.org/10.1016/B978-0-12-815657-5.00002-4","page":"17-32","publisher":"Academic Press","title":"Chapter 2 - The Many Faces of Simulation","URL":"https://www.sciencedirect.com/science/article/pii/B9780128156575000024","editor":[{"family":"Chiniara","given":"Gilles"}],"author":[{"family":"Pilote","given":"Bruno"},{"family":"Chiniara","given":"Gilles"}],"issued":{"date-parts":[["2019"]]}}}],"schema":"https://github.com/citation-style-language/schema/raw/master/csl-citation.json"} </w:instrText>
      </w:r>
      <w:r w:rsidR="00460CFD" w:rsidRPr="002C682F">
        <w:rPr>
          <w:rFonts w:asciiTheme="majorBidi" w:hAnsiTheme="majorBidi" w:cstheme="majorBidi"/>
          <w:sz w:val="24"/>
          <w:szCs w:val="24"/>
        </w:rPr>
        <w:fldChar w:fldCharType="separate"/>
      </w:r>
      <w:r w:rsidR="002D0F00" w:rsidRPr="002D0F00">
        <w:rPr>
          <w:rFonts w:ascii="Times New Roman" w:hAnsi="Times New Roman" w:cs="Times New Roman"/>
          <w:sz w:val="24"/>
        </w:rPr>
        <w:t>(Pilote &amp; Chiniara, 2019)</w:t>
      </w:r>
      <w:r w:rsidR="00460CFD" w:rsidRPr="002C682F">
        <w:rPr>
          <w:rFonts w:asciiTheme="majorBidi" w:hAnsiTheme="majorBidi" w:cstheme="majorBidi"/>
          <w:sz w:val="24"/>
          <w:szCs w:val="24"/>
        </w:rPr>
        <w:fldChar w:fldCharType="end"/>
      </w:r>
      <w:r w:rsidRPr="002C682F">
        <w:rPr>
          <w:rFonts w:asciiTheme="majorBidi" w:hAnsiTheme="majorBidi" w:cstheme="majorBidi"/>
          <w:sz w:val="24"/>
          <w:szCs w:val="24"/>
        </w:rPr>
        <w:t xml:space="preserve"> They have another purpose besides entertainment, which is to promote learning and behavior change </w:t>
      </w:r>
      <w:r w:rsidR="001C4315" w:rsidRPr="002C682F">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xkWRhcSJ","properties":{"formattedCitation":"(\\uc0\\u8220{}The Route to a Successful Serious Game,\\uc0\\u8221{} n.d.)","plainCitation":"(“The Route to a Successful Serious Game,” n.d.)","noteIndex":0},"citationItems":[{"id":96,"uris":["http://zotero.org/users/8933043/items/E74D8PQI"],"itemData":{"id":96,"type":"article-journal","container-title":"GRENDEL GAMES","title":"The route to a successful serious game","URL":"https://grendelgames.com/method/"}}],"schema":"https://github.com/citation-style-language/schema/raw/master/csl-citation.json"} </w:instrText>
      </w:r>
      <w:r w:rsidR="001C4315" w:rsidRPr="002C682F">
        <w:rPr>
          <w:rFonts w:asciiTheme="majorBidi" w:hAnsiTheme="majorBidi" w:cstheme="majorBidi"/>
          <w:sz w:val="24"/>
          <w:szCs w:val="24"/>
        </w:rPr>
        <w:fldChar w:fldCharType="separate"/>
      </w:r>
      <w:r w:rsidR="002D0F00" w:rsidRPr="002D0F00">
        <w:rPr>
          <w:rFonts w:ascii="Times New Roman" w:hAnsi="Times New Roman" w:cs="Times New Roman"/>
          <w:sz w:val="24"/>
          <w:szCs w:val="24"/>
        </w:rPr>
        <w:t>(“The Route to a Successful Serious Game,” n.d.)</w:t>
      </w:r>
      <w:r w:rsidR="001C4315" w:rsidRPr="002C682F">
        <w:rPr>
          <w:rFonts w:asciiTheme="majorBidi" w:hAnsiTheme="majorBidi" w:cstheme="majorBidi"/>
          <w:sz w:val="24"/>
          <w:szCs w:val="24"/>
        </w:rPr>
        <w:fldChar w:fldCharType="end"/>
      </w:r>
      <w:r w:rsidRPr="002C682F">
        <w:rPr>
          <w:rFonts w:asciiTheme="majorBidi" w:hAnsiTheme="majorBidi" w:cstheme="majorBidi"/>
          <w:sz w:val="24"/>
          <w:szCs w:val="24"/>
        </w:rPr>
        <w:t xml:space="preserve">. </w:t>
      </w:r>
      <w:r w:rsidR="00704483" w:rsidRPr="002C682F">
        <w:rPr>
          <w:rFonts w:asciiTheme="majorBidi" w:hAnsiTheme="majorBidi" w:cstheme="majorBidi"/>
          <w:sz w:val="24"/>
          <w:szCs w:val="24"/>
        </w:rPr>
        <w:t xml:space="preserve">Educational, </w:t>
      </w:r>
      <w:r w:rsidR="00F30651" w:rsidRPr="002C682F">
        <w:rPr>
          <w:rFonts w:asciiTheme="majorBidi" w:hAnsiTheme="majorBidi" w:cstheme="majorBidi"/>
          <w:sz w:val="24"/>
          <w:szCs w:val="24"/>
        </w:rPr>
        <w:t>Medical</w:t>
      </w:r>
      <w:r w:rsidR="0071399F" w:rsidRPr="002C682F">
        <w:rPr>
          <w:rFonts w:asciiTheme="majorBidi" w:hAnsiTheme="majorBidi" w:cstheme="majorBidi"/>
          <w:sz w:val="24"/>
          <w:szCs w:val="24"/>
        </w:rPr>
        <w:t>, and Marketing sectors benefit greatly from the use</w:t>
      </w:r>
      <w:r w:rsidR="00B85032" w:rsidRPr="002C682F">
        <w:rPr>
          <w:rFonts w:asciiTheme="majorBidi" w:hAnsiTheme="majorBidi" w:cstheme="majorBidi"/>
          <w:sz w:val="24"/>
          <w:szCs w:val="24"/>
        </w:rPr>
        <w:t xml:space="preserve"> of serious</w:t>
      </w:r>
      <w:r w:rsidR="00DE0E6D" w:rsidRPr="002C682F">
        <w:rPr>
          <w:rFonts w:asciiTheme="majorBidi" w:hAnsiTheme="majorBidi" w:cstheme="majorBidi"/>
          <w:sz w:val="24"/>
          <w:szCs w:val="24"/>
        </w:rPr>
        <w:t xml:space="preserve">, using it as an </w:t>
      </w:r>
      <w:r w:rsidR="00D56B8A" w:rsidRPr="002C682F">
        <w:rPr>
          <w:rFonts w:asciiTheme="majorBidi" w:hAnsiTheme="majorBidi" w:cstheme="majorBidi"/>
          <w:sz w:val="24"/>
          <w:szCs w:val="24"/>
        </w:rPr>
        <w:t>essential tool for strategic planning, training for crisis situations and education</w:t>
      </w:r>
      <w:r w:rsidR="003645B9" w:rsidRPr="002C682F">
        <w:rPr>
          <w:rFonts w:asciiTheme="majorBidi" w:hAnsiTheme="majorBidi" w:cstheme="majorBidi"/>
          <w:sz w:val="24"/>
          <w:szCs w:val="24"/>
        </w:rPr>
        <w:t xml:space="preserve">. </w:t>
      </w:r>
      <w:r w:rsidR="00C54BB3" w:rsidRPr="002C682F">
        <w:rPr>
          <w:rFonts w:asciiTheme="majorBidi" w:hAnsiTheme="majorBidi" w:cstheme="majorBidi"/>
          <w:sz w:val="24"/>
          <w:szCs w:val="24"/>
        </w:rPr>
        <w:t xml:space="preserve">The concept can be utilized to </w:t>
      </w:r>
      <w:r w:rsidR="00992335" w:rsidRPr="002C682F">
        <w:rPr>
          <w:rFonts w:asciiTheme="majorBidi" w:hAnsiTheme="majorBidi" w:cstheme="majorBidi"/>
          <w:sz w:val="24"/>
          <w:szCs w:val="24"/>
        </w:rPr>
        <w:t>simulate realistic problems</w:t>
      </w:r>
      <w:r w:rsidR="0003250D" w:rsidRPr="002C682F">
        <w:rPr>
          <w:rFonts w:asciiTheme="majorBidi" w:hAnsiTheme="majorBidi" w:cstheme="majorBidi"/>
          <w:sz w:val="24"/>
          <w:szCs w:val="24"/>
        </w:rPr>
        <w:t>, giving a sense of realism</w:t>
      </w:r>
      <w:r w:rsidR="00F46FC9" w:rsidRPr="002C682F">
        <w:rPr>
          <w:rFonts w:asciiTheme="majorBidi" w:hAnsiTheme="majorBidi" w:cstheme="majorBidi"/>
          <w:sz w:val="24"/>
          <w:szCs w:val="24"/>
        </w:rPr>
        <w:t xml:space="preserve"> that heightens the experience</w:t>
      </w:r>
      <w:r w:rsidR="003B37DC" w:rsidRPr="002C682F">
        <w:rPr>
          <w:rFonts w:asciiTheme="majorBidi" w:hAnsiTheme="majorBidi" w:cstheme="majorBidi"/>
          <w:sz w:val="24"/>
          <w:szCs w:val="24"/>
        </w:rPr>
        <w:t xml:space="preserve"> and helps </w:t>
      </w:r>
      <w:r w:rsidR="00114E7B" w:rsidRPr="002C682F">
        <w:rPr>
          <w:rFonts w:asciiTheme="majorBidi" w:hAnsiTheme="majorBidi" w:cstheme="majorBidi"/>
          <w:sz w:val="24"/>
          <w:szCs w:val="24"/>
        </w:rPr>
        <w:t>deliver the main message</w:t>
      </w:r>
      <w:r w:rsidR="003B37DC" w:rsidRPr="002C682F">
        <w:rPr>
          <w:rFonts w:asciiTheme="majorBidi" w:hAnsiTheme="majorBidi" w:cstheme="majorBidi"/>
          <w:sz w:val="24"/>
          <w:szCs w:val="24"/>
        </w:rPr>
        <w:t xml:space="preserve"> across</w:t>
      </w:r>
      <w:r w:rsidR="00114E7B" w:rsidRPr="002C682F">
        <w:rPr>
          <w:rFonts w:asciiTheme="majorBidi" w:hAnsiTheme="majorBidi" w:cstheme="majorBidi"/>
          <w:sz w:val="24"/>
          <w:szCs w:val="24"/>
        </w:rPr>
        <w:t xml:space="preserve"> to the players</w:t>
      </w:r>
      <w:r w:rsidR="00A660E8" w:rsidRPr="002C682F">
        <w:rPr>
          <w:rFonts w:asciiTheme="majorBidi" w:hAnsiTheme="majorBidi" w:cstheme="majorBidi"/>
          <w:sz w:val="24"/>
          <w:szCs w:val="24"/>
        </w:rPr>
        <w:t>.</w:t>
      </w:r>
      <w:r w:rsidR="002F38E0" w:rsidRPr="002C682F">
        <w:rPr>
          <w:rFonts w:asciiTheme="majorBidi" w:hAnsiTheme="majorBidi" w:cstheme="majorBidi"/>
          <w:sz w:val="24"/>
          <w:szCs w:val="24"/>
        </w:rPr>
        <w:t xml:space="preserve"> </w:t>
      </w:r>
      <w:r w:rsidR="000723AB" w:rsidRPr="002C682F">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xuuOxyl4","properties":{"formattedCitation":"(Melger, https://www.deltares.nl/en/software-solutions/deltares-serious-game-portal/)","plainCitation":"(Melger, https://www.deltares.nl/en/software-solutions/deltares-serious-game-portal/)","noteIndex":0},"citationItems":[{"id":103,"uris":["http://zotero.org/users/8933043/items/YB3GUXXV"],"itemData":{"id":103,"type":"article-journal","abstract":"Serious gaming is an essential tool for strategic planning, training for crisis situations and education. Deltares has developed serious games for various aspects of life in delta regions. The games typically combine knowledge about environment and infrastructure, game rules that reflect the span of control of the stakeholders and a realistic visualisation of the area. Our serious games are played by policy makers, students, water managers, levee patrollers and the general public.","container-title":"Deltares","title":"Serious Gaming","author":[{"family":"Melger","given":"Edward"}],"issued":{"literal":"https://www.deltares.nl/en/software-solutions/deltares-serious-game-portal/"}}}],"schema":"https://github.com/citation-style-language/schema/raw/master/csl-citation.json"} </w:instrText>
      </w:r>
      <w:r w:rsidR="000723AB" w:rsidRPr="002C682F">
        <w:rPr>
          <w:rFonts w:asciiTheme="majorBidi" w:hAnsiTheme="majorBidi" w:cstheme="majorBidi"/>
          <w:sz w:val="24"/>
          <w:szCs w:val="24"/>
        </w:rPr>
        <w:fldChar w:fldCharType="separate"/>
      </w:r>
      <w:r w:rsidR="002D0F00" w:rsidRPr="002D0F00">
        <w:rPr>
          <w:rFonts w:ascii="Times New Roman" w:hAnsi="Times New Roman" w:cs="Times New Roman"/>
          <w:sz w:val="24"/>
        </w:rPr>
        <w:t>(Melger, https://www.deltares.nl/en/software-solutions/deltares-serious-game-portal/)</w:t>
      </w:r>
      <w:r w:rsidR="000723AB" w:rsidRPr="002C682F">
        <w:rPr>
          <w:rFonts w:asciiTheme="majorBidi" w:hAnsiTheme="majorBidi" w:cstheme="majorBidi"/>
          <w:sz w:val="24"/>
          <w:szCs w:val="24"/>
        </w:rPr>
        <w:fldChar w:fldCharType="end"/>
      </w:r>
    </w:p>
    <w:p w14:paraId="1CB2BAAD" w14:textId="1C2B5A02" w:rsidR="00A02656" w:rsidRPr="002C682F" w:rsidRDefault="00043F11" w:rsidP="007218E5">
      <w:pPr>
        <w:rPr>
          <w:rFonts w:asciiTheme="majorBidi" w:hAnsiTheme="majorBidi" w:cstheme="majorBidi"/>
          <w:sz w:val="24"/>
          <w:szCs w:val="24"/>
        </w:rPr>
      </w:pPr>
      <w:r w:rsidRPr="002C682F">
        <w:rPr>
          <w:rFonts w:asciiTheme="majorBidi" w:hAnsiTheme="majorBidi" w:cstheme="majorBidi"/>
          <w:sz w:val="24"/>
          <w:szCs w:val="24"/>
        </w:rPr>
        <w:t>S</w:t>
      </w:r>
      <w:r w:rsidR="00A02656" w:rsidRPr="002C682F">
        <w:rPr>
          <w:rFonts w:asciiTheme="majorBidi" w:hAnsiTheme="majorBidi" w:cstheme="majorBidi"/>
          <w:sz w:val="24"/>
          <w:szCs w:val="24"/>
        </w:rPr>
        <w:t xml:space="preserve">erious gaming is an important concept because </w:t>
      </w:r>
      <w:r w:rsidR="00E30518" w:rsidRPr="002C682F">
        <w:rPr>
          <w:rFonts w:asciiTheme="majorBidi" w:hAnsiTheme="majorBidi" w:cstheme="majorBidi"/>
          <w:sz w:val="24"/>
          <w:szCs w:val="24"/>
        </w:rPr>
        <w:t xml:space="preserve">it is the main way we’ll attract the customer’s attention to the website, </w:t>
      </w:r>
      <w:r w:rsidR="00116A00" w:rsidRPr="002C682F">
        <w:rPr>
          <w:rFonts w:asciiTheme="majorBidi" w:hAnsiTheme="majorBidi" w:cstheme="majorBidi"/>
          <w:sz w:val="24"/>
          <w:szCs w:val="24"/>
        </w:rPr>
        <w:t>through an entertaining gamified interface experience</w:t>
      </w:r>
      <w:r w:rsidR="00B10CC9" w:rsidRPr="002C682F">
        <w:rPr>
          <w:rFonts w:asciiTheme="majorBidi" w:hAnsiTheme="majorBidi" w:cstheme="majorBidi"/>
          <w:sz w:val="24"/>
          <w:szCs w:val="24"/>
        </w:rPr>
        <w:t xml:space="preserve">, then </w:t>
      </w:r>
      <w:r w:rsidR="00417972" w:rsidRPr="002C682F">
        <w:rPr>
          <w:rFonts w:asciiTheme="majorBidi" w:hAnsiTheme="majorBidi" w:cstheme="majorBidi"/>
          <w:sz w:val="24"/>
          <w:szCs w:val="24"/>
        </w:rPr>
        <w:t xml:space="preserve">we introduce </w:t>
      </w:r>
      <w:r w:rsidR="00417972" w:rsidRPr="002C682F">
        <w:rPr>
          <w:rFonts w:asciiTheme="majorBidi" w:hAnsiTheme="majorBidi" w:cstheme="majorBidi"/>
          <w:sz w:val="24"/>
          <w:szCs w:val="24"/>
        </w:rPr>
        <w:lastRenderedPageBreak/>
        <w:t xml:space="preserve">the customer to </w:t>
      </w:r>
      <w:r w:rsidR="00CE635B" w:rsidRPr="002C682F">
        <w:rPr>
          <w:rFonts w:asciiTheme="majorBidi" w:hAnsiTheme="majorBidi" w:cstheme="majorBidi"/>
          <w:sz w:val="24"/>
          <w:szCs w:val="24"/>
        </w:rPr>
        <w:t>our</w:t>
      </w:r>
      <w:r w:rsidR="00902044" w:rsidRPr="002C682F">
        <w:rPr>
          <w:rFonts w:asciiTheme="majorBidi" w:hAnsiTheme="majorBidi" w:cstheme="majorBidi"/>
          <w:sz w:val="24"/>
          <w:szCs w:val="24"/>
        </w:rPr>
        <w:t xml:space="preserve"> main task that we would like him to do</w:t>
      </w:r>
      <w:r w:rsidR="003616D2" w:rsidRPr="002C682F">
        <w:rPr>
          <w:rFonts w:asciiTheme="majorBidi" w:hAnsiTheme="majorBidi" w:cstheme="majorBidi"/>
          <w:sz w:val="24"/>
          <w:szCs w:val="24"/>
        </w:rPr>
        <w:t>, increasing his awareness</w:t>
      </w:r>
      <w:r w:rsidR="00902689" w:rsidRPr="002C682F">
        <w:rPr>
          <w:rFonts w:asciiTheme="majorBidi" w:hAnsiTheme="majorBidi" w:cstheme="majorBidi"/>
          <w:sz w:val="24"/>
          <w:szCs w:val="24"/>
        </w:rPr>
        <w:t xml:space="preserve">, and </w:t>
      </w:r>
      <w:r w:rsidR="008A4F7C" w:rsidRPr="002C682F">
        <w:rPr>
          <w:rFonts w:asciiTheme="majorBidi" w:hAnsiTheme="majorBidi" w:cstheme="majorBidi"/>
          <w:sz w:val="24"/>
          <w:szCs w:val="24"/>
        </w:rPr>
        <w:t>enabl</w:t>
      </w:r>
      <w:r w:rsidR="00CA5079" w:rsidRPr="002C682F">
        <w:rPr>
          <w:rFonts w:asciiTheme="majorBidi" w:hAnsiTheme="majorBidi" w:cstheme="majorBidi"/>
          <w:sz w:val="24"/>
          <w:szCs w:val="24"/>
        </w:rPr>
        <w:t>ing</w:t>
      </w:r>
      <w:r w:rsidR="008A4F7C" w:rsidRPr="002C682F">
        <w:rPr>
          <w:rFonts w:asciiTheme="majorBidi" w:hAnsiTheme="majorBidi" w:cstheme="majorBidi"/>
          <w:sz w:val="24"/>
          <w:szCs w:val="24"/>
        </w:rPr>
        <w:t xml:space="preserve"> contribution to the task</w:t>
      </w:r>
      <w:r w:rsidR="00D1544F" w:rsidRPr="002C682F">
        <w:rPr>
          <w:rFonts w:asciiTheme="majorBidi" w:hAnsiTheme="majorBidi" w:cstheme="majorBidi"/>
          <w:sz w:val="24"/>
          <w:szCs w:val="24"/>
        </w:rPr>
        <w:t xml:space="preserve"> by </w:t>
      </w:r>
      <w:r w:rsidR="00D3694E" w:rsidRPr="002C682F">
        <w:rPr>
          <w:rFonts w:asciiTheme="majorBidi" w:hAnsiTheme="majorBidi" w:cstheme="majorBidi"/>
          <w:sz w:val="24"/>
          <w:szCs w:val="24"/>
        </w:rPr>
        <w:t>making him interact with the website like it is a game he is trying to play</w:t>
      </w:r>
      <w:r w:rsidR="00F820DD" w:rsidRPr="002C682F">
        <w:rPr>
          <w:rFonts w:asciiTheme="majorBidi" w:hAnsiTheme="majorBidi" w:cstheme="majorBidi"/>
          <w:sz w:val="24"/>
          <w:szCs w:val="24"/>
        </w:rPr>
        <w:t>. And this can work effectively as games are widely known as a</w:t>
      </w:r>
      <w:r w:rsidR="001830A0" w:rsidRPr="002C682F">
        <w:rPr>
          <w:rFonts w:asciiTheme="majorBidi" w:hAnsiTheme="majorBidi" w:cstheme="majorBidi"/>
          <w:sz w:val="24"/>
          <w:szCs w:val="24"/>
        </w:rPr>
        <w:t>n</w:t>
      </w:r>
      <w:r w:rsidR="00F820DD" w:rsidRPr="002C682F">
        <w:rPr>
          <w:rFonts w:asciiTheme="majorBidi" w:hAnsiTheme="majorBidi" w:cstheme="majorBidi"/>
          <w:sz w:val="24"/>
          <w:szCs w:val="24"/>
        </w:rPr>
        <w:t xml:space="preserve"> </w:t>
      </w:r>
      <w:r w:rsidR="00080E46" w:rsidRPr="002C682F">
        <w:rPr>
          <w:rFonts w:asciiTheme="majorBidi" w:hAnsiTheme="majorBidi" w:cstheme="majorBidi"/>
          <w:sz w:val="24"/>
          <w:szCs w:val="24"/>
        </w:rPr>
        <w:t>accessible media to spend time and have fun</w:t>
      </w:r>
      <w:r w:rsidR="00A203E3" w:rsidRPr="002C682F">
        <w:rPr>
          <w:rFonts w:asciiTheme="majorBidi" w:hAnsiTheme="majorBidi" w:cstheme="majorBidi"/>
          <w:sz w:val="24"/>
          <w:szCs w:val="24"/>
        </w:rPr>
        <w:t>, which translates well to an easy way for enable</w:t>
      </w:r>
      <w:r w:rsidR="00FF606E" w:rsidRPr="002C682F">
        <w:rPr>
          <w:rFonts w:asciiTheme="majorBidi" w:hAnsiTheme="majorBidi" w:cstheme="majorBidi"/>
          <w:sz w:val="24"/>
          <w:szCs w:val="24"/>
        </w:rPr>
        <w:t>d</w:t>
      </w:r>
      <w:r w:rsidR="00A203E3" w:rsidRPr="002C682F">
        <w:rPr>
          <w:rFonts w:asciiTheme="majorBidi" w:hAnsiTheme="majorBidi" w:cstheme="majorBidi"/>
          <w:sz w:val="24"/>
          <w:szCs w:val="24"/>
        </w:rPr>
        <w:t xml:space="preserve"> interactivity with </w:t>
      </w:r>
      <w:r w:rsidR="00DC26B4" w:rsidRPr="002C682F">
        <w:rPr>
          <w:rFonts w:asciiTheme="majorBidi" w:hAnsiTheme="majorBidi" w:cstheme="majorBidi"/>
          <w:sz w:val="24"/>
          <w:szCs w:val="24"/>
        </w:rPr>
        <w:t>the website.</w:t>
      </w:r>
      <w:r w:rsidR="00CC1636" w:rsidRPr="002C682F">
        <w:rPr>
          <w:rFonts w:asciiTheme="majorBidi" w:hAnsiTheme="majorBidi" w:cstheme="majorBidi"/>
          <w:sz w:val="24"/>
          <w:szCs w:val="24"/>
        </w:rPr>
        <w:t xml:space="preserve"> </w:t>
      </w:r>
      <w:r w:rsidR="0008640C" w:rsidRPr="002C682F">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hXbfVcVF","properties":{"formattedCitation":"(\\uc0\\u8220{}The Route to a Successful Serious Game,\\uc0\\u8221{} n.d.)","plainCitation":"(“The Route to a Successful Serious Game,” n.d.)","noteIndex":0},"citationItems":[{"id":96,"uris":["http://zotero.org/users/8933043/items/E74D8PQI"],"itemData":{"id":96,"type":"article-journal","container-title":"GRENDEL GAMES","title":"The route to a successful serious game","URL":"https://grendelgames.com/method/"}}],"schema":"https://github.com/citation-style-language/schema/raw/master/csl-citation.json"} </w:instrText>
      </w:r>
      <w:r w:rsidR="0008640C" w:rsidRPr="002C682F">
        <w:rPr>
          <w:rFonts w:asciiTheme="majorBidi" w:hAnsiTheme="majorBidi" w:cstheme="majorBidi"/>
          <w:sz w:val="24"/>
          <w:szCs w:val="24"/>
        </w:rPr>
        <w:fldChar w:fldCharType="separate"/>
      </w:r>
      <w:r w:rsidR="002D0F00" w:rsidRPr="002D0F00">
        <w:rPr>
          <w:rFonts w:ascii="Times New Roman" w:hAnsi="Times New Roman" w:cs="Times New Roman"/>
          <w:sz w:val="24"/>
          <w:szCs w:val="24"/>
        </w:rPr>
        <w:t>(“The Route to a Successful Serious Game,” n.d.)</w:t>
      </w:r>
      <w:r w:rsidR="0008640C" w:rsidRPr="002C682F">
        <w:rPr>
          <w:rFonts w:asciiTheme="majorBidi" w:hAnsiTheme="majorBidi" w:cstheme="majorBidi"/>
          <w:sz w:val="24"/>
          <w:szCs w:val="24"/>
        </w:rPr>
        <w:fldChar w:fldCharType="end"/>
      </w:r>
    </w:p>
    <w:p w14:paraId="6B5B6BF8" w14:textId="5030926C" w:rsidR="00D35A54" w:rsidRPr="002C682F" w:rsidRDefault="00F15B9A" w:rsidP="00D35A54">
      <w:pPr>
        <w:rPr>
          <w:rFonts w:asciiTheme="majorBidi" w:hAnsiTheme="majorBidi" w:cstheme="majorBidi"/>
          <w:sz w:val="24"/>
          <w:szCs w:val="24"/>
        </w:rPr>
      </w:pPr>
      <w:r w:rsidRPr="002C682F">
        <w:rPr>
          <w:rFonts w:asciiTheme="majorBidi" w:hAnsiTheme="majorBidi" w:cstheme="majorBidi"/>
          <w:sz w:val="24"/>
          <w:szCs w:val="24"/>
        </w:rPr>
        <w:t>We can’t consider a website platform as a game with</w:t>
      </w:r>
      <w:r w:rsidR="001473B7" w:rsidRPr="002C682F">
        <w:rPr>
          <w:rFonts w:asciiTheme="majorBidi" w:hAnsiTheme="majorBidi" w:cstheme="majorBidi"/>
          <w:sz w:val="24"/>
          <w:szCs w:val="24"/>
        </w:rPr>
        <w:t>out</w:t>
      </w:r>
      <w:r w:rsidRPr="002C682F">
        <w:rPr>
          <w:rFonts w:asciiTheme="majorBidi" w:hAnsiTheme="majorBidi" w:cstheme="majorBidi"/>
          <w:sz w:val="24"/>
          <w:szCs w:val="24"/>
        </w:rPr>
        <w:t xml:space="preserve"> properly gamifying it. </w:t>
      </w:r>
      <w:r w:rsidR="009B7781" w:rsidRPr="002C682F">
        <w:rPr>
          <w:rFonts w:asciiTheme="majorBidi" w:hAnsiTheme="majorBidi" w:cstheme="majorBidi"/>
          <w:sz w:val="24"/>
          <w:szCs w:val="24"/>
        </w:rPr>
        <w:t xml:space="preserve">Gamification </w:t>
      </w:r>
      <w:r w:rsidR="0083225D" w:rsidRPr="002C682F">
        <w:rPr>
          <w:rFonts w:asciiTheme="majorBidi" w:hAnsiTheme="majorBidi" w:cstheme="majorBidi"/>
          <w:sz w:val="24"/>
          <w:szCs w:val="24"/>
        </w:rPr>
        <w:t xml:space="preserve">can be done </w:t>
      </w:r>
      <w:r w:rsidR="0066356C" w:rsidRPr="002C682F">
        <w:rPr>
          <w:rFonts w:asciiTheme="majorBidi" w:hAnsiTheme="majorBidi" w:cstheme="majorBidi"/>
          <w:sz w:val="24"/>
          <w:szCs w:val="24"/>
        </w:rPr>
        <w:t>through addi</w:t>
      </w:r>
      <w:r w:rsidR="00A25BEA" w:rsidRPr="002C682F">
        <w:rPr>
          <w:rFonts w:asciiTheme="majorBidi" w:hAnsiTheme="majorBidi" w:cstheme="majorBidi"/>
          <w:sz w:val="24"/>
          <w:szCs w:val="24"/>
        </w:rPr>
        <w:t xml:space="preserve">ng game </w:t>
      </w:r>
      <w:r w:rsidR="0066356C" w:rsidRPr="002C682F">
        <w:rPr>
          <w:rFonts w:asciiTheme="majorBidi" w:hAnsiTheme="majorBidi" w:cstheme="majorBidi"/>
          <w:sz w:val="24"/>
          <w:szCs w:val="24"/>
        </w:rPr>
        <w:t>elements</w:t>
      </w:r>
      <w:r w:rsidR="00F36BD6" w:rsidRPr="002C682F">
        <w:rPr>
          <w:rFonts w:asciiTheme="majorBidi" w:hAnsiTheme="majorBidi" w:cstheme="majorBidi"/>
          <w:sz w:val="24"/>
          <w:szCs w:val="24"/>
        </w:rPr>
        <w:t xml:space="preserve"> and applying</w:t>
      </w:r>
      <w:r w:rsidR="00D35A54" w:rsidRPr="002C682F">
        <w:rPr>
          <w:rFonts w:asciiTheme="majorBidi" w:hAnsiTheme="majorBidi" w:cstheme="majorBidi"/>
          <w:sz w:val="24"/>
          <w:szCs w:val="24"/>
        </w:rPr>
        <w:t xml:space="preserve"> </w:t>
      </w:r>
      <w:r w:rsidR="00A93FCB" w:rsidRPr="002C682F">
        <w:rPr>
          <w:rFonts w:asciiTheme="majorBidi" w:hAnsiTheme="majorBidi" w:cstheme="majorBidi"/>
          <w:sz w:val="24"/>
          <w:szCs w:val="24"/>
        </w:rPr>
        <w:t>game-design principles</w:t>
      </w:r>
      <w:r w:rsidR="006B1F23" w:rsidRPr="002C682F">
        <w:rPr>
          <w:rFonts w:asciiTheme="majorBidi" w:hAnsiTheme="majorBidi" w:cstheme="majorBidi"/>
          <w:sz w:val="24"/>
          <w:szCs w:val="24"/>
        </w:rPr>
        <w:t xml:space="preserve"> in </w:t>
      </w:r>
      <w:r w:rsidR="00231F9C" w:rsidRPr="002C682F">
        <w:rPr>
          <w:rFonts w:asciiTheme="majorBidi" w:hAnsiTheme="majorBidi" w:cstheme="majorBidi"/>
          <w:sz w:val="24"/>
          <w:szCs w:val="24"/>
        </w:rPr>
        <w:t xml:space="preserve">a </w:t>
      </w:r>
      <w:r w:rsidR="006B1F23" w:rsidRPr="002C682F">
        <w:rPr>
          <w:rFonts w:asciiTheme="majorBidi" w:hAnsiTheme="majorBidi" w:cstheme="majorBidi"/>
          <w:sz w:val="24"/>
          <w:szCs w:val="24"/>
        </w:rPr>
        <w:t>non-game context (in our case, the website)</w:t>
      </w:r>
      <w:r w:rsidR="00A93FCB" w:rsidRPr="002C682F">
        <w:rPr>
          <w:rFonts w:asciiTheme="majorBidi" w:hAnsiTheme="majorBidi" w:cstheme="majorBidi"/>
          <w:sz w:val="24"/>
          <w:szCs w:val="24"/>
        </w:rPr>
        <w:t xml:space="preserve"> </w:t>
      </w:r>
      <w:r w:rsidR="00D35A54" w:rsidRPr="002C682F">
        <w:rPr>
          <w:rFonts w:asciiTheme="majorBidi" w:hAnsiTheme="majorBidi" w:cstheme="majorBidi"/>
          <w:sz w:val="24"/>
          <w:szCs w:val="24"/>
        </w:rPr>
        <w:t>in order to create similar experiences to those experienced when playing games in order to motivate and engage users.</w:t>
      </w:r>
      <w:r w:rsidR="00090136" w:rsidRPr="002C682F">
        <w:rPr>
          <w:rFonts w:asciiTheme="majorBidi" w:hAnsiTheme="majorBidi" w:cstheme="majorBidi"/>
          <w:sz w:val="24"/>
          <w:szCs w:val="24"/>
        </w:rPr>
        <w:t xml:space="preserve"> This we’ll be implemented </w:t>
      </w:r>
      <w:r w:rsidR="008A3AB5" w:rsidRPr="002C682F">
        <w:rPr>
          <w:rFonts w:asciiTheme="majorBidi" w:hAnsiTheme="majorBidi" w:cstheme="majorBidi"/>
          <w:sz w:val="24"/>
          <w:szCs w:val="24"/>
        </w:rPr>
        <w:t>in the general user interface of the website</w:t>
      </w:r>
      <w:r w:rsidR="00AF01FC" w:rsidRPr="002C682F">
        <w:rPr>
          <w:rFonts w:asciiTheme="majorBidi" w:hAnsiTheme="majorBidi" w:cstheme="majorBidi"/>
          <w:sz w:val="24"/>
          <w:szCs w:val="24"/>
        </w:rPr>
        <w:t xml:space="preserve"> by</w:t>
      </w:r>
      <w:r w:rsidR="008A3AB5" w:rsidRPr="002C682F">
        <w:rPr>
          <w:rFonts w:asciiTheme="majorBidi" w:hAnsiTheme="majorBidi" w:cstheme="majorBidi"/>
          <w:sz w:val="24"/>
          <w:szCs w:val="24"/>
        </w:rPr>
        <w:t xml:space="preserve"> </w:t>
      </w:r>
      <w:r w:rsidR="003E49A5" w:rsidRPr="002C682F">
        <w:rPr>
          <w:rFonts w:asciiTheme="majorBidi" w:hAnsiTheme="majorBidi" w:cstheme="majorBidi"/>
          <w:sz w:val="24"/>
          <w:szCs w:val="24"/>
        </w:rPr>
        <w:t>styliz</w:t>
      </w:r>
      <w:r w:rsidR="00AF01FC" w:rsidRPr="002C682F">
        <w:rPr>
          <w:rFonts w:asciiTheme="majorBidi" w:hAnsiTheme="majorBidi" w:cstheme="majorBidi"/>
          <w:sz w:val="24"/>
          <w:szCs w:val="24"/>
        </w:rPr>
        <w:t xml:space="preserve">ing the design and making it </w:t>
      </w:r>
      <w:r w:rsidR="004528A2" w:rsidRPr="002C682F">
        <w:rPr>
          <w:rFonts w:asciiTheme="majorBidi" w:hAnsiTheme="majorBidi" w:cstheme="majorBidi"/>
          <w:sz w:val="24"/>
          <w:szCs w:val="24"/>
        </w:rPr>
        <w:t>simpler</w:t>
      </w:r>
      <w:r w:rsidR="004F6D4C" w:rsidRPr="002C682F">
        <w:rPr>
          <w:rFonts w:asciiTheme="majorBidi" w:hAnsiTheme="majorBidi" w:cstheme="majorBidi"/>
          <w:sz w:val="24"/>
          <w:szCs w:val="24"/>
        </w:rPr>
        <w:t xml:space="preserve"> while also adding the fun factor in its general navigation and usage.</w:t>
      </w:r>
      <w:r w:rsidR="00B97C45" w:rsidRPr="002C682F">
        <w:rPr>
          <w:rFonts w:asciiTheme="majorBidi" w:hAnsiTheme="majorBidi" w:cstheme="majorBidi"/>
          <w:sz w:val="24"/>
          <w:szCs w:val="24"/>
        </w:rPr>
        <w:t xml:space="preserve"> </w:t>
      </w:r>
      <w:r w:rsidR="00445473" w:rsidRPr="002C682F">
        <w:rPr>
          <w:rFonts w:asciiTheme="majorBidi" w:hAnsiTheme="majorBidi" w:cstheme="majorBidi"/>
          <w:sz w:val="24"/>
          <w:szCs w:val="24"/>
        </w:rPr>
        <w:t>Implementation wise, w</w:t>
      </w:r>
      <w:r w:rsidR="00B97C45" w:rsidRPr="002C682F">
        <w:rPr>
          <w:rFonts w:asciiTheme="majorBidi" w:hAnsiTheme="majorBidi" w:cstheme="majorBidi"/>
          <w:sz w:val="24"/>
          <w:szCs w:val="24"/>
        </w:rPr>
        <w:t xml:space="preserve">e’ll use a specialized frontend framework called vue.js to achieve our </w:t>
      </w:r>
      <w:r w:rsidR="0018481B" w:rsidRPr="002C682F">
        <w:rPr>
          <w:rFonts w:asciiTheme="majorBidi" w:hAnsiTheme="majorBidi" w:cstheme="majorBidi"/>
          <w:sz w:val="24"/>
          <w:szCs w:val="24"/>
        </w:rPr>
        <w:t>design goal</w:t>
      </w:r>
      <w:r w:rsidR="00B97C45" w:rsidRPr="002C682F">
        <w:rPr>
          <w:rFonts w:asciiTheme="majorBidi" w:hAnsiTheme="majorBidi" w:cstheme="majorBidi"/>
          <w:sz w:val="24"/>
          <w:szCs w:val="24"/>
        </w:rPr>
        <w:t>.</w:t>
      </w:r>
    </w:p>
    <w:p w14:paraId="0E79C203" w14:textId="33811B01" w:rsidR="00C55484" w:rsidRPr="009B4742" w:rsidRDefault="009D241C" w:rsidP="00643912">
      <w:pPr>
        <w:rPr>
          <w:rFonts w:asciiTheme="majorBidi" w:hAnsiTheme="majorBidi" w:cstheme="majorBidi"/>
          <w:sz w:val="24"/>
          <w:szCs w:val="24"/>
        </w:rPr>
      </w:pPr>
      <w:r w:rsidRPr="009B4742">
        <w:rPr>
          <w:rFonts w:asciiTheme="majorBidi" w:hAnsiTheme="majorBidi" w:cstheme="majorBidi"/>
          <w:sz w:val="24"/>
          <w:szCs w:val="24"/>
        </w:rPr>
        <w:t>The game elements we’ll use</w:t>
      </w:r>
      <w:r w:rsidR="001A05E6" w:rsidRPr="009B4742">
        <w:rPr>
          <w:rFonts w:asciiTheme="majorBidi" w:hAnsiTheme="majorBidi" w:cstheme="majorBidi"/>
          <w:sz w:val="24"/>
          <w:szCs w:val="24"/>
        </w:rPr>
        <w:t xml:space="preserve"> to achieve serious gaming</w:t>
      </w:r>
      <w:r w:rsidRPr="009B4742">
        <w:rPr>
          <w:rFonts w:asciiTheme="majorBidi" w:hAnsiTheme="majorBidi" w:cstheme="majorBidi"/>
          <w:sz w:val="24"/>
          <w:szCs w:val="24"/>
        </w:rPr>
        <w:t xml:space="preserve"> are:</w:t>
      </w:r>
    </w:p>
    <w:p w14:paraId="558C7566" w14:textId="09337749" w:rsidR="009D241C" w:rsidRPr="009B4742" w:rsidRDefault="00274E9F" w:rsidP="006E67AF">
      <w:pPr>
        <w:pStyle w:val="ListParagraph"/>
        <w:numPr>
          <w:ilvl w:val="0"/>
          <w:numId w:val="10"/>
        </w:numPr>
        <w:rPr>
          <w:rFonts w:asciiTheme="majorBidi" w:hAnsiTheme="majorBidi" w:cstheme="majorBidi"/>
          <w:sz w:val="24"/>
          <w:szCs w:val="24"/>
        </w:rPr>
      </w:pPr>
      <w:r w:rsidRPr="009B4742">
        <w:rPr>
          <w:rFonts w:asciiTheme="majorBidi" w:hAnsiTheme="majorBidi" w:cstheme="majorBidi"/>
          <w:b/>
          <w:bCs/>
          <w:sz w:val="24"/>
          <w:szCs w:val="24"/>
        </w:rPr>
        <w:t>Points</w:t>
      </w:r>
      <w:r w:rsidR="008F76C5" w:rsidRPr="009B4742">
        <w:rPr>
          <w:rFonts w:asciiTheme="majorBidi" w:hAnsiTheme="majorBidi" w:cstheme="majorBidi"/>
          <w:sz w:val="24"/>
          <w:szCs w:val="24"/>
        </w:rPr>
        <w:t xml:space="preserve">: </w:t>
      </w:r>
      <w:r w:rsidR="00977C16" w:rsidRPr="009B4742">
        <w:rPr>
          <w:rFonts w:asciiTheme="majorBidi" w:hAnsiTheme="majorBidi" w:cstheme="majorBidi"/>
          <w:sz w:val="24"/>
          <w:szCs w:val="24"/>
        </w:rPr>
        <w:t xml:space="preserve">rewards for the player </w:t>
      </w:r>
      <w:r w:rsidR="00B74850" w:rsidRPr="009B4742">
        <w:rPr>
          <w:rFonts w:asciiTheme="majorBidi" w:hAnsiTheme="majorBidi" w:cstheme="majorBidi"/>
          <w:sz w:val="24"/>
          <w:szCs w:val="24"/>
        </w:rPr>
        <w:t>for successful accomplishment of the activity</w:t>
      </w:r>
    </w:p>
    <w:p w14:paraId="154CB014" w14:textId="50742202" w:rsidR="0096612F" w:rsidRPr="009B4742" w:rsidRDefault="0096612F" w:rsidP="0096612F">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Activities</w:t>
      </w:r>
      <w:r w:rsidR="00F05BC3" w:rsidRPr="009B4742">
        <w:rPr>
          <w:rFonts w:asciiTheme="majorBidi" w:hAnsiTheme="majorBidi" w:cstheme="majorBidi"/>
          <w:sz w:val="24"/>
          <w:szCs w:val="24"/>
        </w:rPr>
        <w:t xml:space="preserve"> </w:t>
      </w:r>
      <w:r w:rsidR="00D81730" w:rsidRPr="009B4742">
        <w:rPr>
          <w:rFonts w:asciiTheme="majorBidi" w:hAnsiTheme="majorBidi" w:cstheme="majorBidi"/>
          <w:sz w:val="24"/>
          <w:szCs w:val="24"/>
        </w:rPr>
        <w:t>include</w:t>
      </w:r>
      <w:r w:rsidR="006B771A" w:rsidRPr="009B4742">
        <w:rPr>
          <w:rFonts w:asciiTheme="majorBidi" w:hAnsiTheme="majorBidi" w:cstheme="majorBidi"/>
          <w:sz w:val="24"/>
          <w:szCs w:val="24"/>
        </w:rPr>
        <w:t xml:space="preserve"> </w:t>
      </w:r>
      <w:r w:rsidR="002C2B20" w:rsidRPr="009B4742">
        <w:rPr>
          <w:rFonts w:asciiTheme="majorBidi" w:hAnsiTheme="majorBidi" w:cstheme="majorBidi"/>
          <w:sz w:val="24"/>
          <w:szCs w:val="24"/>
        </w:rPr>
        <w:t xml:space="preserve">choosing an </w:t>
      </w:r>
      <w:r w:rsidR="006B771A" w:rsidRPr="009B4742">
        <w:rPr>
          <w:rFonts w:asciiTheme="majorBidi" w:hAnsiTheme="majorBidi" w:cstheme="majorBidi"/>
          <w:sz w:val="24"/>
          <w:szCs w:val="24"/>
        </w:rPr>
        <w:t>answer</w:t>
      </w:r>
      <w:r w:rsidR="00B9407A" w:rsidRPr="009B4742">
        <w:rPr>
          <w:rFonts w:asciiTheme="majorBidi" w:hAnsiTheme="majorBidi" w:cstheme="majorBidi"/>
          <w:sz w:val="24"/>
          <w:szCs w:val="24"/>
        </w:rPr>
        <w:t>(question response)</w:t>
      </w:r>
      <w:r w:rsidR="006B771A" w:rsidRPr="009B4742">
        <w:rPr>
          <w:rFonts w:asciiTheme="majorBidi" w:hAnsiTheme="majorBidi" w:cstheme="majorBidi"/>
          <w:sz w:val="24"/>
          <w:szCs w:val="24"/>
        </w:rPr>
        <w:t xml:space="preserve"> that </w:t>
      </w:r>
      <w:r w:rsidR="00CC61B7" w:rsidRPr="009B4742">
        <w:rPr>
          <w:rFonts w:asciiTheme="majorBidi" w:hAnsiTheme="majorBidi" w:cstheme="majorBidi"/>
          <w:sz w:val="24"/>
          <w:szCs w:val="24"/>
        </w:rPr>
        <w:t xml:space="preserve">is </w:t>
      </w:r>
      <w:r w:rsidR="006B771A" w:rsidRPr="009B4742">
        <w:rPr>
          <w:rFonts w:asciiTheme="majorBidi" w:hAnsiTheme="majorBidi" w:cstheme="majorBidi"/>
          <w:sz w:val="24"/>
          <w:szCs w:val="24"/>
        </w:rPr>
        <w:t xml:space="preserve">representative of the majority of responses, good feedback on the answer, general everyday </w:t>
      </w:r>
      <w:r w:rsidR="00821832" w:rsidRPr="009B4742">
        <w:rPr>
          <w:rFonts w:asciiTheme="majorBidi" w:hAnsiTheme="majorBidi" w:cstheme="majorBidi"/>
          <w:sz w:val="24"/>
          <w:szCs w:val="24"/>
        </w:rPr>
        <w:t>logging on the website</w:t>
      </w:r>
    </w:p>
    <w:p w14:paraId="44E0EB20" w14:textId="40BFC856" w:rsidR="00FB1804" w:rsidRPr="009B4742" w:rsidRDefault="00E4152D" w:rsidP="00DD709A">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use</w:t>
      </w:r>
      <w:r w:rsidR="00FB1804" w:rsidRPr="009B4742">
        <w:rPr>
          <w:rFonts w:asciiTheme="majorBidi" w:hAnsiTheme="majorBidi" w:cstheme="majorBidi"/>
          <w:sz w:val="24"/>
          <w:szCs w:val="24"/>
        </w:rPr>
        <w:t>d as form of the progression for the online us</w:t>
      </w:r>
      <w:r w:rsidR="00DD709A" w:rsidRPr="009B4742">
        <w:rPr>
          <w:rFonts w:asciiTheme="majorBidi" w:hAnsiTheme="majorBidi" w:cstheme="majorBidi"/>
          <w:sz w:val="24"/>
          <w:szCs w:val="24"/>
        </w:rPr>
        <w:t>er, while also acting as currency to purchase certain personalized features for the user.</w:t>
      </w:r>
    </w:p>
    <w:p w14:paraId="648BDE10" w14:textId="729B6A6C" w:rsidR="00274E9F" w:rsidRPr="009B4742" w:rsidRDefault="00A21744" w:rsidP="006E67AF">
      <w:pPr>
        <w:pStyle w:val="ListParagraph"/>
        <w:numPr>
          <w:ilvl w:val="0"/>
          <w:numId w:val="10"/>
        </w:numPr>
        <w:rPr>
          <w:rFonts w:asciiTheme="majorBidi" w:hAnsiTheme="majorBidi" w:cstheme="majorBidi"/>
          <w:sz w:val="24"/>
          <w:szCs w:val="24"/>
        </w:rPr>
      </w:pPr>
      <w:r w:rsidRPr="009B4742">
        <w:rPr>
          <w:rFonts w:asciiTheme="majorBidi" w:hAnsiTheme="majorBidi" w:cstheme="majorBidi"/>
          <w:b/>
          <w:bCs/>
          <w:sz w:val="24"/>
          <w:szCs w:val="24"/>
        </w:rPr>
        <w:t>Badges</w:t>
      </w:r>
      <w:r w:rsidR="00EE583A" w:rsidRPr="009B4742">
        <w:rPr>
          <w:rFonts w:asciiTheme="majorBidi" w:hAnsiTheme="majorBidi" w:cstheme="majorBidi"/>
          <w:sz w:val="24"/>
          <w:szCs w:val="24"/>
        </w:rPr>
        <w:t xml:space="preserve">: </w:t>
      </w:r>
      <w:r w:rsidR="00E73758" w:rsidRPr="009B4742">
        <w:rPr>
          <w:rFonts w:asciiTheme="majorBidi" w:hAnsiTheme="majorBidi" w:cstheme="majorBidi"/>
          <w:sz w:val="24"/>
          <w:szCs w:val="24"/>
        </w:rPr>
        <w:t xml:space="preserve">a summarized visual representation </w:t>
      </w:r>
      <w:r w:rsidR="004279C6" w:rsidRPr="009B4742">
        <w:rPr>
          <w:rFonts w:asciiTheme="majorBidi" w:hAnsiTheme="majorBidi" w:cstheme="majorBidi"/>
          <w:sz w:val="24"/>
          <w:szCs w:val="24"/>
        </w:rPr>
        <w:t>of the</w:t>
      </w:r>
      <w:r w:rsidR="00E73758" w:rsidRPr="009B4742">
        <w:rPr>
          <w:rFonts w:asciiTheme="majorBidi" w:hAnsiTheme="majorBidi" w:cstheme="majorBidi"/>
          <w:sz w:val="24"/>
          <w:szCs w:val="24"/>
        </w:rPr>
        <w:t xml:space="preserve"> online </w:t>
      </w:r>
      <w:r w:rsidR="00FB1804" w:rsidRPr="009B4742">
        <w:rPr>
          <w:rFonts w:asciiTheme="majorBidi" w:hAnsiTheme="majorBidi" w:cstheme="majorBidi"/>
          <w:sz w:val="24"/>
          <w:szCs w:val="24"/>
        </w:rPr>
        <w:t>user</w:t>
      </w:r>
      <w:r w:rsidR="00336678" w:rsidRPr="009B4742">
        <w:rPr>
          <w:rFonts w:asciiTheme="majorBidi" w:hAnsiTheme="majorBidi" w:cstheme="majorBidi"/>
          <w:sz w:val="24"/>
          <w:szCs w:val="24"/>
        </w:rPr>
        <w:t>’s</w:t>
      </w:r>
      <w:r w:rsidR="007B170D" w:rsidRPr="009B4742">
        <w:rPr>
          <w:rFonts w:asciiTheme="majorBidi" w:hAnsiTheme="majorBidi" w:cstheme="majorBidi"/>
          <w:sz w:val="24"/>
          <w:szCs w:val="24"/>
        </w:rPr>
        <w:t xml:space="preserve"> status</w:t>
      </w:r>
      <w:r w:rsidR="00BB6A3D" w:rsidRPr="009B4742">
        <w:rPr>
          <w:rFonts w:asciiTheme="majorBidi" w:hAnsiTheme="majorBidi" w:cstheme="majorBidi"/>
          <w:sz w:val="24"/>
          <w:szCs w:val="24"/>
        </w:rPr>
        <w:t xml:space="preserve"> </w:t>
      </w:r>
      <w:r w:rsidR="007271C0" w:rsidRPr="009B4742">
        <w:rPr>
          <w:rFonts w:asciiTheme="majorBidi" w:hAnsiTheme="majorBidi" w:cstheme="majorBidi"/>
          <w:sz w:val="24"/>
          <w:szCs w:val="24"/>
        </w:rPr>
        <w:t>of</w:t>
      </w:r>
      <w:r w:rsidR="00BB6A3D" w:rsidRPr="009B4742">
        <w:rPr>
          <w:rFonts w:asciiTheme="majorBidi" w:hAnsiTheme="majorBidi" w:cstheme="majorBidi"/>
          <w:sz w:val="24"/>
          <w:szCs w:val="24"/>
        </w:rPr>
        <w:t xml:space="preserve"> accomplishments</w:t>
      </w:r>
    </w:p>
    <w:p w14:paraId="1BE76284" w14:textId="77777777" w:rsidR="0042327A" w:rsidRPr="009B4742" w:rsidRDefault="0042327A" w:rsidP="0042327A">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gold, silver, bronze badges</w:t>
      </w:r>
    </w:p>
    <w:p w14:paraId="4C8C5B40" w14:textId="12263072" w:rsidR="00637419" w:rsidRPr="009B4742" w:rsidRDefault="00287639" w:rsidP="00287639">
      <w:pPr>
        <w:pStyle w:val="ListParagraph"/>
        <w:numPr>
          <w:ilvl w:val="2"/>
          <w:numId w:val="10"/>
        </w:numPr>
        <w:rPr>
          <w:rFonts w:asciiTheme="majorBidi" w:hAnsiTheme="majorBidi" w:cstheme="majorBidi"/>
          <w:sz w:val="24"/>
          <w:szCs w:val="24"/>
        </w:rPr>
      </w:pPr>
      <w:r w:rsidRPr="009B4742">
        <w:rPr>
          <w:rFonts w:asciiTheme="majorBidi" w:hAnsiTheme="majorBidi" w:cstheme="majorBidi"/>
          <w:sz w:val="24"/>
          <w:szCs w:val="24"/>
        </w:rPr>
        <w:t>gold: best recognized response to the question, with good feedback</w:t>
      </w:r>
    </w:p>
    <w:p w14:paraId="3D1A2F31" w14:textId="0455F195" w:rsidR="00287639" w:rsidRPr="009B4742" w:rsidRDefault="00287639" w:rsidP="00287639">
      <w:pPr>
        <w:pStyle w:val="ListParagraph"/>
        <w:numPr>
          <w:ilvl w:val="2"/>
          <w:numId w:val="10"/>
        </w:numPr>
        <w:rPr>
          <w:rFonts w:asciiTheme="majorBidi" w:hAnsiTheme="majorBidi" w:cstheme="majorBidi"/>
          <w:sz w:val="24"/>
          <w:szCs w:val="24"/>
        </w:rPr>
      </w:pPr>
      <w:r w:rsidRPr="009B4742">
        <w:rPr>
          <w:rFonts w:asciiTheme="majorBidi" w:hAnsiTheme="majorBidi" w:cstheme="majorBidi"/>
          <w:sz w:val="24"/>
          <w:szCs w:val="24"/>
        </w:rPr>
        <w:t>silver: best recognized response to the question</w:t>
      </w:r>
      <w:r w:rsidR="00613D70" w:rsidRPr="009B4742">
        <w:rPr>
          <w:rFonts w:asciiTheme="majorBidi" w:hAnsiTheme="majorBidi" w:cstheme="majorBidi"/>
          <w:sz w:val="24"/>
          <w:szCs w:val="24"/>
        </w:rPr>
        <w:t>, with okay feedback</w:t>
      </w:r>
    </w:p>
    <w:p w14:paraId="208F5066" w14:textId="440FCF97" w:rsidR="000A0D3F" w:rsidRPr="009B4742" w:rsidRDefault="00360F04" w:rsidP="004F4F33">
      <w:pPr>
        <w:pStyle w:val="ListParagraph"/>
        <w:numPr>
          <w:ilvl w:val="2"/>
          <w:numId w:val="10"/>
        </w:numPr>
        <w:rPr>
          <w:rFonts w:asciiTheme="majorBidi" w:hAnsiTheme="majorBidi" w:cstheme="majorBidi"/>
          <w:sz w:val="24"/>
          <w:szCs w:val="24"/>
        </w:rPr>
      </w:pPr>
      <w:r w:rsidRPr="009B4742">
        <w:rPr>
          <w:rFonts w:asciiTheme="majorBidi" w:hAnsiTheme="majorBidi" w:cstheme="majorBidi"/>
          <w:sz w:val="24"/>
          <w:szCs w:val="24"/>
        </w:rPr>
        <w:t xml:space="preserve">bronze: </w:t>
      </w:r>
      <w:r w:rsidR="00613D70" w:rsidRPr="009B4742">
        <w:rPr>
          <w:rFonts w:asciiTheme="majorBidi" w:hAnsiTheme="majorBidi" w:cstheme="majorBidi"/>
          <w:sz w:val="24"/>
          <w:szCs w:val="24"/>
        </w:rPr>
        <w:t>best recognized response to the question, with no feedback provided</w:t>
      </w:r>
    </w:p>
    <w:p w14:paraId="769ABEAD" w14:textId="3E0F52B0" w:rsidR="00DD40D7" w:rsidRPr="009B4742" w:rsidRDefault="00DD40D7" w:rsidP="00DD40D7">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these badges are shown publicly to any user on the website</w:t>
      </w:r>
    </w:p>
    <w:p w14:paraId="38B6006B" w14:textId="0936CACC" w:rsidR="00A21744" w:rsidRPr="009B4742" w:rsidRDefault="00BD2826" w:rsidP="006E67AF">
      <w:pPr>
        <w:pStyle w:val="ListParagraph"/>
        <w:numPr>
          <w:ilvl w:val="0"/>
          <w:numId w:val="10"/>
        </w:numPr>
        <w:rPr>
          <w:rFonts w:asciiTheme="majorBidi" w:hAnsiTheme="majorBidi" w:cstheme="majorBidi"/>
          <w:sz w:val="24"/>
          <w:szCs w:val="24"/>
        </w:rPr>
      </w:pPr>
      <w:r w:rsidRPr="009B4742">
        <w:rPr>
          <w:rFonts w:asciiTheme="majorBidi" w:hAnsiTheme="majorBidi" w:cstheme="majorBidi"/>
          <w:b/>
          <w:bCs/>
          <w:sz w:val="24"/>
          <w:szCs w:val="24"/>
        </w:rPr>
        <w:t>Leaderboards</w:t>
      </w:r>
      <w:r w:rsidR="00D70750" w:rsidRPr="009B4742">
        <w:rPr>
          <w:rFonts w:asciiTheme="majorBidi" w:hAnsiTheme="majorBidi" w:cstheme="majorBidi"/>
          <w:sz w:val="24"/>
          <w:szCs w:val="24"/>
        </w:rPr>
        <w:t xml:space="preserve">: </w:t>
      </w:r>
      <w:r w:rsidR="00616526" w:rsidRPr="009B4742">
        <w:rPr>
          <w:rFonts w:asciiTheme="majorBidi" w:hAnsiTheme="majorBidi" w:cstheme="majorBidi"/>
          <w:sz w:val="24"/>
          <w:szCs w:val="24"/>
        </w:rPr>
        <w:t>list the best current players on the website</w:t>
      </w:r>
      <w:r w:rsidR="000A6DB7" w:rsidRPr="009B4742">
        <w:rPr>
          <w:rFonts w:asciiTheme="majorBidi" w:hAnsiTheme="majorBidi" w:cstheme="majorBidi"/>
          <w:sz w:val="24"/>
          <w:szCs w:val="24"/>
        </w:rPr>
        <w:t xml:space="preserve">, </w:t>
      </w:r>
      <w:r w:rsidR="00E07808" w:rsidRPr="009B4742">
        <w:rPr>
          <w:rFonts w:asciiTheme="majorBidi" w:hAnsiTheme="majorBidi" w:cstheme="majorBidi"/>
          <w:sz w:val="24"/>
          <w:szCs w:val="24"/>
        </w:rPr>
        <w:t>ranking the</w:t>
      </w:r>
      <w:r w:rsidR="00DD6B9F" w:rsidRPr="009B4742">
        <w:rPr>
          <w:rFonts w:asciiTheme="majorBidi" w:hAnsiTheme="majorBidi" w:cstheme="majorBidi"/>
          <w:sz w:val="24"/>
          <w:szCs w:val="24"/>
        </w:rPr>
        <w:t>m according to their accomplishment of activities</w:t>
      </w:r>
    </w:p>
    <w:p w14:paraId="782CC917" w14:textId="2EB97C1B" w:rsidR="00AE0E59" w:rsidRPr="009B4742" w:rsidRDefault="00872615" w:rsidP="00AE0E59">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Ranking based on the highest number of gold badges claimed each month.</w:t>
      </w:r>
    </w:p>
    <w:p w14:paraId="2A6AFCC9" w14:textId="77B7D9E3" w:rsidR="007B1953" w:rsidRPr="009B4742" w:rsidRDefault="008B3960" w:rsidP="00911030">
      <w:pPr>
        <w:pStyle w:val="ListParagraph"/>
        <w:numPr>
          <w:ilvl w:val="0"/>
          <w:numId w:val="10"/>
        </w:numPr>
        <w:rPr>
          <w:rFonts w:asciiTheme="majorBidi" w:hAnsiTheme="majorBidi" w:cstheme="majorBidi"/>
          <w:sz w:val="24"/>
          <w:szCs w:val="24"/>
        </w:rPr>
      </w:pPr>
      <w:r w:rsidRPr="009B4742">
        <w:rPr>
          <w:rFonts w:asciiTheme="majorBidi" w:hAnsiTheme="majorBidi" w:cstheme="majorBidi"/>
          <w:b/>
          <w:bCs/>
          <w:sz w:val="24"/>
          <w:szCs w:val="24"/>
        </w:rPr>
        <w:t>Performance graphs</w:t>
      </w:r>
      <w:r w:rsidR="00C305B3" w:rsidRPr="009B4742">
        <w:rPr>
          <w:rFonts w:asciiTheme="majorBidi" w:hAnsiTheme="majorBidi" w:cstheme="majorBidi"/>
          <w:sz w:val="24"/>
          <w:szCs w:val="24"/>
        </w:rPr>
        <w:t xml:space="preserve">: </w:t>
      </w:r>
      <w:r w:rsidR="004D686B" w:rsidRPr="009B4742">
        <w:rPr>
          <w:rFonts w:asciiTheme="majorBidi" w:hAnsiTheme="majorBidi" w:cstheme="majorBidi"/>
          <w:sz w:val="24"/>
          <w:szCs w:val="24"/>
        </w:rPr>
        <w:t xml:space="preserve">shows metrics such as number of questions answered </w:t>
      </w:r>
      <w:r w:rsidR="001A5B2E" w:rsidRPr="009B4742">
        <w:rPr>
          <w:rFonts w:asciiTheme="majorBidi" w:hAnsiTheme="majorBidi" w:cstheme="majorBidi"/>
          <w:sz w:val="24"/>
          <w:szCs w:val="24"/>
        </w:rPr>
        <w:t>and</w:t>
      </w:r>
      <w:r w:rsidR="004D686B" w:rsidRPr="009B4742">
        <w:rPr>
          <w:rFonts w:asciiTheme="majorBidi" w:hAnsiTheme="majorBidi" w:cstheme="majorBidi"/>
          <w:sz w:val="24"/>
          <w:szCs w:val="24"/>
        </w:rPr>
        <w:t xml:space="preserve"> </w:t>
      </w:r>
      <w:r w:rsidR="00603868" w:rsidRPr="009B4742">
        <w:rPr>
          <w:rFonts w:asciiTheme="majorBidi" w:hAnsiTheme="majorBidi" w:cstheme="majorBidi"/>
          <w:sz w:val="24"/>
          <w:szCs w:val="24"/>
        </w:rPr>
        <w:t xml:space="preserve">badges </w:t>
      </w:r>
      <w:r w:rsidR="001A5B2E" w:rsidRPr="009B4742">
        <w:rPr>
          <w:rFonts w:asciiTheme="majorBidi" w:hAnsiTheme="majorBidi" w:cstheme="majorBidi"/>
          <w:sz w:val="24"/>
          <w:szCs w:val="24"/>
        </w:rPr>
        <w:t>claimed</w:t>
      </w:r>
      <w:r w:rsidR="00603868" w:rsidRPr="009B4742">
        <w:rPr>
          <w:rFonts w:asciiTheme="majorBidi" w:hAnsiTheme="majorBidi" w:cstheme="majorBidi"/>
          <w:sz w:val="24"/>
          <w:szCs w:val="24"/>
        </w:rPr>
        <w:t xml:space="preserve"> each month, </w:t>
      </w:r>
      <w:r w:rsidR="00E55E26" w:rsidRPr="009B4742">
        <w:rPr>
          <w:rFonts w:asciiTheme="majorBidi" w:hAnsiTheme="majorBidi" w:cstheme="majorBidi"/>
          <w:sz w:val="24"/>
          <w:szCs w:val="24"/>
        </w:rPr>
        <w:t>and other metrics which allow the player to evaluate his own performance over time</w:t>
      </w:r>
    </w:p>
    <w:p w14:paraId="644171D4" w14:textId="6C19AE30" w:rsidR="00E054B3" w:rsidRPr="009B4742" w:rsidRDefault="00E054B3" w:rsidP="00E054B3">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 xml:space="preserve">Metrics: monthly question answered / monthly badge claims / </w:t>
      </w:r>
      <w:r w:rsidR="00F031AF" w:rsidRPr="009B4742">
        <w:rPr>
          <w:rFonts w:asciiTheme="majorBidi" w:hAnsiTheme="majorBidi" w:cstheme="majorBidi"/>
          <w:sz w:val="24"/>
          <w:szCs w:val="24"/>
        </w:rPr>
        <w:t xml:space="preserve">overall good feedbacks / overall bad feedbacks / </w:t>
      </w:r>
      <w:r w:rsidR="00E508FF" w:rsidRPr="009B4742">
        <w:rPr>
          <w:rFonts w:asciiTheme="majorBidi" w:hAnsiTheme="majorBidi" w:cstheme="majorBidi"/>
          <w:sz w:val="24"/>
          <w:szCs w:val="24"/>
        </w:rPr>
        <w:t xml:space="preserve">overall okay feedbacks </w:t>
      </w:r>
    </w:p>
    <w:p w14:paraId="164D0854" w14:textId="1BC4B4D1" w:rsidR="000C1673" w:rsidRPr="009B4742" w:rsidRDefault="000C1673" w:rsidP="00E054B3">
      <w:pPr>
        <w:pStyle w:val="ListParagraph"/>
        <w:numPr>
          <w:ilvl w:val="1"/>
          <w:numId w:val="10"/>
        </w:numPr>
        <w:rPr>
          <w:rFonts w:asciiTheme="majorBidi" w:hAnsiTheme="majorBidi" w:cstheme="majorBidi"/>
          <w:sz w:val="24"/>
          <w:szCs w:val="24"/>
        </w:rPr>
      </w:pPr>
      <w:r w:rsidRPr="009B4742">
        <w:rPr>
          <w:rFonts w:asciiTheme="majorBidi" w:hAnsiTheme="majorBidi" w:cstheme="majorBidi"/>
          <w:sz w:val="24"/>
          <w:szCs w:val="24"/>
        </w:rPr>
        <w:t>Percentage difference is used to show the metrics</w:t>
      </w:r>
      <w:r w:rsidR="000B3EE7" w:rsidRPr="009B4742">
        <w:rPr>
          <w:rFonts w:asciiTheme="majorBidi" w:hAnsiTheme="majorBidi" w:cstheme="majorBidi"/>
          <w:sz w:val="24"/>
          <w:szCs w:val="24"/>
        </w:rPr>
        <w:t>’</w:t>
      </w:r>
      <w:r w:rsidRPr="009B4742">
        <w:rPr>
          <w:rFonts w:asciiTheme="majorBidi" w:hAnsiTheme="majorBidi" w:cstheme="majorBidi"/>
          <w:sz w:val="24"/>
          <w:szCs w:val="24"/>
        </w:rPr>
        <w:t xml:space="preserve"> relative</w:t>
      </w:r>
      <w:r w:rsidR="000B3EE7" w:rsidRPr="009B4742">
        <w:rPr>
          <w:rFonts w:asciiTheme="majorBidi" w:hAnsiTheme="majorBidi" w:cstheme="majorBidi"/>
          <w:sz w:val="24"/>
          <w:szCs w:val="24"/>
        </w:rPr>
        <w:t xml:space="preserve"> change compared to last month</w:t>
      </w:r>
      <w:r w:rsidR="005D489C" w:rsidRPr="009B4742">
        <w:rPr>
          <w:rFonts w:asciiTheme="majorBidi" w:hAnsiTheme="majorBidi" w:cstheme="majorBidi"/>
          <w:sz w:val="24"/>
          <w:szCs w:val="24"/>
        </w:rPr>
        <w:t xml:space="preserve">, to let the user focus on </w:t>
      </w:r>
      <w:r w:rsidR="002B0880" w:rsidRPr="009B4742">
        <w:rPr>
          <w:rFonts w:asciiTheme="majorBidi" w:hAnsiTheme="majorBidi" w:cstheme="majorBidi"/>
          <w:sz w:val="24"/>
          <w:szCs w:val="24"/>
        </w:rPr>
        <w:t>improvements.</w:t>
      </w:r>
    </w:p>
    <w:p w14:paraId="5E1DC78E" w14:textId="07C957A6" w:rsidR="00FE4B0A" w:rsidRPr="009B4742" w:rsidRDefault="00954861" w:rsidP="00E45BC8">
      <w:pPr>
        <w:pStyle w:val="ListParagraph"/>
        <w:numPr>
          <w:ilvl w:val="0"/>
          <w:numId w:val="10"/>
        </w:numPr>
        <w:rPr>
          <w:rFonts w:asciiTheme="majorBidi" w:hAnsiTheme="majorBidi" w:cstheme="majorBidi"/>
          <w:sz w:val="24"/>
          <w:szCs w:val="24"/>
        </w:rPr>
      </w:pPr>
      <w:r w:rsidRPr="009B4742">
        <w:rPr>
          <w:rFonts w:asciiTheme="majorBidi" w:hAnsiTheme="majorBidi" w:cstheme="majorBidi"/>
          <w:b/>
          <w:bCs/>
          <w:sz w:val="24"/>
          <w:szCs w:val="24"/>
        </w:rPr>
        <w:t>Meaningful stories</w:t>
      </w:r>
      <w:r w:rsidR="00870E72" w:rsidRPr="009B4742">
        <w:rPr>
          <w:rFonts w:asciiTheme="majorBidi" w:hAnsiTheme="majorBidi" w:cstheme="majorBidi"/>
          <w:sz w:val="24"/>
          <w:szCs w:val="24"/>
        </w:rPr>
        <w:t xml:space="preserve">: incorporated </w:t>
      </w:r>
      <w:r w:rsidR="00EB7099" w:rsidRPr="009B4742">
        <w:rPr>
          <w:rFonts w:asciiTheme="majorBidi" w:hAnsiTheme="majorBidi" w:cstheme="majorBidi"/>
          <w:sz w:val="24"/>
          <w:szCs w:val="24"/>
        </w:rPr>
        <w:t xml:space="preserve">for the purpose of </w:t>
      </w:r>
      <w:r w:rsidR="005C1F6D" w:rsidRPr="009B4742">
        <w:rPr>
          <w:rFonts w:asciiTheme="majorBidi" w:hAnsiTheme="majorBidi" w:cstheme="majorBidi"/>
          <w:sz w:val="24"/>
          <w:szCs w:val="24"/>
        </w:rPr>
        <w:t>enriching</w:t>
      </w:r>
      <w:r w:rsidR="00FC7758" w:rsidRPr="009B4742">
        <w:rPr>
          <w:rFonts w:asciiTheme="majorBidi" w:hAnsiTheme="majorBidi" w:cstheme="majorBidi"/>
          <w:sz w:val="24"/>
          <w:szCs w:val="24"/>
        </w:rPr>
        <w:t xml:space="preserve"> unstimulating contexts</w:t>
      </w:r>
      <w:r w:rsidR="00C95983" w:rsidRPr="009B4742">
        <w:rPr>
          <w:rFonts w:asciiTheme="majorBidi" w:hAnsiTheme="majorBidi" w:cstheme="majorBidi"/>
          <w:sz w:val="24"/>
          <w:szCs w:val="24"/>
        </w:rPr>
        <w:t xml:space="preserve">, to keep the user’s attention and motivation, </w:t>
      </w:r>
      <w:r w:rsidR="00F6641F" w:rsidRPr="009B4742">
        <w:rPr>
          <w:rFonts w:asciiTheme="majorBidi" w:hAnsiTheme="majorBidi" w:cstheme="majorBidi"/>
          <w:sz w:val="24"/>
          <w:szCs w:val="24"/>
        </w:rPr>
        <w:t xml:space="preserve">and giving gravity to the main task </w:t>
      </w:r>
      <w:r w:rsidR="001A75FE" w:rsidRPr="009B4742">
        <w:rPr>
          <w:rFonts w:asciiTheme="majorBidi" w:hAnsiTheme="majorBidi" w:cstheme="majorBidi"/>
          <w:sz w:val="24"/>
          <w:szCs w:val="24"/>
        </w:rPr>
        <w:t xml:space="preserve">via a </w:t>
      </w:r>
      <w:r w:rsidR="00101290" w:rsidRPr="009B4742">
        <w:rPr>
          <w:rFonts w:asciiTheme="majorBidi" w:hAnsiTheme="majorBidi" w:cstheme="majorBidi"/>
          <w:sz w:val="24"/>
          <w:szCs w:val="24"/>
        </w:rPr>
        <w:t>running narrative.</w:t>
      </w:r>
    </w:p>
    <w:p w14:paraId="1EC2BE1C" w14:textId="4883B1C6" w:rsidR="00E17358" w:rsidRPr="00C90D6F" w:rsidRDefault="00E17358" w:rsidP="00E17358">
      <w:pPr>
        <w:pStyle w:val="Heading2"/>
        <w:rPr>
          <w:rFonts w:asciiTheme="majorBidi" w:hAnsiTheme="majorBidi"/>
        </w:rPr>
      </w:pPr>
      <w:bookmarkStart w:id="35" w:name="_Toc125576770"/>
      <w:r w:rsidRPr="00C90D6F">
        <w:rPr>
          <w:rFonts w:asciiTheme="majorBidi" w:hAnsiTheme="majorBidi"/>
        </w:rPr>
        <w:lastRenderedPageBreak/>
        <w:t>2.</w:t>
      </w:r>
      <w:r w:rsidR="00476F5C" w:rsidRPr="00C90D6F">
        <w:rPr>
          <w:rFonts w:asciiTheme="majorBidi" w:hAnsiTheme="majorBidi"/>
        </w:rPr>
        <w:t>4</w:t>
      </w:r>
      <w:r w:rsidRPr="00C90D6F">
        <w:rPr>
          <w:rFonts w:asciiTheme="majorBidi" w:hAnsiTheme="majorBidi"/>
        </w:rPr>
        <w:t xml:space="preserve"> </w:t>
      </w:r>
      <w:r w:rsidR="00F74469" w:rsidRPr="00C90D6F">
        <w:rPr>
          <w:rFonts w:asciiTheme="majorBidi" w:hAnsiTheme="majorBidi"/>
        </w:rPr>
        <w:t xml:space="preserve">– </w:t>
      </w:r>
      <w:r w:rsidRPr="00C90D6F">
        <w:rPr>
          <w:rFonts w:asciiTheme="majorBidi" w:hAnsiTheme="majorBidi"/>
        </w:rPr>
        <w:t>Related Work</w:t>
      </w:r>
      <w:bookmarkEnd w:id="35"/>
      <w:r w:rsidR="00AB3359" w:rsidRPr="00C90D6F">
        <w:rPr>
          <w:rFonts w:asciiTheme="majorBidi" w:hAnsiTheme="majorBidi"/>
        </w:rPr>
        <w:t xml:space="preserve">  </w:t>
      </w:r>
    </w:p>
    <w:p w14:paraId="3F38616B" w14:textId="1754BD99" w:rsidR="009B6BE8" w:rsidRPr="00C90D6F" w:rsidRDefault="009B6BE8" w:rsidP="00CE3AD2">
      <w:pPr>
        <w:pStyle w:val="Heading3"/>
        <w:rPr>
          <w:rFonts w:asciiTheme="majorBidi" w:hAnsiTheme="majorBidi"/>
        </w:rPr>
      </w:pPr>
      <w:bookmarkStart w:id="36" w:name="_Toc125576771"/>
      <w:r w:rsidRPr="00C90D6F">
        <w:rPr>
          <w:rFonts w:asciiTheme="majorBidi" w:hAnsiTheme="majorBidi"/>
        </w:rPr>
        <w:t xml:space="preserve">Serious </w:t>
      </w:r>
      <w:r w:rsidR="00CE3AD2" w:rsidRPr="00C90D6F">
        <w:rPr>
          <w:rFonts w:asciiTheme="majorBidi" w:hAnsiTheme="majorBidi"/>
        </w:rPr>
        <w:t>G</w:t>
      </w:r>
      <w:r w:rsidRPr="00C90D6F">
        <w:rPr>
          <w:rFonts w:asciiTheme="majorBidi" w:hAnsiTheme="majorBidi"/>
        </w:rPr>
        <w:t xml:space="preserve">aming </w:t>
      </w:r>
      <w:r w:rsidR="00E641D1" w:rsidRPr="00C90D6F">
        <w:rPr>
          <w:rFonts w:asciiTheme="majorBidi" w:hAnsiTheme="majorBidi"/>
        </w:rPr>
        <w:t>and Gamification</w:t>
      </w:r>
      <w:bookmarkEnd w:id="36"/>
    </w:p>
    <w:p w14:paraId="60C314CE" w14:textId="6797D70A" w:rsidR="009B6BE8" w:rsidRPr="005C0A03" w:rsidRDefault="00166408" w:rsidP="002D0F00">
      <w:pPr>
        <w:rPr>
          <w:rFonts w:asciiTheme="majorBidi" w:hAnsiTheme="majorBidi" w:cstheme="majorBidi"/>
          <w:sz w:val="24"/>
          <w:szCs w:val="24"/>
        </w:rPr>
      </w:pPr>
      <w:r w:rsidRPr="005C0A03">
        <w:rPr>
          <w:rFonts w:asciiTheme="majorBidi" w:hAnsiTheme="majorBidi" w:cstheme="majorBidi"/>
          <w:sz w:val="24"/>
          <w:szCs w:val="24"/>
        </w:rPr>
        <w:t xml:space="preserve">Because games </w:t>
      </w:r>
      <w:r w:rsidR="00456B18" w:rsidRPr="005C0A03">
        <w:rPr>
          <w:rFonts w:asciiTheme="majorBidi" w:hAnsiTheme="majorBidi" w:cstheme="majorBidi"/>
          <w:sz w:val="24"/>
          <w:szCs w:val="24"/>
        </w:rPr>
        <w:t>have</w:t>
      </w:r>
      <w:r w:rsidRPr="005C0A03">
        <w:rPr>
          <w:rFonts w:asciiTheme="majorBidi" w:hAnsiTheme="majorBidi" w:cstheme="majorBidi"/>
          <w:sz w:val="24"/>
          <w:szCs w:val="24"/>
        </w:rPr>
        <w:t xml:space="preserve"> familiarity with a large </w:t>
      </w:r>
      <w:r w:rsidR="003373B9" w:rsidRPr="005C0A03">
        <w:rPr>
          <w:rFonts w:asciiTheme="majorBidi" w:hAnsiTheme="majorBidi" w:cstheme="majorBidi"/>
          <w:sz w:val="24"/>
          <w:szCs w:val="24"/>
        </w:rPr>
        <w:t>number of people,</w:t>
      </w:r>
      <w:r w:rsidR="004E624F" w:rsidRPr="005C0A03">
        <w:rPr>
          <w:rFonts w:asciiTheme="majorBidi" w:hAnsiTheme="majorBidi" w:cstheme="majorBidi"/>
          <w:sz w:val="24"/>
          <w:szCs w:val="24"/>
        </w:rPr>
        <w:t xml:space="preserve"> </w:t>
      </w:r>
      <w:r w:rsidR="00151A1A" w:rsidRPr="005C0A03">
        <w:rPr>
          <w:rFonts w:asciiTheme="majorBidi" w:hAnsiTheme="majorBidi" w:cstheme="majorBidi"/>
          <w:sz w:val="24"/>
          <w:szCs w:val="24"/>
        </w:rPr>
        <w:t xml:space="preserve">we can utilize the game environment to </w:t>
      </w:r>
      <w:r w:rsidR="00866415" w:rsidRPr="005C0A03">
        <w:rPr>
          <w:rFonts w:asciiTheme="majorBidi" w:hAnsiTheme="majorBidi" w:cstheme="majorBidi"/>
          <w:sz w:val="24"/>
          <w:szCs w:val="24"/>
        </w:rPr>
        <w:t>make people learn in an effective context</w:t>
      </w:r>
      <w:r w:rsidR="00631863" w:rsidRPr="005C0A03">
        <w:rPr>
          <w:rFonts w:asciiTheme="majorBidi" w:hAnsiTheme="majorBidi" w:cstheme="majorBidi"/>
          <w:sz w:val="24"/>
          <w:szCs w:val="24"/>
        </w:rPr>
        <w:t xml:space="preserve"> that make the player involved and engaged</w:t>
      </w:r>
      <w:r w:rsidR="00544848" w:rsidRPr="005C0A03">
        <w:rPr>
          <w:rFonts w:asciiTheme="majorBidi" w:hAnsiTheme="majorBidi" w:cstheme="majorBidi"/>
          <w:sz w:val="24"/>
          <w:szCs w:val="24"/>
        </w:rPr>
        <w:t xml:space="preserve">, making abstract concepts seem like relevant occurrences of </w:t>
      </w:r>
      <w:r w:rsidR="002C6C52" w:rsidRPr="005C0A03">
        <w:rPr>
          <w:rFonts w:asciiTheme="majorBidi" w:hAnsiTheme="majorBidi" w:cstheme="majorBidi"/>
          <w:sz w:val="24"/>
          <w:szCs w:val="24"/>
        </w:rPr>
        <w:t>everyday life</w:t>
      </w:r>
      <w:r w:rsidR="00EB7AF9" w:rsidRPr="005C0A03">
        <w:rPr>
          <w:rFonts w:asciiTheme="majorBidi" w:hAnsiTheme="majorBidi" w:cstheme="majorBidi"/>
          <w:sz w:val="24"/>
          <w:szCs w:val="24"/>
        </w:rPr>
        <w:t xml:space="preserve">. </w:t>
      </w:r>
      <w:r w:rsidR="00FF2BA0"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uIBDoR0y","properties":{"formattedCitation":"(Bellotti et al., n.d.)","plainCitation":"(Bellotti et al., n.d.)","noteIndex":0},"citationItems":[{"id":105,"uris":["http://zotero.org/users/8933043/items/XFAFGQKQ"],"itemData":{"id":105,"type":"article-journal","abstract":"Serious Games represent an acknowledged potential for instruction, because they are able to strongly motivate learners. They can also provide immersive environments where advanced users can practice knowledge and skills, also exploiting multimodal interaction. They can combine the effectiveness of computer processing and data storage, with high levels of attractiveness. Our work has investigated the state of the art research on SGs, starting from the cognitive aspects, that are necessary in order to root technological development and applications in sound theoretical foundations. The paper discusses some key aspects about SG design and exploitation: choice of components-off-the-shelf or from-scratch design, tools and methodologies for development or adaptation, intelligent tutoring, virtual coaches and affective learning, living worlds, game mechanics, Human-Computer Interaction. While several SGs have been developed, still the literature stresses a lack of significant, extensive user tests. Further research is necessary to investigate in greater detail the real effectiveness of the various types of SGs. The paper proposes several research questions - that range from requirements elicitation to design and from deployment to use and evaluation - to be answered in order to avoid technology pushing and drive technological research according to the requirements of the end-users and stakeholders. We believe that deepening the analysis about these issues is key to strengthen the foundations of SG research, for which we identify four major directions: definition of metrics and learning progress evaluation tools; methodologies and tools for designing games from various topics and for various users; computing and communication architectures; technologies that can enhance the overall system performance.","container-title":"Research gate","title":"Designing Effective Serious Games: Opportunities and Challenges for Research","URL":"https://www.researchgate.net/publication/49588460_Designing_Effective_Serious_Games_Opportunities_and_Challenges_for_Research","author":[{"family":"Bellotti","given":"Francesco"},{"family":"Berta","given":"Riccardo"},{"family":"De Gloria","given":"Alessandro"}]}}],"schema":"https://github.com/citation-style-language/schema/raw/master/csl-citation.json"} </w:instrText>
      </w:r>
      <w:r w:rsidR="00FF2BA0"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Bellotti et al., n.d.)</w:t>
      </w:r>
      <w:r w:rsidR="00FF2BA0" w:rsidRPr="005C0A03">
        <w:rPr>
          <w:rFonts w:asciiTheme="majorBidi" w:hAnsiTheme="majorBidi" w:cstheme="majorBidi"/>
          <w:sz w:val="24"/>
          <w:szCs w:val="24"/>
        </w:rPr>
        <w:fldChar w:fldCharType="end"/>
      </w:r>
    </w:p>
    <w:p w14:paraId="7864DE18" w14:textId="7BA4042A" w:rsidR="00DB1D0A" w:rsidRPr="005C0A03" w:rsidRDefault="00CD16B6" w:rsidP="002D0F00">
      <w:pPr>
        <w:rPr>
          <w:rFonts w:asciiTheme="majorBidi" w:hAnsiTheme="majorBidi" w:cstheme="majorBidi"/>
          <w:sz w:val="24"/>
          <w:szCs w:val="24"/>
        </w:rPr>
      </w:pPr>
      <w:r w:rsidRPr="005C0A03">
        <w:rPr>
          <w:rFonts w:asciiTheme="majorBidi" w:hAnsiTheme="majorBidi" w:cstheme="majorBidi"/>
          <w:sz w:val="24"/>
          <w:szCs w:val="24"/>
        </w:rPr>
        <w:t>A paper</w:t>
      </w:r>
      <w:r w:rsidR="00C07EA2" w:rsidRPr="005C0A03">
        <w:rPr>
          <w:rFonts w:asciiTheme="majorBidi" w:hAnsiTheme="majorBidi" w:cstheme="majorBidi"/>
          <w:sz w:val="24"/>
          <w:szCs w:val="24"/>
        </w:rPr>
        <w:t xml:space="preserve"> by F. Bellotti</w:t>
      </w:r>
      <w:r w:rsidRPr="005C0A03">
        <w:rPr>
          <w:rFonts w:asciiTheme="majorBidi" w:hAnsiTheme="majorBidi" w:cstheme="majorBidi"/>
          <w:sz w:val="24"/>
          <w:szCs w:val="24"/>
        </w:rPr>
        <w:t xml:space="preserve"> </w:t>
      </w:r>
      <w:r w:rsidR="00BE1D8B" w:rsidRPr="005C0A03">
        <w:rPr>
          <w:rFonts w:asciiTheme="majorBidi" w:hAnsiTheme="majorBidi" w:cstheme="majorBidi"/>
          <w:sz w:val="24"/>
          <w:szCs w:val="24"/>
        </w:rPr>
        <w:t>described</w:t>
      </w:r>
      <w:r w:rsidRPr="005C0A03">
        <w:rPr>
          <w:rFonts w:asciiTheme="majorBidi" w:hAnsiTheme="majorBidi" w:cstheme="majorBidi"/>
          <w:sz w:val="24"/>
          <w:szCs w:val="24"/>
        </w:rPr>
        <w:t xml:space="preserve"> effective ways to </w:t>
      </w:r>
      <w:r w:rsidR="00640559" w:rsidRPr="005C0A03">
        <w:rPr>
          <w:rFonts w:asciiTheme="majorBidi" w:hAnsiTheme="majorBidi" w:cstheme="majorBidi"/>
          <w:sz w:val="24"/>
          <w:szCs w:val="24"/>
        </w:rPr>
        <w:t>design serious game</w:t>
      </w:r>
      <w:r w:rsidR="008D3B00" w:rsidRPr="005C0A03">
        <w:rPr>
          <w:rFonts w:asciiTheme="majorBidi" w:hAnsiTheme="majorBidi" w:cstheme="majorBidi"/>
          <w:sz w:val="24"/>
          <w:szCs w:val="24"/>
        </w:rPr>
        <w:t xml:space="preserve"> suggested </w:t>
      </w:r>
      <w:r w:rsidR="00954C99" w:rsidRPr="005C0A03">
        <w:rPr>
          <w:rFonts w:asciiTheme="majorBidi" w:hAnsiTheme="majorBidi" w:cstheme="majorBidi"/>
          <w:sz w:val="24"/>
          <w:szCs w:val="24"/>
        </w:rPr>
        <w:t>discussing with stakeholder</w:t>
      </w:r>
      <w:r w:rsidR="00D660BF" w:rsidRPr="005C0A03">
        <w:rPr>
          <w:rFonts w:asciiTheme="majorBidi" w:hAnsiTheme="majorBidi" w:cstheme="majorBidi"/>
          <w:sz w:val="24"/>
          <w:szCs w:val="24"/>
        </w:rPr>
        <w:t>s</w:t>
      </w:r>
      <w:r w:rsidR="00954C99" w:rsidRPr="005C0A03">
        <w:rPr>
          <w:rFonts w:asciiTheme="majorBidi" w:hAnsiTheme="majorBidi" w:cstheme="majorBidi"/>
          <w:sz w:val="24"/>
          <w:szCs w:val="24"/>
        </w:rPr>
        <w:t xml:space="preserve"> to </w:t>
      </w:r>
      <w:r w:rsidR="00B76EEF" w:rsidRPr="005C0A03">
        <w:rPr>
          <w:rFonts w:asciiTheme="majorBidi" w:hAnsiTheme="majorBidi" w:cstheme="majorBidi"/>
          <w:sz w:val="24"/>
          <w:szCs w:val="24"/>
        </w:rPr>
        <w:t>consider</w:t>
      </w:r>
      <w:r w:rsidR="00954C99" w:rsidRPr="005C0A03">
        <w:rPr>
          <w:rFonts w:asciiTheme="majorBidi" w:hAnsiTheme="majorBidi" w:cstheme="majorBidi"/>
          <w:sz w:val="24"/>
          <w:szCs w:val="24"/>
        </w:rPr>
        <w:t xml:space="preserve"> </w:t>
      </w:r>
      <w:r w:rsidR="00B76EEF" w:rsidRPr="005C0A03">
        <w:rPr>
          <w:rFonts w:asciiTheme="majorBidi" w:hAnsiTheme="majorBidi" w:cstheme="majorBidi"/>
          <w:sz w:val="24"/>
          <w:szCs w:val="24"/>
        </w:rPr>
        <w:t>different fields and</w:t>
      </w:r>
      <w:r w:rsidR="00954C99" w:rsidRPr="005C0A03">
        <w:rPr>
          <w:rFonts w:asciiTheme="majorBidi" w:hAnsiTheme="majorBidi" w:cstheme="majorBidi"/>
          <w:sz w:val="24"/>
          <w:szCs w:val="24"/>
        </w:rPr>
        <w:t xml:space="preserve"> technologies relevant for the design of the game</w:t>
      </w:r>
      <w:r w:rsidR="0015140C" w:rsidRPr="005C0A03">
        <w:rPr>
          <w:rFonts w:asciiTheme="majorBidi" w:hAnsiTheme="majorBidi" w:cstheme="majorBidi"/>
          <w:sz w:val="24"/>
          <w:szCs w:val="24"/>
        </w:rPr>
        <w:t xml:space="preserve">, </w:t>
      </w:r>
      <w:r w:rsidR="00BD5D5A" w:rsidRPr="005C0A03">
        <w:rPr>
          <w:rFonts w:asciiTheme="majorBidi" w:hAnsiTheme="majorBidi" w:cstheme="majorBidi"/>
          <w:sz w:val="24"/>
          <w:szCs w:val="24"/>
        </w:rPr>
        <w:t>developing the product while exploiting the strengths of the technologies</w:t>
      </w:r>
      <w:r w:rsidR="00D64637" w:rsidRPr="005C0A03">
        <w:rPr>
          <w:rFonts w:asciiTheme="majorBidi" w:hAnsiTheme="majorBidi" w:cstheme="majorBidi"/>
          <w:sz w:val="24"/>
          <w:szCs w:val="24"/>
        </w:rPr>
        <w:t xml:space="preserve">, </w:t>
      </w:r>
      <w:r w:rsidR="009316AA" w:rsidRPr="005C0A03">
        <w:rPr>
          <w:rFonts w:asciiTheme="majorBidi" w:hAnsiTheme="majorBidi" w:cstheme="majorBidi"/>
          <w:sz w:val="24"/>
          <w:szCs w:val="24"/>
        </w:rPr>
        <w:t>focusing</w:t>
      </w:r>
      <w:r w:rsidR="005531A5" w:rsidRPr="005C0A03">
        <w:rPr>
          <w:rFonts w:asciiTheme="majorBidi" w:hAnsiTheme="majorBidi" w:cstheme="majorBidi"/>
          <w:sz w:val="24"/>
          <w:szCs w:val="24"/>
        </w:rPr>
        <w:t xml:space="preserve"> primarily</w:t>
      </w:r>
      <w:r w:rsidR="009316AA" w:rsidRPr="005C0A03">
        <w:rPr>
          <w:rFonts w:asciiTheme="majorBidi" w:hAnsiTheme="majorBidi" w:cstheme="majorBidi"/>
          <w:sz w:val="24"/>
          <w:szCs w:val="24"/>
        </w:rPr>
        <w:t xml:space="preserve"> on the benefit for the </w:t>
      </w:r>
      <w:r w:rsidR="002E1FB1" w:rsidRPr="005C0A03">
        <w:rPr>
          <w:rFonts w:asciiTheme="majorBidi" w:hAnsiTheme="majorBidi" w:cstheme="majorBidi"/>
          <w:sz w:val="24"/>
          <w:szCs w:val="24"/>
        </w:rPr>
        <w:t>user, and</w:t>
      </w:r>
      <w:r w:rsidR="0028794A" w:rsidRPr="005C0A03">
        <w:rPr>
          <w:rFonts w:asciiTheme="majorBidi" w:hAnsiTheme="majorBidi" w:cstheme="majorBidi"/>
          <w:sz w:val="24"/>
          <w:szCs w:val="24"/>
        </w:rPr>
        <w:t xml:space="preserve"> incorporating sound </w:t>
      </w:r>
      <w:r w:rsidR="00B140F2" w:rsidRPr="005C0A03">
        <w:rPr>
          <w:rFonts w:asciiTheme="majorBidi" w:hAnsiTheme="majorBidi" w:cstheme="majorBidi"/>
          <w:sz w:val="24"/>
          <w:szCs w:val="24"/>
        </w:rPr>
        <w:t>educational principles.</w:t>
      </w:r>
      <w:r w:rsidR="008D79E8" w:rsidRPr="005C0A03">
        <w:rPr>
          <w:rFonts w:asciiTheme="majorBidi" w:hAnsiTheme="majorBidi" w:cstheme="majorBidi"/>
          <w:sz w:val="24"/>
          <w:szCs w:val="24"/>
        </w:rPr>
        <w:t xml:space="preserve"> </w:t>
      </w:r>
      <w:r w:rsidR="00861E1A" w:rsidRPr="005C0A03">
        <w:rPr>
          <w:rFonts w:asciiTheme="majorBidi" w:hAnsiTheme="majorBidi" w:cstheme="majorBidi"/>
          <w:sz w:val="24"/>
          <w:szCs w:val="24"/>
        </w:rPr>
        <w:t>Though t</w:t>
      </w:r>
      <w:r w:rsidR="008D79E8" w:rsidRPr="005C0A03">
        <w:rPr>
          <w:rFonts w:asciiTheme="majorBidi" w:hAnsiTheme="majorBidi" w:cstheme="majorBidi"/>
          <w:sz w:val="24"/>
          <w:szCs w:val="24"/>
        </w:rPr>
        <w:t xml:space="preserve">he paper acknowledges </w:t>
      </w:r>
      <w:r w:rsidR="00612E6D" w:rsidRPr="005C0A03">
        <w:rPr>
          <w:rFonts w:asciiTheme="majorBidi" w:hAnsiTheme="majorBidi" w:cstheme="majorBidi"/>
          <w:sz w:val="24"/>
          <w:szCs w:val="24"/>
        </w:rPr>
        <w:t>that</w:t>
      </w:r>
      <w:r w:rsidR="004D6130" w:rsidRPr="005C0A03">
        <w:rPr>
          <w:rFonts w:asciiTheme="majorBidi" w:hAnsiTheme="majorBidi" w:cstheme="majorBidi"/>
          <w:sz w:val="24"/>
          <w:szCs w:val="24"/>
        </w:rPr>
        <w:t xml:space="preserve"> the</w:t>
      </w:r>
      <w:r w:rsidR="00612E6D" w:rsidRPr="005C0A03">
        <w:rPr>
          <w:rFonts w:asciiTheme="majorBidi" w:hAnsiTheme="majorBidi" w:cstheme="majorBidi"/>
          <w:sz w:val="24"/>
          <w:szCs w:val="24"/>
        </w:rPr>
        <w:t xml:space="preserve"> current serious games </w:t>
      </w:r>
      <w:r w:rsidR="00D660BF" w:rsidRPr="005C0A03">
        <w:rPr>
          <w:rFonts w:asciiTheme="majorBidi" w:hAnsiTheme="majorBidi" w:cstheme="majorBidi"/>
          <w:sz w:val="24"/>
          <w:szCs w:val="24"/>
        </w:rPr>
        <w:t>lack</w:t>
      </w:r>
      <w:r w:rsidR="009951DB" w:rsidRPr="005C0A03">
        <w:rPr>
          <w:rFonts w:asciiTheme="majorBidi" w:hAnsiTheme="majorBidi" w:cstheme="majorBidi"/>
          <w:sz w:val="24"/>
          <w:szCs w:val="24"/>
        </w:rPr>
        <w:t xml:space="preserve"> advancement</w:t>
      </w:r>
      <w:r w:rsidR="00612E6D" w:rsidRPr="005C0A03">
        <w:rPr>
          <w:rFonts w:asciiTheme="majorBidi" w:hAnsiTheme="majorBidi" w:cstheme="majorBidi"/>
          <w:sz w:val="24"/>
          <w:szCs w:val="24"/>
        </w:rPr>
        <w:t xml:space="preserve"> </w:t>
      </w:r>
      <w:r w:rsidR="009951DB" w:rsidRPr="005C0A03">
        <w:rPr>
          <w:rFonts w:asciiTheme="majorBidi" w:hAnsiTheme="majorBidi" w:cstheme="majorBidi"/>
          <w:sz w:val="24"/>
          <w:szCs w:val="24"/>
        </w:rPr>
        <w:t>in certain aspects</w:t>
      </w:r>
      <w:r w:rsidR="007D4C56" w:rsidRPr="005C0A03">
        <w:rPr>
          <w:rFonts w:asciiTheme="majorBidi" w:hAnsiTheme="majorBidi" w:cstheme="majorBidi"/>
          <w:sz w:val="24"/>
          <w:szCs w:val="24"/>
        </w:rPr>
        <w:t>, it does encourag</w:t>
      </w:r>
      <w:r w:rsidR="00542084" w:rsidRPr="005C0A03">
        <w:rPr>
          <w:rFonts w:asciiTheme="majorBidi" w:hAnsiTheme="majorBidi" w:cstheme="majorBidi"/>
          <w:sz w:val="24"/>
          <w:szCs w:val="24"/>
        </w:rPr>
        <w:t xml:space="preserve">e </w:t>
      </w:r>
      <w:r w:rsidR="005559AD" w:rsidRPr="005C0A03">
        <w:rPr>
          <w:rFonts w:asciiTheme="majorBidi" w:hAnsiTheme="majorBidi" w:cstheme="majorBidi"/>
          <w:sz w:val="24"/>
          <w:szCs w:val="24"/>
        </w:rPr>
        <w:t>comprehensively analyzing</w:t>
      </w:r>
      <w:r w:rsidR="00542084" w:rsidRPr="005C0A03">
        <w:rPr>
          <w:rFonts w:asciiTheme="majorBidi" w:hAnsiTheme="majorBidi" w:cstheme="majorBidi"/>
          <w:sz w:val="24"/>
          <w:szCs w:val="24"/>
        </w:rPr>
        <w:t xml:space="preserve"> the requirements and design principles of building serious games, which will result in a much stronger product</w:t>
      </w:r>
      <w:r w:rsidR="00237E71" w:rsidRPr="005C0A03">
        <w:rPr>
          <w:rFonts w:asciiTheme="majorBidi" w:hAnsiTheme="majorBidi" w:cstheme="majorBidi"/>
          <w:sz w:val="24"/>
          <w:szCs w:val="24"/>
        </w:rPr>
        <w:t>, strongly suggesting looking into</w:t>
      </w:r>
      <w:r w:rsidR="005E3DE9" w:rsidRPr="005C0A03">
        <w:rPr>
          <w:rFonts w:asciiTheme="majorBidi" w:hAnsiTheme="majorBidi" w:cstheme="majorBidi"/>
          <w:sz w:val="24"/>
          <w:szCs w:val="24"/>
        </w:rPr>
        <w:t xml:space="preserve"> evaluation tools, methodologies, </w:t>
      </w:r>
      <w:r w:rsidR="00281285" w:rsidRPr="005C0A03">
        <w:rPr>
          <w:rFonts w:asciiTheme="majorBidi" w:hAnsiTheme="majorBidi" w:cstheme="majorBidi"/>
          <w:sz w:val="24"/>
          <w:szCs w:val="24"/>
        </w:rPr>
        <w:t xml:space="preserve">computing and communication </w:t>
      </w:r>
      <w:r w:rsidR="007A1190" w:rsidRPr="005C0A03">
        <w:rPr>
          <w:rFonts w:asciiTheme="majorBidi" w:hAnsiTheme="majorBidi" w:cstheme="majorBidi"/>
          <w:sz w:val="24"/>
          <w:szCs w:val="24"/>
        </w:rPr>
        <w:t>architectures</w:t>
      </w:r>
      <w:r w:rsidR="00281285" w:rsidRPr="005C0A03">
        <w:rPr>
          <w:rFonts w:asciiTheme="majorBidi" w:hAnsiTheme="majorBidi" w:cstheme="majorBidi"/>
          <w:sz w:val="24"/>
          <w:szCs w:val="24"/>
        </w:rPr>
        <w:t>,</w:t>
      </w:r>
      <w:r w:rsidR="009E32A8" w:rsidRPr="005C0A03">
        <w:rPr>
          <w:rFonts w:asciiTheme="majorBidi" w:hAnsiTheme="majorBidi" w:cstheme="majorBidi"/>
          <w:sz w:val="24"/>
          <w:szCs w:val="24"/>
        </w:rPr>
        <w:t xml:space="preserve"> and</w:t>
      </w:r>
      <w:r w:rsidR="003737AF" w:rsidRPr="005C0A03">
        <w:rPr>
          <w:rFonts w:asciiTheme="majorBidi" w:hAnsiTheme="majorBidi" w:cstheme="majorBidi"/>
          <w:sz w:val="24"/>
          <w:szCs w:val="24"/>
        </w:rPr>
        <w:t xml:space="preserve"> various</w:t>
      </w:r>
      <w:r w:rsidR="00E4558F" w:rsidRPr="005C0A03">
        <w:rPr>
          <w:rFonts w:asciiTheme="majorBidi" w:hAnsiTheme="majorBidi" w:cstheme="majorBidi"/>
          <w:sz w:val="24"/>
          <w:szCs w:val="24"/>
        </w:rPr>
        <w:t xml:space="preserve"> technologies</w:t>
      </w:r>
      <w:r w:rsidR="00615258" w:rsidRPr="005C0A03">
        <w:rPr>
          <w:rFonts w:asciiTheme="majorBidi" w:hAnsiTheme="majorBidi" w:cstheme="majorBidi"/>
          <w:sz w:val="24"/>
          <w:szCs w:val="24"/>
        </w:rPr>
        <w:t>.</w:t>
      </w:r>
      <w:r w:rsidR="00DA58B9" w:rsidRPr="005C0A03">
        <w:rPr>
          <w:rFonts w:asciiTheme="majorBidi" w:hAnsiTheme="majorBidi" w:cstheme="majorBidi"/>
          <w:sz w:val="24"/>
          <w:szCs w:val="24"/>
        </w:rPr>
        <w:t xml:space="preserve"> </w:t>
      </w:r>
      <w:r w:rsidR="00246C9C"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WGJYH8DI","properties":{"formattedCitation":"(Bellotti et al., n.d.)","plainCitation":"(Bellotti et al., n.d.)","noteIndex":0},"citationItems":[{"id":105,"uris":["http://zotero.org/users/8933043/items/XFAFGQKQ"],"itemData":{"id":105,"type":"article-journal","abstract":"Serious Games represent an acknowledged potential for instruction, because they are able to strongly motivate learners. They can also provide immersive environments where advanced users can practice knowledge and skills, also exploiting multimodal interaction. They can combine the effectiveness of computer processing and data storage, with high levels of attractiveness. Our work has investigated the state of the art research on SGs, starting from the cognitive aspects, that are necessary in order to root technological development and applications in sound theoretical foundations. The paper discusses some key aspects about SG design and exploitation: choice of components-off-the-shelf or from-scratch design, tools and methodologies for development or adaptation, intelligent tutoring, virtual coaches and affective learning, living worlds, game mechanics, Human-Computer Interaction. While several SGs have been developed, still the literature stresses a lack of significant, extensive user tests. Further research is necessary to investigate in greater detail the real effectiveness of the various types of SGs. The paper proposes several research questions - that range from requirements elicitation to design and from deployment to use and evaluation - to be answered in order to avoid technology pushing and drive technological research according to the requirements of the end-users and stakeholders. We believe that deepening the analysis about these issues is key to strengthen the foundations of SG research, for which we identify four major directions: definition of metrics and learning progress evaluation tools; methodologies and tools for designing games from various topics and for various users; computing and communication architectures; technologies that can enhance the overall system performance.","container-title":"Research gate","title":"Designing Effective Serious Games: Opportunities and Challenges for Research","URL":"https://www.researchgate.net/publication/49588460_Designing_Effective_Serious_Games_Opportunities_and_Challenges_for_Research","author":[{"family":"Bellotti","given":"Francesco"},{"family":"Berta","given":"Riccardo"},{"family":"De Gloria","given":"Alessandro"}]}}],"schema":"https://github.com/citation-style-language/schema/raw/master/csl-citation.json"} </w:instrText>
      </w:r>
      <w:r w:rsidR="00246C9C"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Bellotti et al., n.d.)</w:t>
      </w:r>
      <w:r w:rsidR="00246C9C" w:rsidRPr="005C0A03">
        <w:rPr>
          <w:rFonts w:asciiTheme="majorBidi" w:hAnsiTheme="majorBidi" w:cstheme="majorBidi"/>
          <w:sz w:val="24"/>
          <w:szCs w:val="24"/>
        </w:rPr>
        <w:fldChar w:fldCharType="end"/>
      </w:r>
    </w:p>
    <w:p w14:paraId="77A68992" w14:textId="5F2450AC" w:rsidR="001B1C47" w:rsidRPr="005C0A03" w:rsidRDefault="00095A7C" w:rsidP="002D0F00">
      <w:pPr>
        <w:rPr>
          <w:rFonts w:asciiTheme="majorBidi" w:hAnsiTheme="majorBidi" w:cstheme="majorBidi"/>
          <w:sz w:val="24"/>
          <w:szCs w:val="24"/>
        </w:rPr>
      </w:pPr>
      <w:r w:rsidRPr="005C0A03">
        <w:rPr>
          <w:rFonts w:asciiTheme="majorBidi" w:hAnsiTheme="majorBidi" w:cstheme="majorBidi"/>
          <w:sz w:val="24"/>
          <w:szCs w:val="24"/>
        </w:rPr>
        <w:t xml:space="preserve">In another paper by </w:t>
      </w:r>
      <w:r w:rsidR="003602F8" w:rsidRPr="005C0A03">
        <w:rPr>
          <w:rFonts w:asciiTheme="majorBidi" w:hAnsiTheme="majorBidi" w:cstheme="majorBidi"/>
          <w:sz w:val="24"/>
          <w:szCs w:val="24"/>
        </w:rPr>
        <w:t>Giorgio Maria</w:t>
      </w:r>
      <w:r w:rsidR="009435B1" w:rsidRPr="005C0A03">
        <w:rPr>
          <w:rFonts w:asciiTheme="majorBidi" w:hAnsiTheme="majorBidi" w:cstheme="majorBidi"/>
          <w:sz w:val="24"/>
          <w:szCs w:val="24"/>
        </w:rPr>
        <w:t xml:space="preserve">, it was shown that affordable </w:t>
      </w:r>
      <w:r w:rsidR="007D6EC7" w:rsidRPr="005C0A03">
        <w:rPr>
          <w:rFonts w:asciiTheme="majorBidi" w:hAnsiTheme="majorBidi" w:cstheme="majorBidi"/>
          <w:sz w:val="24"/>
          <w:szCs w:val="24"/>
        </w:rPr>
        <w:t xml:space="preserve">annotated </w:t>
      </w:r>
      <w:r w:rsidR="009435B1" w:rsidRPr="005C0A03">
        <w:rPr>
          <w:rFonts w:asciiTheme="majorBidi" w:hAnsiTheme="majorBidi" w:cstheme="majorBidi"/>
          <w:sz w:val="24"/>
          <w:szCs w:val="24"/>
        </w:rPr>
        <w:t xml:space="preserve">dataset </w:t>
      </w:r>
      <w:r w:rsidR="007D6EC7" w:rsidRPr="005C0A03">
        <w:rPr>
          <w:rFonts w:asciiTheme="majorBidi" w:hAnsiTheme="majorBidi" w:cstheme="majorBidi"/>
          <w:sz w:val="24"/>
          <w:szCs w:val="24"/>
        </w:rPr>
        <w:t>creation</w:t>
      </w:r>
      <w:r w:rsidR="009435B1" w:rsidRPr="005C0A03">
        <w:rPr>
          <w:rFonts w:asciiTheme="majorBidi" w:hAnsiTheme="majorBidi" w:cstheme="majorBidi"/>
          <w:sz w:val="24"/>
          <w:szCs w:val="24"/>
        </w:rPr>
        <w:t xml:space="preserve"> is possible</w:t>
      </w:r>
      <w:r w:rsidR="006B1A65" w:rsidRPr="005C0A03">
        <w:rPr>
          <w:rFonts w:asciiTheme="majorBidi" w:hAnsiTheme="majorBidi" w:cstheme="majorBidi"/>
          <w:sz w:val="24"/>
          <w:szCs w:val="24"/>
        </w:rPr>
        <w:t xml:space="preserve"> through mixed approaches that depend on </w:t>
      </w:r>
      <w:r w:rsidR="00E33FBE" w:rsidRPr="005C0A03">
        <w:rPr>
          <w:rFonts w:asciiTheme="majorBidi" w:hAnsiTheme="majorBidi" w:cstheme="majorBidi"/>
          <w:sz w:val="24"/>
          <w:szCs w:val="24"/>
        </w:rPr>
        <w:t xml:space="preserve">crowd-sourcing </w:t>
      </w:r>
      <w:r w:rsidR="0047423F" w:rsidRPr="005C0A03">
        <w:rPr>
          <w:rFonts w:asciiTheme="majorBidi" w:hAnsiTheme="majorBidi" w:cstheme="majorBidi"/>
          <w:sz w:val="24"/>
          <w:szCs w:val="24"/>
        </w:rPr>
        <w:t>and active user learning</w:t>
      </w:r>
      <w:r w:rsidR="000C721B" w:rsidRPr="005C0A03">
        <w:rPr>
          <w:rFonts w:asciiTheme="majorBidi" w:hAnsiTheme="majorBidi" w:cstheme="majorBidi"/>
          <w:sz w:val="24"/>
          <w:szCs w:val="24"/>
        </w:rPr>
        <w:t xml:space="preserve">, </w:t>
      </w:r>
      <w:r w:rsidR="004F07D8" w:rsidRPr="005C0A03">
        <w:rPr>
          <w:rFonts w:asciiTheme="majorBidi" w:hAnsiTheme="majorBidi" w:cstheme="majorBidi"/>
          <w:sz w:val="24"/>
          <w:szCs w:val="24"/>
        </w:rPr>
        <w:t>making it an</w:t>
      </w:r>
      <w:r w:rsidR="000C721B" w:rsidRPr="005C0A03">
        <w:rPr>
          <w:rFonts w:asciiTheme="majorBidi" w:hAnsiTheme="majorBidi" w:cstheme="majorBidi"/>
          <w:sz w:val="24"/>
          <w:szCs w:val="24"/>
        </w:rPr>
        <w:t xml:space="preserve"> alternative to the traditional approach of </w:t>
      </w:r>
      <w:r w:rsidR="00437185" w:rsidRPr="005C0A03">
        <w:rPr>
          <w:rFonts w:asciiTheme="majorBidi" w:hAnsiTheme="majorBidi" w:cstheme="majorBidi"/>
          <w:sz w:val="24"/>
          <w:szCs w:val="24"/>
        </w:rPr>
        <w:t xml:space="preserve">annotation-by-experts </w:t>
      </w:r>
      <w:r w:rsidR="0026695D" w:rsidRPr="005C0A03">
        <w:rPr>
          <w:rFonts w:asciiTheme="majorBidi" w:hAnsiTheme="majorBidi" w:cstheme="majorBidi"/>
          <w:sz w:val="24"/>
          <w:szCs w:val="24"/>
        </w:rPr>
        <w:t xml:space="preserve">that is known to be </w:t>
      </w:r>
      <w:r w:rsidR="00B4096F" w:rsidRPr="005C0A03">
        <w:rPr>
          <w:rFonts w:asciiTheme="majorBidi" w:hAnsiTheme="majorBidi" w:cstheme="majorBidi"/>
          <w:sz w:val="24"/>
          <w:szCs w:val="24"/>
        </w:rPr>
        <w:t>time-consuming</w:t>
      </w:r>
      <w:r w:rsidR="0026695D" w:rsidRPr="005C0A03">
        <w:rPr>
          <w:rFonts w:asciiTheme="majorBidi" w:hAnsiTheme="majorBidi" w:cstheme="majorBidi"/>
          <w:sz w:val="24"/>
          <w:szCs w:val="24"/>
        </w:rPr>
        <w:t xml:space="preserve"> and costly</w:t>
      </w:r>
      <w:r w:rsidR="00C00DCA" w:rsidRPr="005C0A03">
        <w:rPr>
          <w:rFonts w:asciiTheme="majorBidi" w:hAnsiTheme="majorBidi" w:cstheme="majorBidi"/>
          <w:sz w:val="24"/>
          <w:szCs w:val="24"/>
        </w:rPr>
        <w:t xml:space="preserve">. </w:t>
      </w:r>
      <w:r w:rsidR="009C4978" w:rsidRPr="005C0A03">
        <w:rPr>
          <w:rFonts w:asciiTheme="majorBidi" w:hAnsiTheme="majorBidi" w:cstheme="majorBidi"/>
          <w:sz w:val="24"/>
          <w:szCs w:val="24"/>
        </w:rPr>
        <w:t>This was achieved through</w:t>
      </w:r>
      <w:r w:rsidR="001A436D" w:rsidRPr="005C0A03">
        <w:rPr>
          <w:rFonts w:asciiTheme="majorBidi" w:hAnsiTheme="majorBidi" w:cstheme="majorBidi"/>
          <w:sz w:val="24"/>
          <w:szCs w:val="24"/>
        </w:rPr>
        <w:t xml:space="preserve"> a gamified classification-task-based website</w:t>
      </w:r>
      <w:r w:rsidR="00156F77" w:rsidRPr="005C0A03">
        <w:rPr>
          <w:rFonts w:asciiTheme="majorBidi" w:hAnsiTheme="majorBidi" w:cstheme="majorBidi"/>
          <w:sz w:val="24"/>
          <w:szCs w:val="24"/>
        </w:rPr>
        <w:t xml:space="preserve">, which was used to build </w:t>
      </w:r>
      <w:r w:rsidR="006F179B" w:rsidRPr="005C0A03">
        <w:rPr>
          <w:rFonts w:asciiTheme="majorBidi" w:hAnsiTheme="majorBidi" w:cstheme="majorBidi"/>
          <w:sz w:val="24"/>
          <w:szCs w:val="24"/>
        </w:rPr>
        <w:t>accurate classifiers</w:t>
      </w:r>
      <w:r w:rsidR="00AA6B4D" w:rsidRPr="005C0A03">
        <w:rPr>
          <w:rFonts w:asciiTheme="majorBidi" w:hAnsiTheme="majorBidi" w:cstheme="majorBidi"/>
          <w:sz w:val="24"/>
          <w:szCs w:val="24"/>
        </w:rPr>
        <w:t xml:space="preserve"> that are also efficient</w:t>
      </w:r>
      <w:r w:rsidR="00E147C5" w:rsidRPr="005C0A03">
        <w:rPr>
          <w:rFonts w:asciiTheme="majorBidi" w:hAnsiTheme="majorBidi" w:cstheme="majorBidi"/>
          <w:sz w:val="24"/>
          <w:szCs w:val="24"/>
        </w:rPr>
        <w:t>, not depending on large amounts of data</w:t>
      </w:r>
      <w:r w:rsidR="00F17C23" w:rsidRPr="005C0A03">
        <w:rPr>
          <w:rFonts w:asciiTheme="majorBidi" w:hAnsiTheme="majorBidi" w:cstheme="majorBidi"/>
          <w:sz w:val="24"/>
          <w:szCs w:val="24"/>
        </w:rPr>
        <w:t xml:space="preserve">. </w:t>
      </w:r>
      <w:r w:rsidR="00FA1123" w:rsidRPr="005C0A03">
        <w:rPr>
          <w:rFonts w:asciiTheme="majorBidi" w:hAnsiTheme="majorBidi" w:cstheme="majorBidi"/>
          <w:sz w:val="24"/>
          <w:szCs w:val="24"/>
        </w:rPr>
        <w:t>The general layout</w:t>
      </w:r>
      <w:r w:rsidR="00F34714" w:rsidRPr="005C0A03">
        <w:rPr>
          <w:rFonts w:asciiTheme="majorBidi" w:hAnsiTheme="majorBidi" w:cstheme="majorBidi"/>
          <w:sz w:val="24"/>
          <w:szCs w:val="24"/>
        </w:rPr>
        <w:t xml:space="preserve"> of the game</w:t>
      </w:r>
      <w:r w:rsidR="00FA1123" w:rsidRPr="005C0A03">
        <w:rPr>
          <w:rFonts w:asciiTheme="majorBidi" w:hAnsiTheme="majorBidi" w:cstheme="majorBidi"/>
          <w:sz w:val="24"/>
          <w:szCs w:val="24"/>
        </w:rPr>
        <w:t xml:space="preserve"> is a two-dimensional plane</w:t>
      </w:r>
      <w:r w:rsidR="00F34714" w:rsidRPr="005C0A03">
        <w:rPr>
          <w:rFonts w:asciiTheme="majorBidi" w:hAnsiTheme="majorBidi" w:cstheme="majorBidi"/>
          <w:sz w:val="24"/>
          <w:szCs w:val="24"/>
        </w:rPr>
        <w:t xml:space="preserve"> </w:t>
      </w:r>
      <w:r w:rsidR="00004551" w:rsidRPr="005C0A03">
        <w:rPr>
          <w:rFonts w:asciiTheme="majorBidi" w:hAnsiTheme="majorBidi" w:cstheme="majorBidi"/>
          <w:sz w:val="24"/>
          <w:szCs w:val="24"/>
        </w:rPr>
        <w:t>that has many points, separated by the user</w:t>
      </w:r>
      <w:r w:rsidR="00F12450" w:rsidRPr="005C0A03">
        <w:rPr>
          <w:rFonts w:asciiTheme="majorBidi" w:hAnsiTheme="majorBidi" w:cstheme="majorBidi"/>
          <w:sz w:val="24"/>
          <w:szCs w:val="24"/>
        </w:rPr>
        <w:t xml:space="preserve"> </w:t>
      </w:r>
      <w:r w:rsidR="00000B9B" w:rsidRPr="005C0A03">
        <w:rPr>
          <w:rFonts w:asciiTheme="majorBidi" w:hAnsiTheme="majorBidi" w:cstheme="majorBidi"/>
          <w:sz w:val="24"/>
          <w:szCs w:val="24"/>
        </w:rPr>
        <w:t>specifying a</w:t>
      </w:r>
      <w:r w:rsidR="00F12450" w:rsidRPr="005C0A03">
        <w:rPr>
          <w:rFonts w:asciiTheme="majorBidi" w:hAnsiTheme="majorBidi" w:cstheme="majorBidi"/>
          <w:sz w:val="24"/>
          <w:szCs w:val="24"/>
        </w:rPr>
        <w:t xml:space="preserve"> </w:t>
      </w:r>
      <w:r w:rsidR="00CD339B" w:rsidRPr="005C0A03">
        <w:rPr>
          <w:rFonts w:asciiTheme="majorBidi" w:hAnsiTheme="majorBidi" w:cstheme="majorBidi"/>
          <w:sz w:val="24"/>
          <w:szCs w:val="24"/>
        </w:rPr>
        <w:t>straight-line</w:t>
      </w:r>
      <w:r w:rsidR="00F12450" w:rsidRPr="005C0A03">
        <w:rPr>
          <w:rFonts w:asciiTheme="majorBidi" w:hAnsiTheme="majorBidi" w:cstheme="majorBidi"/>
          <w:sz w:val="24"/>
          <w:szCs w:val="24"/>
        </w:rPr>
        <w:t xml:space="preserve"> separat</w:t>
      </w:r>
      <w:r w:rsidR="00000B9B" w:rsidRPr="005C0A03">
        <w:rPr>
          <w:rFonts w:asciiTheme="majorBidi" w:hAnsiTheme="majorBidi" w:cstheme="majorBidi"/>
          <w:sz w:val="24"/>
          <w:szCs w:val="24"/>
        </w:rPr>
        <w:t>ing data into classes</w:t>
      </w:r>
      <w:r w:rsidR="00CD339B" w:rsidRPr="005C0A03">
        <w:rPr>
          <w:rFonts w:asciiTheme="majorBidi" w:hAnsiTheme="majorBidi" w:cstheme="majorBidi"/>
          <w:sz w:val="24"/>
          <w:szCs w:val="24"/>
        </w:rPr>
        <w:t xml:space="preserve">, the line being </w:t>
      </w:r>
      <w:r w:rsidR="00F4137F" w:rsidRPr="005C0A03">
        <w:rPr>
          <w:rFonts w:asciiTheme="majorBidi" w:hAnsiTheme="majorBidi" w:cstheme="majorBidi"/>
          <w:sz w:val="24"/>
          <w:szCs w:val="24"/>
        </w:rPr>
        <w:t xml:space="preserve">a probabilistic model </w:t>
      </w:r>
      <w:r w:rsidR="003E4EFF" w:rsidRPr="005C0A03">
        <w:rPr>
          <w:rFonts w:asciiTheme="majorBidi" w:hAnsiTheme="majorBidi" w:cstheme="majorBidi"/>
          <w:sz w:val="24"/>
          <w:szCs w:val="24"/>
        </w:rPr>
        <w:t>that has hyperparameter</w:t>
      </w:r>
      <w:r w:rsidR="00077825" w:rsidRPr="005C0A03">
        <w:rPr>
          <w:rFonts w:asciiTheme="majorBidi" w:hAnsiTheme="majorBidi" w:cstheme="majorBidi"/>
          <w:sz w:val="24"/>
          <w:szCs w:val="24"/>
        </w:rPr>
        <w:t>s</w:t>
      </w:r>
      <w:r w:rsidR="003E4EFF" w:rsidRPr="005C0A03">
        <w:rPr>
          <w:rFonts w:asciiTheme="majorBidi" w:hAnsiTheme="majorBidi" w:cstheme="majorBidi"/>
          <w:sz w:val="24"/>
          <w:szCs w:val="24"/>
        </w:rPr>
        <w:t xml:space="preserve"> determined by the user</w:t>
      </w:r>
      <w:r w:rsidR="00CD339B" w:rsidRPr="005C0A03">
        <w:rPr>
          <w:rFonts w:asciiTheme="majorBidi" w:hAnsiTheme="majorBidi" w:cstheme="majorBidi"/>
          <w:sz w:val="24"/>
          <w:szCs w:val="24"/>
        </w:rPr>
        <w:t>.</w:t>
      </w:r>
      <w:r w:rsidR="00E26AD4" w:rsidRPr="005C0A03">
        <w:rPr>
          <w:rFonts w:asciiTheme="majorBidi" w:hAnsiTheme="majorBidi" w:cstheme="majorBidi"/>
          <w:sz w:val="24"/>
          <w:szCs w:val="24"/>
        </w:rPr>
        <w:t xml:space="preserve"> the data points are accordingly labeled based on the line separation specified by the user</w:t>
      </w:r>
      <w:r w:rsidR="00105872" w:rsidRPr="005C0A03">
        <w:rPr>
          <w:rFonts w:asciiTheme="majorBidi" w:hAnsiTheme="majorBidi" w:cstheme="majorBidi"/>
          <w:sz w:val="24"/>
          <w:szCs w:val="24"/>
        </w:rPr>
        <w:t>.</w:t>
      </w:r>
      <w:r w:rsidR="00CD339B" w:rsidRPr="005C0A03">
        <w:rPr>
          <w:rFonts w:asciiTheme="majorBidi" w:hAnsiTheme="majorBidi" w:cstheme="majorBidi"/>
          <w:sz w:val="24"/>
          <w:szCs w:val="24"/>
        </w:rPr>
        <w:t xml:space="preserve"> </w:t>
      </w:r>
      <w:r w:rsidR="00CC3B7E" w:rsidRPr="005C0A03">
        <w:rPr>
          <w:rFonts w:asciiTheme="majorBidi" w:hAnsiTheme="majorBidi" w:cstheme="majorBidi"/>
          <w:sz w:val="24"/>
          <w:szCs w:val="24"/>
        </w:rPr>
        <w:t>players can adapt the two pa</w:t>
      </w:r>
      <w:r w:rsidR="00FA3431" w:rsidRPr="005C0A03">
        <w:rPr>
          <w:rFonts w:asciiTheme="majorBidi" w:hAnsiTheme="majorBidi" w:cstheme="majorBidi"/>
          <w:sz w:val="24"/>
          <w:szCs w:val="24"/>
        </w:rPr>
        <w:t>rameters m and q in order to optimize the separation</w:t>
      </w:r>
      <w:r w:rsidR="008B749A" w:rsidRPr="005C0A03">
        <w:rPr>
          <w:rFonts w:asciiTheme="majorBidi" w:hAnsiTheme="majorBidi" w:cstheme="majorBidi"/>
          <w:sz w:val="24"/>
          <w:szCs w:val="24"/>
        </w:rPr>
        <w:t xml:space="preserve"> </w:t>
      </w:r>
      <w:r w:rsidR="00FA3431" w:rsidRPr="005C0A03">
        <w:rPr>
          <w:rFonts w:asciiTheme="majorBidi" w:hAnsiTheme="majorBidi" w:cstheme="majorBidi"/>
          <w:sz w:val="24"/>
          <w:szCs w:val="24"/>
        </w:rPr>
        <w:t>of points</w:t>
      </w:r>
      <w:r w:rsidR="008B749A" w:rsidRPr="005C0A03">
        <w:rPr>
          <w:rFonts w:asciiTheme="majorBidi" w:hAnsiTheme="majorBidi" w:cstheme="majorBidi"/>
          <w:sz w:val="24"/>
          <w:szCs w:val="24"/>
        </w:rPr>
        <w:t xml:space="preserve"> and find a better model</w:t>
      </w:r>
      <w:r w:rsidR="00A22917" w:rsidRPr="005C0A03">
        <w:rPr>
          <w:rFonts w:asciiTheme="majorBidi" w:hAnsiTheme="majorBidi" w:cstheme="majorBidi"/>
          <w:sz w:val="24"/>
          <w:szCs w:val="24"/>
        </w:rPr>
        <w:t xml:space="preserve">. Each level in the game is presented with a main goal, which is finding the best classifier with the least </w:t>
      </w:r>
      <w:r w:rsidR="00A957D0" w:rsidRPr="005C0A03">
        <w:rPr>
          <w:rFonts w:asciiTheme="majorBidi" w:hAnsiTheme="majorBidi" w:cstheme="majorBidi"/>
          <w:sz w:val="24"/>
          <w:szCs w:val="24"/>
        </w:rPr>
        <w:t>number</w:t>
      </w:r>
      <w:r w:rsidR="00A22917" w:rsidRPr="005C0A03">
        <w:rPr>
          <w:rFonts w:asciiTheme="majorBidi" w:hAnsiTheme="majorBidi" w:cstheme="majorBidi"/>
          <w:sz w:val="24"/>
          <w:szCs w:val="24"/>
        </w:rPr>
        <w:t xml:space="preserve"> of</w:t>
      </w:r>
      <w:r w:rsidR="00B74D19" w:rsidRPr="005C0A03">
        <w:rPr>
          <w:rFonts w:asciiTheme="majorBidi" w:hAnsiTheme="majorBidi" w:cstheme="majorBidi"/>
          <w:sz w:val="24"/>
          <w:szCs w:val="24"/>
        </w:rPr>
        <w:t xml:space="preserve"> resources. The game is </w:t>
      </w:r>
      <w:r w:rsidR="003E5E51" w:rsidRPr="005C0A03">
        <w:rPr>
          <w:rFonts w:asciiTheme="majorBidi" w:hAnsiTheme="majorBidi" w:cstheme="majorBidi"/>
          <w:sz w:val="24"/>
          <w:szCs w:val="24"/>
        </w:rPr>
        <w:t xml:space="preserve">implemented in a </w:t>
      </w:r>
      <w:r w:rsidR="000078B2" w:rsidRPr="005C0A03">
        <w:rPr>
          <w:rFonts w:asciiTheme="majorBidi" w:hAnsiTheme="majorBidi" w:cstheme="majorBidi"/>
          <w:sz w:val="24"/>
          <w:szCs w:val="24"/>
        </w:rPr>
        <w:t xml:space="preserve">interactive </w:t>
      </w:r>
      <w:r w:rsidR="003E5E51" w:rsidRPr="005C0A03">
        <w:rPr>
          <w:rFonts w:asciiTheme="majorBidi" w:hAnsiTheme="majorBidi" w:cstheme="majorBidi"/>
          <w:sz w:val="24"/>
          <w:szCs w:val="24"/>
        </w:rPr>
        <w:t>web</w:t>
      </w:r>
      <w:r w:rsidR="000078B2" w:rsidRPr="005C0A03">
        <w:rPr>
          <w:rFonts w:asciiTheme="majorBidi" w:hAnsiTheme="majorBidi" w:cstheme="majorBidi"/>
          <w:sz w:val="24"/>
          <w:szCs w:val="24"/>
        </w:rPr>
        <w:t xml:space="preserve"> application</w:t>
      </w:r>
      <w:r w:rsidR="006D63FB" w:rsidRPr="005C0A03">
        <w:rPr>
          <w:rFonts w:asciiTheme="majorBidi" w:hAnsiTheme="majorBidi" w:cstheme="majorBidi"/>
          <w:sz w:val="24"/>
          <w:szCs w:val="24"/>
        </w:rPr>
        <w:t xml:space="preserve">, its general layout is shown in figure </w:t>
      </w:r>
      <w:r w:rsidR="0008325E" w:rsidRPr="005C0A03">
        <w:rPr>
          <w:rFonts w:asciiTheme="majorBidi" w:hAnsiTheme="majorBidi" w:cstheme="majorBidi"/>
          <w:sz w:val="24"/>
          <w:szCs w:val="24"/>
        </w:rPr>
        <w:t>2.</w:t>
      </w:r>
      <w:r w:rsidR="006370F7" w:rsidRPr="005C0A03">
        <w:rPr>
          <w:rFonts w:asciiTheme="majorBidi" w:hAnsiTheme="majorBidi" w:cstheme="majorBidi"/>
          <w:sz w:val="24"/>
          <w:szCs w:val="24"/>
        </w:rPr>
        <w:t>2</w:t>
      </w:r>
      <w:r w:rsidR="006D63FB" w:rsidRPr="005C0A03">
        <w:rPr>
          <w:rFonts w:asciiTheme="majorBidi" w:hAnsiTheme="majorBidi" w:cstheme="majorBidi"/>
          <w:sz w:val="24"/>
          <w:szCs w:val="24"/>
        </w:rPr>
        <w:t>.</w:t>
      </w:r>
      <w:r w:rsidR="004512DE" w:rsidRPr="005C0A03">
        <w:rPr>
          <w:rFonts w:asciiTheme="majorBidi" w:hAnsiTheme="majorBidi" w:cstheme="majorBidi"/>
          <w:sz w:val="24"/>
          <w:szCs w:val="24"/>
        </w:rPr>
        <w:t xml:space="preserve"> The </w:t>
      </w:r>
      <w:r w:rsidR="004E49E1" w:rsidRPr="005C0A03">
        <w:rPr>
          <w:rFonts w:asciiTheme="majorBidi" w:hAnsiTheme="majorBidi" w:cstheme="majorBidi"/>
          <w:sz w:val="24"/>
          <w:szCs w:val="24"/>
        </w:rPr>
        <w:t>resultant</w:t>
      </w:r>
      <w:r w:rsidR="004512DE" w:rsidRPr="005C0A03">
        <w:rPr>
          <w:rFonts w:asciiTheme="majorBidi" w:hAnsiTheme="majorBidi" w:cstheme="majorBidi"/>
          <w:sz w:val="24"/>
          <w:szCs w:val="24"/>
        </w:rPr>
        <w:t xml:space="preserve"> model</w:t>
      </w:r>
      <w:r w:rsidR="00426989" w:rsidRPr="005C0A03">
        <w:rPr>
          <w:rFonts w:asciiTheme="majorBidi" w:hAnsiTheme="majorBidi" w:cstheme="majorBidi"/>
          <w:sz w:val="24"/>
          <w:szCs w:val="24"/>
        </w:rPr>
        <w:t xml:space="preserve"> (separation result)</w:t>
      </w:r>
      <w:r w:rsidR="00180607" w:rsidRPr="005C0A03">
        <w:rPr>
          <w:rFonts w:asciiTheme="majorBidi" w:hAnsiTheme="majorBidi" w:cstheme="majorBidi"/>
          <w:sz w:val="24"/>
          <w:szCs w:val="24"/>
        </w:rPr>
        <w:t xml:space="preserve"> is measured based on F1-score</w:t>
      </w:r>
      <w:r w:rsidR="00B43F86" w:rsidRPr="005C0A03">
        <w:rPr>
          <w:rFonts w:asciiTheme="majorBidi" w:hAnsiTheme="majorBidi" w:cstheme="majorBidi"/>
          <w:sz w:val="24"/>
          <w:szCs w:val="24"/>
        </w:rPr>
        <w:t xml:space="preserve"> and</w:t>
      </w:r>
      <w:r w:rsidR="00DF27EB" w:rsidRPr="005C0A03">
        <w:rPr>
          <w:rFonts w:asciiTheme="majorBidi" w:hAnsiTheme="majorBidi" w:cstheme="majorBidi"/>
          <w:sz w:val="24"/>
          <w:szCs w:val="24"/>
        </w:rPr>
        <w:t xml:space="preserve"> compared to </w:t>
      </w:r>
      <w:r w:rsidR="00707E99" w:rsidRPr="005C0A03">
        <w:rPr>
          <w:rFonts w:asciiTheme="majorBidi" w:hAnsiTheme="majorBidi" w:cstheme="majorBidi"/>
          <w:sz w:val="24"/>
          <w:szCs w:val="24"/>
        </w:rPr>
        <w:t>SVM</w:t>
      </w:r>
      <w:r w:rsidR="00677A7E" w:rsidRPr="005C0A03">
        <w:rPr>
          <w:rFonts w:asciiTheme="majorBidi" w:hAnsiTheme="majorBidi" w:cstheme="majorBidi"/>
          <w:sz w:val="24"/>
          <w:szCs w:val="24"/>
        </w:rPr>
        <w:t>.</w:t>
      </w:r>
      <w:r w:rsidR="00DB1438" w:rsidRPr="005C0A03">
        <w:rPr>
          <w:rFonts w:asciiTheme="majorBidi" w:hAnsiTheme="majorBidi" w:cstheme="majorBidi"/>
          <w:sz w:val="24"/>
          <w:szCs w:val="24"/>
        </w:rPr>
        <w:t xml:space="preserve"> </w:t>
      </w:r>
      <w:r w:rsidR="001F4C63" w:rsidRPr="005C0A03">
        <w:rPr>
          <w:rFonts w:asciiTheme="majorBidi" w:hAnsiTheme="majorBidi" w:cstheme="majorBidi"/>
          <w:sz w:val="24"/>
          <w:szCs w:val="24"/>
        </w:rPr>
        <w:t>G</w:t>
      </w:r>
      <w:r w:rsidR="00677A7E" w:rsidRPr="005C0A03">
        <w:rPr>
          <w:rFonts w:asciiTheme="majorBidi" w:hAnsiTheme="majorBidi" w:cstheme="majorBidi"/>
          <w:sz w:val="24"/>
          <w:szCs w:val="24"/>
        </w:rPr>
        <w:t xml:space="preserve">eneral results show that </w:t>
      </w:r>
      <w:r w:rsidR="00845F57" w:rsidRPr="005C0A03">
        <w:rPr>
          <w:rFonts w:asciiTheme="majorBidi" w:hAnsiTheme="majorBidi" w:cstheme="majorBidi"/>
          <w:sz w:val="24"/>
          <w:szCs w:val="24"/>
        </w:rPr>
        <w:t>good</w:t>
      </w:r>
      <w:r w:rsidR="005B05B1" w:rsidRPr="005C0A03">
        <w:rPr>
          <w:rFonts w:asciiTheme="majorBidi" w:hAnsiTheme="majorBidi" w:cstheme="majorBidi"/>
          <w:sz w:val="24"/>
          <w:szCs w:val="24"/>
        </w:rPr>
        <w:t>-performing</w:t>
      </w:r>
      <w:r w:rsidR="00845F57" w:rsidRPr="005C0A03">
        <w:rPr>
          <w:rFonts w:asciiTheme="majorBidi" w:hAnsiTheme="majorBidi" w:cstheme="majorBidi"/>
          <w:sz w:val="24"/>
          <w:szCs w:val="24"/>
        </w:rPr>
        <w:t xml:space="preserve"> classifiers can be trained/validated with just 25% of the original dataset</w:t>
      </w:r>
      <w:r w:rsidR="00001146" w:rsidRPr="005C0A03">
        <w:rPr>
          <w:rFonts w:asciiTheme="majorBidi" w:hAnsiTheme="majorBidi" w:cstheme="majorBidi"/>
          <w:sz w:val="24"/>
          <w:szCs w:val="24"/>
        </w:rPr>
        <w:t>, although the user-built model showed worse results than</w:t>
      </w:r>
      <w:r w:rsidR="00CD5096" w:rsidRPr="005C0A03">
        <w:rPr>
          <w:rFonts w:asciiTheme="majorBidi" w:hAnsiTheme="majorBidi" w:cstheme="majorBidi"/>
          <w:sz w:val="24"/>
          <w:szCs w:val="24"/>
        </w:rPr>
        <w:t xml:space="preserve"> a fully-tuned and well-trained</w:t>
      </w:r>
      <w:r w:rsidR="00001146" w:rsidRPr="005C0A03">
        <w:rPr>
          <w:rFonts w:asciiTheme="majorBidi" w:hAnsiTheme="majorBidi" w:cstheme="majorBidi"/>
          <w:sz w:val="24"/>
          <w:szCs w:val="24"/>
        </w:rPr>
        <w:t xml:space="preserve"> SVM model.</w:t>
      </w:r>
      <w:r w:rsidR="009B3B20" w:rsidRPr="005C0A03">
        <w:rPr>
          <w:rFonts w:asciiTheme="majorBidi" w:hAnsiTheme="majorBidi" w:cstheme="majorBidi"/>
          <w:sz w:val="24"/>
          <w:szCs w:val="24"/>
        </w:rPr>
        <w:t xml:space="preserve"> </w:t>
      </w:r>
      <w:r w:rsidR="00BB67FF"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clGtzjAz","properties":{"formattedCitation":"(Maria, n.d.)","plainCitation":"(Maria, n.d.)","noteIndex":0},"citationItems":[{"id":106,"uris":["http://zotero.org/users/8933043/items/5CGDS5FN"],"itemData":{"id":106,"type":"article-journal","abstract":"The creation of a labelled dataset for machine\nlearning purposes is a costly process. In recent\nworks, it has been shown that a mix of crowdsourcing and active learning approaches can\nbe used to annotate objects at an a</w:instrText>
      </w:r>
      <w:r w:rsidR="002D0F00">
        <w:rPr>
          <w:rFonts w:ascii="Cambria Math" w:hAnsi="Cambria Math" w:cs="Cambria Math"/>
          <w:sz w:val="24"/>
          <w:szCs w:val="24"/>
        </w:rPr>
        <w:instrText>↵</w:instrText>
      </w:r>
      <w:r w:rsidR="002D0F00">
        <w:rPr>
          <w:rFonts w:asciiTheme="majorBidi" w:hAnsiTheme="majorBidi" w:cstheme="majorBidi"/>
          <w:sz w:val="24"/>
          <w:szCs w:val="24"/>
        </w:rPr>
        <w:instrText xml:space="preserve">ordable\ncost. In this paper, we study the gamification\nof machine learning techniques; in particular,\nthe problem of classification of objects. In this\nfirst pilot study, we designed a simple game,\nbased on a visual interpretation of probabilistic classifiers, that consists in separating two\nsets of coloured points on a two-dimensional\nplane by means of a straight line. We present\nthe current results of this first experiment that\nwe used to collect the requirements for the\nnext version of the game and to analyze i)\nwhat is the ‘price’ to build a reasonably accurate classifier with a small amount of labelled\nobjects, ii) and compare the accuracy of the\nplayer to the state-of-the-art classification algorithms.","title":"Gamification for Machine Learning: The Classification Game","URL":"http://ceur-ws.org/Vol-1642/paper7.pdf","author":[{"family":"Maria","given":"Giorgio"}]}}],"schema":"https://github.com/citation-style-language/schema/raw/master/csl-citation.json"} </w:instrText>
      </w:r>
      <w:r w:rsidR="00BB67FF"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Maria, n.d.)</w:t>
      </w:r>
      <w:r w:rsidR="00BB67FF" w:rsidRPr="005C0A03">
        <w:rPr>
          <w:rFonts w:asciiTheme="majorBidi" w:hAnsiTheme="majorBidi" w:cstheme="majorBidi"/>
          <w:sz w:val="24"/>
          <w:szCs w:val="24"/>
        </w:rPr>
        <w:fldChar w:fldCharType="end"/>
      </w:r>
    </w:p>
    <w:p w14:paraId="0AB8249E" w14:textId="0798D5DF" w:rsidR="00D7346E" w:rsidRPr="00C90D6F" w:rsidRDefault="00F32CAD" w:rsidP="0007650D">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0D5185DC" wp14:editId="5209FED5">
            <wp:extent cx="5943600" cy="3394075"/>
            <wp:effectExtent l="19050" t="19050" r="19050" b="1587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0"/>
                    <a:stretch>
                      <a:fillRect/>
                    </a:stretch>
                  </pic:blipFill>
                  <pic:spPr>
                    <a:xfrm>
                      <a:off x="0" y="0"/>
                      <a:ext cx="5943600" cy="3394075"/>
                    </a:xfrm>
                    <a:prstGeom prst="rect">
                      <a:avLst/>
                    </a:prstGeom>
                    <a:ln>
                      <a:solidFill>
                        <a:schemeClr val="bg2">
                          <a:lumMod val="75000"/>
                        </a:schemeClr>
                      </a:solidFill>
                    </a:ln>
                  </pic:spPr>
                </pic:pic>
              </a:graphicData>
            </a:graphic>
          </wp:inline>
        </w:drawing>
      </w:r>
    </w:p>
    <w:p w14:paraId="504A60BC" w14:textId="554A5C60" w:rsidR="0007650D" w:rsidRPr="00C90D6F" w:rsidRDefault="0007650D" w:rsidP="009F18CB">
      <w:pPr>
        <w:jc w:val="center"/>
        <w:rPr>
          <w:rFonts w:asciiTheme="majorBidi" w:hAnsiTheme="majorBidi" w:cstheme="majorBidi"/>
        </w:rPr>
      </w:pPr>
      <w:r w:rsidRPr="00C90D6F">
        <w:rPr>
          <w:rFonts w:asciiTheme="majorBidi" w:hAnsiTheme="majorBidi" w:cstheme="majorBidi"/>
        </w:rPr>
        <w:t xml:space="preserve">Figure </w:t>
      </w:r>
      <w:r w:rsidR="009F18CB" w:rsidRPr="00C90D6F">
        <w:rPr>
          <w:rFonts w:asciiTheme="majorBidi" w:hAnsiTheme="majorBidi" w:cstheme="majorBidi"/>
        </w:rPr>
        <w:t>2</w:t>
      </w:r>
      <w:r w:rsidR="0008325E" w:rsidRPr="00C90D6F">
        <w:rPr>
          <w:rFonts w:asciiTheme="majorBidi" w:hAnsiTheme="majorBidi" w:cstheme="majorBidi"/>
        </w:rPr>
        <w:t>.</w:t>
      </w:r>
      <w:r w:rsidR="006370F7" w:rsidRPr="00C90D6F">
        <w:rPr>
          <w:rFonts w:asciiTheme="majorBidi" w:hAnsiTheme="majorBidi" w:cstheme="majorBidi"/>
        </w:rPr>
        <w:t>2</w:t>
      </w:r>
      <w:r w:rsidRPr="00C90D6F">
        <w:rPr>
          <w:rFonts w:asciiTheme="majorBidi" w:hAnsiTheme="majorBidi" w:cstheme="majorBidi"/>
        </w:rPr>
        <w:t>:</w:t>
      </w:r>
      <w:r w:rsidR="006370F7" w:rsidRPr="00C90D6F">
        <w:rPr>
          <w:rFonts w:asciiTheme="majorBidi" w:hAnsiTheme="majorBidi" w:cstheme="majorBidi"/>
        </w:rPr>
        <w:t xml:space="preserve"> C</w:t>
      </w:r>
      <w:r w:rsidRPr="00C90D6F">
        <w:rPr>
          <w:rFonts w:asciiTheme="majorBidi" w:hAnsiTheme="majorBidi" w:cstheme="majorBidi"/>
        </w:rPr>
        <w:t xml:space="preserve">lassification </w:t>
      </w:r>
      <w:r w:rsidR="006370F7" w:rsidRPr="00C90D6F">
        <w:rPr>
          <w:rFonts w:asciiTheme="majorBidi" w:hAnsiTheme="majorBidi" w:cstheme="majorBidi"/>
        </w:rPr>
        <w:t>G</w:t>
      </w:r>
      <w:r w:rsidRPr="00C90D6F">
        <w:rPr>
          <w:rFonts w:asciiTheme="majorBidi" w:hAnsiTheme="majorBidi" w:cstheme="majorBidi"/>
        </w:rPr>
        <w:t xml:space="preserve">ame </w:t>
      </w:r>
      <w:r w:rsidR="006370F7" w:rsidRPr="00C90D6F">
        <w:rPr>
          <w:rFonts w:asciiTheme="majorBidi" w:hAnsiTheme="majorBidi" w:cstheme="majorBidi"/>
        </w:rPr>
        <w:t>W</w:t>
      </w:r>
      <w:r w:rsidRPr="00C90D6F">
        <w:rPr>
          <w:rFonts w:asciiTheme="majorBidi" w:hAnsiTheme="majorBidi" w:cstheme="majorBidi"/>
        </w:rPr>
        <w:t xml:space="preserve">ebsite </w:t>
      </w:r>
      <w:r w:rsidR="006370F7" w:rsidRPr="00C90D6F">
        <w:rPr>
          <w:rFonts w:asciiTheme="majorBidi" w:hAnsiTheme="majorBidi" w:cstheme="majorBidi"/>
        </w:rPr>
        <w:t>L</w:t>
      </w:r>
      <w:r w:rsidRPr="00C90D6F">
        <w:rPr>
          <w:rFonts w:asciiTheme="majorBidi" w:hAnsiTheme="majorBidi" w:cstheme="majorBidi"/>
        </w:rPr>
        <w:t>ayout</w:t>
      </w:r>
    </w:p>
    <w:p w14:paraId="36CF735F" w14:textId="77777777" w:rsidR="00B27CCF" w:rsidRPr="00C90D6F" w:rsidRDefault="00B27CCF" w:rsidP="00B27CCF">
      <w:pPr>
        <w:rPr>
          <w:rFonts w:asciiTheme="majorBidi" w:hAnsiTheme="majorBidi" w:cstheme="majorBidi"/>
        </w:rPr>
      </w:pPr>
    </w:p>
    <w:p w14:paraId="2BC77BBA" w14:textId="5ADC0AEA" w:rsidR="00EF2A1E" w:rsidRPr="005C0A03" w:rsidRDefault="00AF7EF7" w:rsidP="002D0F00">
      <w:pPr>
        <w:rPr>
          <w:rFonts w:asciiTheme="majorBidi" w:hAnsiTheme="majorBidi" w:cstheme="majorBidi"/>
          <w:sz w:val="24"/>
          <w:szCs w:val="24"/>
        </w:rPr>
      </w:pPr>
      <w:r w:rsidRPr="005C0A03">
        <w:rPr>
          <w:rFonts w:asciiTheme="majorBidi" w:hAnsiTheme="majorBidi" w:cstheme="majorBidi"/>
          <w:sz w:val="24"/>
          <w:szCs w:val="24"/>
        </w:rPr>
        <w:t xml:space="preserve">Serious gaming was also </w:t>
      </w:r>
      <w:r w:rsidR="00F81E96" w:rsidRPr="005C0A03">
        <w:rPr>
          <w:rFonts w:asciiTheme="majorBidi" w:hAnsiTheme="majorBidi" w:cstheme="majorBidi"/>
          <w:sz w:val="24"/>
          <w:szCs w:val="24"/>
        </w:rPr>
        <w:t>deployed</w:t>
      </w:r>
      <w:r w:rsidR="00227C53" w:rsidRPr="005C0A03">
        <w:rPr>
          <w:rFonts w:asciiTheme="majorBidi" w:hAnsiTheme="majorBidi" w:cstheme="majorBidi"/>
          <w:sz w:val="24"/>
          <w:szCs w:val="24"/>
        </w:rPr>
        <w:t xml:space="preserve"> for </w:t>
      </w:r>
      <w:r w:rsidR="00D03EFD" w:rsidRPr="005C0A03">
        <w:rPr>
          <w:rFonts w:asciiTheme="majorBidi" w:hAnsiTheme="majorBidi" w:cstheme="majorBidi"/>
          <w:sz w:val="24"/>
          <w:szCs w:val="24"/>
        </w:rPr>
        <w:t xml:space="preserve">Major Depressive </w:t>
      </w:r>
      <w:r w:rsidR="000B7C94" w:rsidRPr="005C0A03">
        <w:rPr>
          <w:rFonts w:asciiTheme="majorBidi" w:hAnsiTheme="majorBidi" w:cstheme="majorBidi"/>
          <w:sz w:val="24"/>
          <w:szCs w:val="24"/>
        </w:rPr>
        <w:t xml:space="preserve">Disorder (MDD) </w:t>
      </w:r>
      <w:r w:rsidR="00655E5C" w:rsidRPr="005C0A03">
        <w:rPr>
          <w:rFonts w:asciiTheme="majorBidi" w:hAnsiTheme="majorBidi" w:cstheme="majorBidi"/>
          <w:sz w:val="24"/>
          <w:szCs w:val="24"/>
        </w:rPr>
        <w:t>recognition</w:t>
      </w:r>
      <w:r w:rsidR="00DE402E" w:rsidRPr="005C0A03">
        <w:rPr>
          <w:rFonts w:asciiTheme="majorBidi" w:hAnsiTheme="majorBidi" w:cstheme="majorBidi"/>
          <w:sz w:val="24"/>
          <w:szCs w:val="24"/>
        </w:rPr>
        <w:t xml:space="preserve">, </w:t>
      </w:r>
      <w:r w:rsidR="00D722E6" w:rsidRPr="005C0A03">
        <w:rPr>
          <w:rFonts w:asciiTheme="majorBidi" w:hAnsiTheme="majorBidi" w:cstheme="majorBidi"/>
          <w:sz w:val="24"/>
          <w:szCs w:val="24"/>
        </w:rPr>
        <w:t xml:space="preserve">the </w:t>
      </w:r>
      <w:r w:rsidR="00DA2F9F" w:rsidRPr="005C0A03">
        <w:rPr>
          <w:rFonts w:asciiTheme="majorBidi" w:hAnsiTheme="majorBidi" w:cstheme="majorBidi"/>
          <w:sz w:val="24"/>
          <w:szCs w:val="24"/>
        </w:rPr>
        <w:t>paper</w:t>
      </w:r>
      <w:r w:rsidR="00D722E6" w:rsidRPr="005C0A03">
        <w:rPr>
          <w:rFonts w:asciiTheme="majorBidi" w:hAnsiTheme="majorBidi" w:cstheme="majorBidi"/>
          <w:sz w:val="24"/>
          <w:szCs w:val="24"/>
        </w:rPr>
        <w:t xml:space="preserve"> </w:t>
      </w:r>
      <w:r w:rsidR="00983E26" w:rsidRPr="005C0A03">
        <w:rPr>
          <w:rFonts w:asciiTheme="majorBidi" w:hAnsiTheme="majorBidi" w:cstheme="majorBidi"/>
          <w:sz w:val="24"/>
          <w:szCs w:val="24"/>
        </w:rPr>
        <w:t xml:space="preserve">presented </w:t>
      </w:r>
      <w:r w:rsidR="00DA12EF" w:rsidRPr="005C0A03">
        <w:rPr>
          <w:rFonts w:asciiTheme="majorBidi" w:hAnsiTheme="majorBidi" w:cstheme="majorBidi"/>
          <w:sz w:val="24"/>
          <w:szCs w:val="24"/>
        </w:rPr>
        <w:t>a serious game called</w:t>
      </w:r>
      <w:r w:rsidR="001972D3" w:rsidRPr="005C0A03">
        <w:rPr>
          <w:rFonts w:asciiTheme="majorBidi" w:hAnsiTheme="majorBidi" w:cstheme="majorBidi"/>
          <w:sz w:val="24"/>
          <w:szCs w:val="24"/>
        </w:rPr>
        <w:t xml:space="preserve"> “The Delivery”</w:t>
      </w:r>
      <w:r w:rsidR="00164AF1" w:rsidRPr="005C0A03">
        <w:rPr>
          <w:rFonts w:asciiTheme="majorBidi" w:hAnsiTheme="majorBidi" w:cstheme="majorBidi"/>
          <w:sz w:val="24"/>
          <w:szCs w:val="24"/>
        </w:rPr>
        <w:t xml:space="preserve"> that </w:t>
      </w:r>
      <w:r w:rsidR="0057607C" w:rsidRPr="005C0A03">
        <w:rPr>
          <w:rFonts w:asciiTheme="majorBidi" w:hAnsiTheme="majorBidi" w:cstheme="majorBidi"/>
          <w:sz w:val="24"/>
          <w:szCs w:val="24"/>
        </w:rPr>
        <w:t xml:space="preserve">collects data from </w:t>
      </w:r>
      <w:r w:rsidR="00DC00AA" w:rsidRPr="005C0A03">
        <w:rPr>
          <w:rFonts w:asciiTheme="majorBidi" w:hAnsiTheme="majorBidi" w:cstheme="majorBidi"/>
          <w:sz w:val="24"/>
          <w:szCs w:val="24"/>
        </w:rPr>
        <w:t>players through</w:t>
      </w:r>
      <w:r w:rsidR="00570B58" w:rsidRPr="005C0A03">
        <w:rPr>
          <w:rFonts w:asciiTheme="majorBidi" w:hAnsiTheme="majorBidi" w:cstheme="majorBidi"/>
          <w:sz w:val="24"/>
          <w:szCs w:val="24"/>
        </w:rPr>
        <w:t xml:space="preserve"> in-game conversations, </w:t>
      </w:r>
      <w:r w:rsidR="007B300F" w:rsidRPr="005C0A03">
        <w:rPr>
          <w:rFonts w:asciiTheme="majorBidi" w:hAnsiTheme="majorBidi" w:cstheme="majorBidi"/>
          <w:sz w:val="24"/>
          <w:szCs w:val="24"/>
        </w:rPr>
        <w:t>environ</w:t>
      </w:r>
      <w:r w:rsidR="00C31832" w:rsidRPr="005C0A03">
        <w:rPr>
          <w:rFonts w:asciiTheme="majorBidi" w:hAnsiTheme="majorBidi" w:cstheme="majorBidi"/>
          <w:sz w:val="24"/>
          <w:szCs w:val="24"/>
        </w:rPr>
        <w:t>ment</w:t>
      </w:r>
      <w:r w:rsidR="00EA407F" w:rsidRPr="005C0A03">
        <w:rPr>
          <w:rFonts w:asciiTheme="majorBidi" w:hAnsiTheme="majorBidi" w:cstheme="majorBidi"/>
          <w:sz w:val="24"/>
          <w:szCs w:val="24"/>
        </w:rPr>
        <w:t xml:space="preserve"> interactions</w:t>
      </w:r>
      <w:r w:rsidR="001224CD" w:rsidRPr="005C0A03">
        <w:rPr>
          <w:rFonts w:asciiTheme="majorBidi" w:hAnsiTheme="majorBidi" w:cstheme="majorBidi"/>
          <w:sz w:val="24"/>
          <w:szCs w:val="24"/>
        </w:rPr>
        <w:t>, and task completions</w:t>
      </w:r>
      <w:r w:rsidR="0045226B" w:rsidRPr="005C0A03">
        <w:rPr>
          <w:rFonts w:asciiTheme="majorBidi" w:hAnsiTheme="majorBidi" w:cstheme="majorBidi"/>
          <w:sz w:val="24"/>
          <w:szCs w:val="24"/>
        </w:rPr>
        <w:t xml:space="preserve">. After building a dataset, </w:t>
      </w:r>
      <w:r w:rsidR="001166A2" w:rsidRPr="005C0A03">
        <w:rPr>
          <w:rFonts w:asciiTheme="majorBidi" w:hAnsiTheme="majorBidi" w:cstheme="majorBidi"/>
          <w:sz w:val="24"/>
          <w:szCs w:val="24"/>
        </w:rPr>
        <w:t xml:space="preserve">machine learning models </w:t>
      </w:r>
      <w:r w:rsidR="00C3012B" w:rsidRPr="005C0A03">
        <w:rPr>
          <w:rFonts w:asciiTheme="majorBidi" w:hAnsiTheme="majorBidi" w:cstheme="majorBidi"/>
          <w:sz w:val="24"/>
          <w:szCs w:val="24"/>
        </w:rPr>
        <w:t xml:space="preserve">were trained to recognize patterns of players with MDD vs players without MDD. </w:t>
      </w:r>
      <w:r w:rsidR="001A24D9" w:rsidRPr="005C0A03">
        <w:rPr>
          <w:rFonts w:asciiTheme="majorBidi" w:hAnsiTheme="majorBidi" w:cstheme="majorBidi"/>
          <w:sz w:val="24"/>
          <w:szCs w:val="24"/>
        </w:rPr>
        <w:t xml:space="preserve">The paper reported </w:t>
      </w:r>
      <w:r w:rsidR="00240BFD" w:rsidRPr="005C0A03">
        <w:rPr>
          <w:rFonts w:asciiTheme="majorBidi" w:hAnsiTheme="majorBidi" w:cstheme="majorBidi"/>
          <w:sz w:val="24"/>
          <w:szCs w:val="24"/>
        </w:rPr>
        <w:t>data collected from 26 gameplay sessions</w:t>
      </w:r>
      <w:r w:rsidR="00D36E79" w:rsidRPr="005C0A03">
        <w:rPr>
          <w:rFonts w:asciiTheme="majorBidi" w:hAnsiTheme="majorBidi" w:cstheme="majorBidi"/>
          <w:sz w:val="24"/>
          <w:szCs w:val="24"/>
        </w:rPr>
        <w:t xml:space="preserve"> (</w:t>
      </w:r>
      <w:r w:rsidR="001E41B2" w:rsidRPr="005C0A03">
        <w:rPr>
          <w:rFonts w:asciiTheme="majorBidi" w:hAnsiTheme="majorBidi" w:cstheme="majorBidi"/>
          <w:sz w:val="24"/>
          <w:szCs w:val="24"/>
        </w:rPr>
        <w:t>24% players with MDD, 7</w:t>
      </w:r>
      <w:r w:rsidR="0005449E" w:rsidRPr="005C0A03">
        <w:rPr>
          <w:rFonts w:asciiTheme="majorBidi" w:hAnsiTheme="majorBidi" w:cstheme="majorBidi"/>
          <w:sz w:val="24"/>
          <w:szCs w:val="24"/>
        </w:rPr>
        <w:t>6</w:t>
      </w:r>
      <w:r w:rsidR="001E41B2" w:rsidRPr="005C0A03">
        <w:rPr>
          <w:rFonts w:asciiTheme="majorBidi" w:hAnsiTheme="majorBidi" w:cstheme="majorBidi"/>
          <w:sz w:val="24"/>
          <w:szCs w:val="24"/>
        </w:rPr>
        <w:t>% players without MDD)</w:t>
      </w:r>
      <w:r w:rsidR="006B67EC" w:rsidRPr="005C0A03">
        <w:rPr>
          <w:rFonts w:asciiTheme="majorBidi" w:hAnsiTheme="majorBidi" w:cstheme="majorBidi"/>
          <w:sz w:val="24"/>
          <w:szCs w:val="24"/>
        </w:rPr>
        <w:t xml:space="preserve">, </w:t>
      </w:r>
      <w:r w:rsidR="00590B99" w:rsidRPr="005C0A03">
        <w:rPr>
          <w:rFonts w:asciiTheme="majorBidi" w:hAnsiTheme="majorBidi" w:cstheme="majorBidi"/>
          <w:sz w:val="24"/>
          <w:szCs w:val="24"/>
        </w:rPr>
        <w:t xml:space="preserve">and </w:t>
      </w:r>
      <w:r w:rsidR="00493A57" w:rsidRPr="005C0A03">
        <w:rPr>
          <w:rFonts w:asciiTheme="majorBidi" w:hAnsiTheme="majorBidi" w:cstheme="majorBidi"/>
          <w:sz w:val="24"/>
          <w:szCs w:val="24"/>
        </w:rPr>
        <w:t xml:space="preserve">application of 4 </w:t>
      </w:r>
      <w:r w:rsidR="00251AB0" w:rsidRPr="005C0A03">
        <w:rPr>
          <w:rFonts w:asciiTheme="majorBidi" w:hAnsiTheme="majorBidi" w:cstheme="majorBidi"/>
          <w:sz w:val="24"/>
          <w:szCs w:val="24"/>
        </w:rPr>
        <w:t>classification</w:t>
      </w:r>
      <w:r w:rsidR="00C90A2D" w:rsidRPr="005C0A03">
        <w:rPr>
          <w:rFonts w:asciiTheme="majorBidi" w:hAnsiTheme="majorBidi" w:cstheme="majorBidi"/>
          <w:sz w:val="24"/>
          <w:szCs w:val="24"/>
        </w:rPr>
        <w:t xml:space="preserve"> models</w:t>
      </w:r>
      <w:r w:rsidR="00EB0EE4" w:rsidRPr="005C0A03">
        <w:rPr>
          <w:rFonts w:asciiTheme="majorBidi" w:hAnsiTheme="majorBidi" w:cstheme="majorBidi"/>
          <w:sz w:val="24"/>
          <w:szCs w:val="24"/>
        </w:rPr>
        <w:t xml:space="preserve">: </w:t>
      </w:r>
      <w:r w:rsidR="00CA77E9" w:rsidRPr="005C0A03">
        <w:rPr>
          <w:rFonts w:asciiTheme="majorBidi" w:hAnsiTheme="majorBidi" w:cstheme="majorBidi"/>
          <w:sz w:val="24"/>
          <w:szCs w:val="24"/>
        </w:rPr>
        <w:t>decision trees, random forest</w:t>
      </w:r>
      <w:r w:rsidR="005E25E2" w:rsidRPr="005C0A03">
        <w:rPr>
          <w:rFonts w:asciiTheme="majorBidi" w:hAnsiTheme="majorBidi" w:cstheme="majorBidi"/>
          <w:sz w:val="24"/>
          <w:szCs w:val="24"/>
        </w:rPr>
        <w:t>s</w:t>
      </w:r>
      <w:r w:rsidR="00CA77E9" w:rsidRPr="005C0A03">
        <w:rPr>
          <w:rFonts w:asciiTheme="majorBidi" w:hAnsiTheme="majorBidi" w:cstheme="majorBidi"/>
          <w:sz w:val="24"/>
          <w:szCs w:val="24"/>
        </w:rPr>
        <w:t>,</w:t>
      </w:r>
      <w:r w:rsidR="00F9284A" w:rsidRPr="005C0A03">
        <w:rPr>
          <w:rFonts w:asciiTheme="majorBidi" w:hAnsiTheme="majorBidi" w:cstheme="majorBidi"/>
          <w:sz w:val="24"/>
          <w:szCs w:val="24"/>
        </w:rPr>
        <w:t xml:space="preserve"> k-Nearest Neighbors, and</w:t>
      </w:r>
      <w:r w:rsidR="00E268D0" w:rsidRPr="005C0A03">
        <w:rPr>
          <w:rFonts w:asciiTheme="majorBidi" w:hAnsiTheme="majorBidi" w:cstheme="majorBidi"/>
          <w:sz w:val="24"/>
          <w:szCs w:val="24"/>
        </w:rPr>
        <w:t xml:space="preserve"> support vector machines.</w:t>
      </w:r>
      <w:r w:rsidR="00267822" w:rsidRPr="005C0A03">
        <w:rPr>
          <w:rFonts w:asciiTheme="majorBidi" w:hAnsiTheme="majorBidi" w:cstheme="majorBidi"/>
          <w:sz w:val="24"/>
          <w:szCs w:val="24"/>
        </w:rPr>
        <w:t xml:space="preserve"> </w:t>
      </w:r>
      <w:r w:rsidR="00314515" w:rsidRPr="005C0A03">
        <w:rPr>
          <w:rFonts w:asciiTheme="majorBidi" w:hAnsiTheme="majorBidi" w:cstheme="majorBidi"/>
          <w:sz w:val="24"/>
          <w:szCs w:val="24"/>
        </w:rPr>
        <w:t xml:space="preserve">Evaluation results for the models </w:t>
      </w:r>
      <w:r w:rsidR="001B2A49" w:rsidRPr="005C0A03">
        <w:rPr>
          <w:rFonts w:asciiTheme="majorBidi" w:hAnsiTheme="majorBidi" w:cstheme="majorBidi"/>
          <w:sz w:val="24"/>
          <w:szCs w:val="24"/>
        </w:rPr>
        <w:t>showed promising potential</w:t>
      </w:r>
      <w:r w:rsidR="00663BD9" w:rsidRPr="005C0A03">
        <w:rPr>
          <w:rFonts w:asciiTheme="majorBidi" w:hAnsiTheme="majorBidi" w:cstheme="majorBidi"/>
          <w:sz w:val="24"/>
          <w:szCs w:val="24"/>
        </w:rPr>
        <w:t xml:space="preserve"> in the recognition task</w:t>
      </w:r>
      <w:r w:rsidR="00B53DEA" w:rsidRPr="005C0A03">
        <w:rPr>
          <w:rFonts w:asciiTheme="majorBidi" w:hAnsiTheme="majorBidi" w:cstheme="majorBidi"/>
          <w:sz w:val="24"/>
          <w:szCs w:val="24"/>
        </w:rPr>
        <w:t>,</w:t>
      </w:r>
      <w:r w:rsidR="00391836" w:rsidRPr="005C0A03">
        <w:rPr>
          <w:rFonts w:asciiTheme="majorBidi" w:hAnsiTheme="majorBidi" w:cstheme="majorBidi"/>
          <w:sz w:val="24"/>
          <w:szCs w:val="24"/>
        </w:rPr>
        <w:t xml:space="preserve"> even with the dataset </w:t>
      </w:r>
      <w:r w:rsidR="00A344D9" w:rsidRPr="005C0A03">
        <w:rPr>
          <w:rFonts w:asciiTheme="majorBidi" w:hAnsiTheme="majorBidi" w:cstheme="majorBidi"/>
          <w:sz w:val="24"/>
          <w:szCs w:val="24"/>
        </w:rPr>
        <w:t>being imbalanced and relatively small</w:t>
      </w:r>
      <w:r w:rsidR="00391836" w:rsidRPr="005C0A03">
        <w:rPr>
          <w:rFonts w:asciiTheme="majorBidi" w:hAnsiTheme="majorBidi" w:cstheme="majorBidi"/>
          <w:sz w:val="24"/>
          <w:szCs w:val="24"/>
        </w:rPr>
        <w:t>,</w:t>
      </w:r>
      <w:r w:rsidR="00B53DEA" w:rsidRPr="005C0A03">
        <w:rPr>
          <w:rFonts w:asciiTheme="majorBidi" w:hAnsiTheme="majorBidi" w:cstheme="majorBidi"/>
          <w:sz w:val="24"/>
          <w:szCs w:val="24"/>
        </w:rPr>
        <w:t xml:space="preserve"> with SVM classifier</w:t>
      </w:r>
      <w:r w:rsidR="00EB06F7" w:rsidRPr="005C0A03">
        <w:rPr>
          <w:rFonts w:asciiTheme="majorBidi" w:hAnsiTheme="majorBidi" w:cstheme="majorBidi"/>
          <w:sz w:val="24"/>
          <w:szCs w:val="24"/>
        </w:rPr>
        <w:t xml:space="preserve"> having the</w:t>
      </w:r>
      <w:r w:rsidR="00B658EF" w:rsidRPr="005C0A03">
        <w:rPr>
          <w:rFonts w:asciiTheme="majorBidi" w:hAnsiTheme="majorBidi" w:cstheme="majorBidi"/>
          <w:sz w:val="24"/>
          <w:szCs w:val="24"/>
        </w:rPr>
        <w:t xml:space="preserve"> </w:t>
      </w:r>
      <w:r w:rsidR="007721F5" w:rsidRPr="005C0A03">
        <w:rPr>
          <w:rFonts w:asciiTheme="majorBidi" w:hAnsiTheme="majorBidi" w:cstheme="majorBidi"/>
          <w:sz w:val="24"/>
          <w:szCs w:val="24"/>
        </w:rPr>
        <w:t>best</w:t>
      </w:r>
      <w:r w:rsidR="00B658EF" w:rsidRPr="005C0A03">
        <w:rPr>
          <w:rFonts w:asciiTheme="majorBidi" w:hAnsiTheme="majorBidi" w:cstheme="majorBidi"/>
          <w:sz w:val="24"/>
          <w:szCs w:val="24"/>
        </w:rPr>
        <w:t xml:space="preserve"> overall </w:t>
      </w:r>
      <w:r w:rsidR="007721F5" w:rsidRPr="005C0A03">
        <w:rPr>
          <w:rFonts w:asciiTheme="majorBidi" w:hAnsiTheme="majorBidi" w:cstheme="majorBidi"/>
          <w:sz w:val="24"/>
          <w:szCs w:val="24"/>
        </w:rPr>
        <w:t>outcomes</w:t>
      </w:r>
      <w:r w:rsidR="0048106D" w:rsidRPr="005C0A03">
        <w:rPr>
          <w:rFonts w:asciiTheme="majorBidi" w:hAnsiTheme="majorBidi" w:cstheme="majorBidi"/>
          <w:sz w:val="24"/>
          <w:szCs w:val="24"/>
        </w:rPr>
        <w:t xml:space="preserve"> (80.8% accuracy, </w:t>
      </w:r>
      <w:r w:rsidR="001B7BA7" w:rsidRPr="005C0A03">
        <w:rPr>
          <w:rFonts w:asciiTheme="majorBidi" w:hAnsiTheme="majorBidi" w:cstheme="majorBidi"/>
          <w:sz w:val="24"/>
          <w:szCs w:val="24"/>
        </w:rPr>
        <w:t>71.2% F1-score)</w:t>
      </w:r>
      <w:r w:rsidR="00241BE8" w:rsidRPr="005C0A03">
        <w:rPr>
          <w:rFonts w:asciiTheme="majorBidi" w:hAnsiTheme="majorBidi" w:cstheme="majorBidi"/>
          <w:sz w:val="24"/>
          <w:szCs w:val="24"/>
        </w:rPr>
        <w:t xml:space="preserve">. </w:t>
      </w:r>
      <w:r w:rsidR="00F44D73"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x1aN2Gig","properties":{"formattedCitation":"(Tsionas, n.d.)","plainCitation":"(Tsionas, n.d.)","noteIndex":0},"citationItems":[{"id":107,"uris":["http://zotero.org/users/8933043/items/A8ZGTB8S"],"itemData":{"id":107,"type":"article-journal","abstract":"Major Depressive Disorder (MDD) is a serious mental disorder that\naffects millions of adults, occasionally leading to life-threatening\nresults. Current diagnostic tools for MDD mostly consist of questionnaires and/or long, specialized therapy sessions. In this work\nwe present a serious game called \"The Delivery\", developed for diagnosing MDD in players. The video game has the players immerse\ninto a realistic scenario, the development of which depends on their\nactions, that is, through conversations with in-game characters,\ncompletion of quests, and interactions with the environment. All\nin-game features and mechanics are designed to correspond to specific diagnostic criteria for MDD. We recorded gameplay data from\nlabeled players (both MDD and non-MDD cases) in order to train\nMachine Learning models that can accurately distinguish gameplay\nbehaviors MDD-positive and MDD-negative players","title":"Serious Game Development for the Diagnosis of Major Depressive Disorder Cases Using Machine Learning Methods","author":[{"family":"Tsionas","given":"Athanasios"}]}}],"schema":"https://github.com/citation-style-language/schema/raw/master/csl-citation.json"} </w:instrText>
      </w:r>
      <w:r w:rsidR="00F44D73"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Tsionas, n.d.)</w:t>
      </w:r>
      <w:r w:rsidR="00F44D73" w:rsidRPr="005C0A03">
        <w:rPr>
          <w:rFonts w:asciiTheme="majorBidi" w:hAnsiTheme="majorBidi" w:cstheme="majorBidi"/>
          <w:sz w:val="24"/>
          <w:szCs w:val="24"/>
        </w:rPr>
        <w:fldChar w:fldCharType="end"/>
      </w:r>
    </w:p>
    <w:p w14:paraId="6A72882E" w14:textId="50C228E2" w:rsidR="00FD1D24" w:rsidRPr="00C90D6F" w:rsidRDefault="00FD1D24" w:rsidP="00FD1D24">
      <w:pPr>
        <w:pStyle w:val="Heading3"/>
        <w:rPr>
          <w:rFonts w:asciiTheme="majorBidi" w:hAnsiTheme="majorBidi"/>
        </w:rPr>
      </w:pPr>
      <w:bookmarkStart w:id="37" w:name="_Toc125576772"/>
      <w:r w:rsidRPr="00C90D6F">
        <w:rPr>
          <w:rFonts w:asciiTheme="majorBidi" w:hAnsiTheme="majorBidi"/>
        </w:rPr>
        <w:t xml:space="preserve">Hate </w:t>
      </w:r>
      <w:r w:rsidR="001452C0" w:rsidRPr="00C90D6F">
        <w:rPr>
          <w:rFonts w:asciiTheme="majorBidi" w:hAnsiTheme="majorBidi"/>
        </w:rPr>
        <w:t>S</w:t>
      </w:r>
      <w:r w:rsidRPr="00C90D6F">
        <w:rPr>
          <w:rFonts w:asciiTheme="majorBidi" w:hAnsiTheme="majorBidi"/>
        </w:rPr>
        <w:t>peech</w:t>
      </w:r>
      <w:bookmarkEnd w:id="37"/>
    </w:p>
    <w:p w14:paraId="46DF3E14" w14:textId="11274E44" w:rsidR="00FD1D24" w:rsidRPr="005C0A03" w:rsidRDefault="00FD1D24" w:rsidP="002D0F00">
      <w:pPr>
        <w:rPr>
          <w:rFonts w:asciiTheme="majorBidi" w:hAnsiTheme="majorBidi" w:cstheme="majorBidi"/>
          <w:sz w:val="24"/>
          <w:szCs w:val="24"/>
        </w:rPr>
      </w:pPr>
      <w:r w:rsidRPr="005C0A03">
        <w:rPr>
          <w:rFonts w:asciiTheme="majorBidi" w:hAnsiTheme="majorBidi" w:cstheme="majorBidi"/>
          <w:sz w:val="24"/>
          <w:szCs w:val="24"/>
        </w:rPr>
        <w:t xml:space="preserve">Online communities are growing so fast, users uploading and share a ton of data in various forms text, images, or even videos. It’s hard to make sure that everyone is treated in a decent way, so a new problem of online hate speech has been produced </w:t>
      </w:r>
      <w:r w:rsidR="00870A96"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N9CUYnPp","properties":{"formattedCitation":"(Pitsilis, 2018)","plainCitation":"(Pitsilis, 2018)","noteIndex":0},"citationItems":[{"id":108,"uris":["http://zotero.org/users/8933043/items/LZ8VKWV8"],"itemData":{"id":108,"type":"article-journal","abstract":"This paper addresses the important problem of discerning hateful\ncontent in social media. We propose a detection scheme that is an ensemble\nof Recurrent Neural Network (RNN) classifiers, and it incorporates various\nfeatures associated with user-related information, such as the users’ tendency\ntowards racism or sexism. These data are fed as input to the above classifiers\nalong with the word frequency vectors derived from the textual content. We\nevaluate our approach on a publicly available corpus of 16k tweets, and the\nresults demonstrate its effectiveness in comparison to existing state-of-the-art\nsolutions. More specifically, our scheme can successfully distinguish racism and\nsexism messages from normal text, and","title":"Effective hate-speech detection in Twitter data using recurrent neural networks","URL":"https://folk.idi.ntnu.no/heri/papers/pitsilis_APIN2018.pdf","author":[{"family":"Pitsilis","given":"Georgios"}],"issued":{"date-parts":[["2018",7,3]]}}}],"schema":"https://github.com/citation-style-language/schema/raw/master/csl-citation.json"} </w:instrText>
      </w:r>
      <w:r w:rsidR="00870A96"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Pitsilis, 2018)</w:t>
      </w:r>
      <w:r w:rsidR="00870A96" w:rsidRPr="005C0A03">
        <w:rPr>
          <w:rFonts w:asciiTheme="majorBidi" w:hAnsiTheme="majorBidi" w:cstheme="majorBidi"/>
          <w:sz w:val="24"/>
          <w:szCs w:val="24"/>
        </w:rPr>
        <w:fldChar w:fldCharType="end"/>
      </w:r>
      <w:r w:rsidRPr="005C0A03">
        <w:rPr>
          <w:rFonts w:asciiTheme="majorBidi" w:hAnsiTheme="majorBidi" w:cstheme="majorBidi"/>
          <w:sz w:val="24"/>
          <w:szCs w:val="24"/>
        </w:rPr>
        <w:t xml:space="preserve">. </w:t>
      </w:r>
    </w:p>
    <w:p w14:paraId="7D5D5848" w14:textId="7C382256" w:rsidR="00FD1D24" w:rsidRPr="005C0A03" w:rsidRDefault="00FD1D24" w:rsidP="002D0F00">
      <w:pPr>
        <w:rPr>
          <w:rFonts w:asciiTheme="majorBidi" w:hAnsiTheme="majorBidi" w:cstheme="majorBidi"/>
          <w:sz w:val="24"/>
          <w:szCs w:val="24"/>
        </w:rPr>
      </w:pPr>
      <w:r w:rsidRPr="005C0A03">
        <w:rPr>
          <w:rFonts w:asciiTheme="majorBidi" w:hAnsiTheme="majorBidi" w:cstheme="majorBidi"/>
          <w:sz w:val="24"/>
          <w:szCs w:val="24"/>
        </w:rPr>
        <w:t xml:space="preserve">The article by Mullah, reviewed advances made so far in hate speech detection in social media. They analyzed different approaches classical machine learning, Ensemble and deep learning. This study found that there is more research work done in hate speech using machine learning than ensemble and deep learning, so more research and exploration can be done to for improvements. The research also discussed in the weaknesses and strengths which can help in guiding the researchers’ choice. This article also identified Cultural variations, pandemic or </w:t>
      </w:r>
      <w:r w:rsidRPr="005C0A03">
        <w:rPr>
          <w:rFonts w:asciiTheme="majorBidi" w:hAnsiTheme="majorBidi" w:cstheme="majorBidi"/>
          <w:sz w:val="24"/>
          <w:szCs w:val="24"/>
        </w:rPr>
        <w:lastRenderedPageBreak/>
        <w:t xml:space="preserve">natural disaster, data sparsity, imbalance dataset challenge and dataset availability concern </w:t>
      </w:r>
      <w:r w:rsidR="007E1859"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lLukHSuC","properties":{"formattedCitation":"(Mullah, 2021)","plainCitation":"(Mullah, 2021)","noteIndex":0},"citationItems":[{"id":109,"uris":["http://zotero.org/users/8933043/items/EI8MW3NV"],"itemData":{"id":109,"type":"article-journal","abstract":"The aim of this paper is to review machine learning (ML) algorithms and techniques for hate\nspeech detection in social media (SM). Hate speech problem is normally model as a text classification\ntask. In this study, we examined the basic baseline components of hate speech classification using ML\nalgorithms. There are five basic baseline components – data collection and exploration, feature extraction,\ndimensionality reduction, classifier selection and training, and model evaluation, were reviewed. There\nhave been improvements in ML algorithms that were employed for hate speech detection over time. New\ndatasets and different performance metrics have been proposed in the literature. To keep the researchers\ninformed regarding these trends in the automatic detection of hate speech, it calls for a comprehensive and\nan updated state-of-the-art. The contributions of this study are three-fold. First to equip the readers with the\nnecessary information on the critical steps involved in hate speech detection using ML algorithms. Secondly,\nthe weaknesses and strengths of each method is critically evaluated to guide researchers in the algorithm\nchoice dilemma. Lastly, some research gaps and open challenges were identified. The different variants of\nML techniques were reviewed which include classical ML, ensemble approach and deep learning methods.\nResearchers and professionals alike will benefit immensely from this study.","container-title":"IEEE Access","title":"Advances in Machine Learning Algorithms for Hate Speech Detection in Social Media: A Review","URL":"https://ieeexplore.ieee.org/stamp/stamp.jsp?tp=&amp;arnumber=9455353","author":[{"family":"Mullah","given":"Nanlir"}],"issued":{"date-parts":[["2021",6,8]]}}}],"schema":"https://github.com/citation-style-language/schema/raw/master/csl-citation.json"} </w:instrText>
      </w:r>
      <w:r w:rsidR="007E1859"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Mullah, 2021)</w:t>
      </w:r>
      <w:r w:rsidR="007E1859" w:rsidRPr="005C0A03">
        <w:rPr>
          <w:rFonts w:asciiTheme="majorBidi" w:hAnsiTheme="majorBidi" w:cstheme="majorBidi"/>
          <w:sz w:val="24"/>
          <w:szCs w:val="24"/>
        </w:rPr>
        <w:fldChar w:fldCharType="end"/>
      </w:r>
      <w:r w:rsidRPr="005C0A03">
        <w:rPr>
          <w:rFonts w:asciiTheme="majorBidi" w:hAnsiTheme="majorBidi" w:cstheme="majorBidi"/>
          <w:sz w:val="24"/>
          <w:szCs w:val="24"/>
        </w:rPr>
        <w:t>.</w:t>
      </w:r>
    </w:p>
    <w:p w14:paraId="5C773E0B" w14:textId="786D5F7C" w:rsidR="00B15727" w:rsidRDefault="00FD1D24" w:rsidP="002D0F00">
      <w:pPr>
        <w:rPr>
          <w:rFonts w:asciiTheme="majorBidi" w:hAnsiTheme="majorBidi" w:cstheme="majorBidi"/>
          <w:sz w:val="24"/>
          <w:szCs w:val="24"/>
        </w:rPr>
      </w:pPr>
      <w:r w:rsidRPr="005C0A03">
        <w:rPr>
          <w:rFonts w:asciiTheme="majorBidi" w:hAnsiTheme="majorBidi" w:cstheme="majorBidi"/>
          <w:sz w:val="24"/>
          <w:szCs w:val="24"/>
        </w:rPr>
        <w:t xml:space="preserve">The targeted audience for this research review is mostly newcomers in the domain of hate speech (text) classification in the social media. This review provides all the required steps needed to follow in conducting text classification tasks using machine learning and some open challenges in the domain </w:t>
      </w:r>
      <w:r w:rsidR="00BE5AAC" w:rsidRPr="005C0A03">
        <w:rPr>
          <w:rFonts w:asciiTheme="majorBidi" w:hAnsiTheme="majorBidi" w:cstheme="majorBidi"/>
          <w:sz w:val="24"/>
          <w:szCs w:val="24"/>
        </w:rPr>
        <w:fldChar w:fldCharType="begin"/>
      </w:r>
      <w:r w:rsidR="002D0F00">
        <w:rPr>
          <w:rFonts w:asciiTheme="majorBidi" w:hAnsiTheme="majorBidi" w:cstheme="majorBidi"/>
          <w:sz w:val="24"/>
          <w:szCs w:val="24"/>
        </w:rPr>
        <w:instrText xml:space="preserve"> ADDIN ZOTERO_ITEM CSL_CITATION {"citationID":"6TsYZ4ex","properties":{"formattedCitation":"(Mullah, 2021)","plainCitation":"(Mullah, 2021)","noteIndex":0},"citationItems":[{"id":109,"uris":["http://zotero.org/users/8933043/items/EI8MW3NV"],"itemData":{"id":109,"type":"article-journal","abstract":"The aim of this paper is to review machine learning (ML) algorithms and techniques for hate\nspeech detection in social media (SM). Hate speech problem is normally model as a text classification\ntask. In this study, we examined the basic baseline components of hate speech classification using ML\nalgorithms. There are five basic baseline components – data collection and exploration, feature extraction,\ndimensionality reduction, classifier selection and training, and model evaluation, were reviewed. There\nhave been improvements in ML algorithms that were employed for hate speech detection over time. New\ndatasets and different performance metrics have been proposed in the literature. To keep the researchers\ninformed regarding these trends in the automatic detection of hate speech, it calls for a comprehensive and\nan updated state-of-the-art. The contributions of this study are three-fold. First to equip the readers with the\nnecessary information on the critical steps involved in hate speech detection using ML algorithms. Secondly,\nthe weaknesses and strengths of each method is critically evaluated to guide researchers in the algorithm\nchoice dilemma. Lastly, some research gaps and open challenges were identified. The different variants of\nML techniques were reviewed which include classical ML, ensemble approach and deep learning methods.\nResearchers and professionals alike will benefit immensely from this study.","container-title":"IEEE Access","title":"Advances in Machine Learning Algorithms for Hate Speech Detection in Social Media: A Review","URL":"https://ieeexplore.ieee.org/stamp/stamp.jsp?tp=&amp;arnumber=9455353","author":[{"family":"Mullah","given":"Nanlir"}],"issued":{"date-parts":[["2021",6,8]]}}}],"schema":"https://github.com/citation-style-language/schema/raw/master/csl-citation.json"} </w:instrText>
      </w:r>
      <w:r w:rsidR="00BE5AAC" w:rsidRPr="005C0A03">
        <w:rPr>
          <w:rFonts w:asciiTheme="majorBidi" w:hAnsiTheme="majorBidi" w:cstheme="majorBidi"/>
          <w:sz w:val="24"/>
          <w:szCs w:val="24"/>
        </w:rPr>
        <w:fldChar w:fldCharType="separate"/>
      </w:r>
      <w:r w:rsidR="002D0F00" w:rsidRPr="002D0F00">
        <w:rPr>
          <w:rFonts w:ascii="Times New Roman" w:hAnsi="Times New Roman" w:cs="Times New Roman"/>
          <w:sz w:val="24"/>
        </w:rPr>
        <w:t>(Mullah, 2021)</w:t>
      </w:r>
      <w:r w:rsidR="00BE5AAC" w:rsidRPr="005C0A03">
        <w:rPr>
          <w:rFonts w:asciiTheme="majorBidi" w:hAnsiTheme="majorBidi" w:cstheme="majorBidi"/>
          <w:sz w:val="24"/>
          <w:szCs w:val="24"/>
        </w:rPr>
        <w:fldChar w:fldCharType="end"/>
      </w:r>
      <w:r w:rsidRPr="005C0A03">
        <w:rPr>
          <w:rFonts w:asciiTheme="majorBidi" w:hAnsiTheme="majorBidi" w:cstheme="majorBidi"/>
          <w:sz w:val="24"/>
          <w:szCs w:val="24"/>
        </w:rPr>
        <w:t>.</w:t>
      </w:r>
    </w:p>
    <w:p w14:paraId="16F51FF8" w14:textId="54D833C0" w:rsidR="00F94B9C" w:rsidRDefault="00F94B9C" w:rsidP="002D0F00">
      <w:pPr>
        <w:rPr>
          <w:rFonts w:asciiTheme="majorBidi" w:hAnsiTheme="majorBidi" w:cstheme="majorBidi"/>
          <w:sz w:val="24"/>
          <w:szCs w:val="24"/>
        </w:rPr>
      </w:pPr>
    </w:p>
    <w:p w14:paraId="0546319B" w14:textId="05F9025C" w:rsidR="00F94B9C" w:rsidRDefault="00F94B9C" w:rsidP="002D0F00">
      <w:pPr>
        <w:rPr>
          <w:rFonts w:asciiTheme="majorBidi" w:hAnsiTheme="majorBidi" w:cstheme="majorBidi"/>
          <w:sz w:val="24"/>
          <w:szCs w:val="24"/>
        </w:rPr>
      </w:pPr>
    </w:p>
    <w:p w14:paraId="3CDC3C38" w14:textId="031A3C7E" w:rsidR="00F94B9C" w:rsidRDefault="00F94B9C" w:rsidP="002D0F00">
      <w:pPr>
        <w:rPr>
          <w:rFonts w:asciiTheme="majorBidi" w:hAnsiTheme="majorBidi" w:cstheme="majorBidi"/>
          <w:sz w:val="24"/>
          <w:szCs w:val="24"/>
        </w:rPr>
      </w:pPr>
    </w:p>
    <w:p w14:paraId="208F65AC" w14:textId="6ABD161C" w:rsidR="00F94B9C" w:rsidRDefault="00F94B9C" w:rsidP="002D0F00">
      <w:pPr>
        <w:rPr>
          <w:rFonts w:asciiTheme="majorBidi" w:hAnsiTheme="majorBidi" w:cstheme="majorBidi"/>
          <w:sz w:val="24"/>
          <w:szCs w:val="24"/>
        </w:rPr>
      </w:pPr>
    </w:p>
    <w:p w14:paraId="7306134D" w14:textId="4A935E8B" w:rsidR="00F94B9C" w:rsidRDefault="00F94B9C" w:rsidP="002D0F00">
      <w:pPr>
        <w:rPr>
          <w:rFonts w:asciiTheme="majorBidi" w:hAnsiTheme="majorBidi" w:cstheme="majorBidi"/>
          <w:sz w:val="24"/>
          <w:szCs w:val="24"/>
        </w:rPr>
      </w:pPr>
    </w:p>
    <w:p w14:paraId="129ED5B0" w14:textId="0F6A3502" w:rsidR="00F94B9C" w:rsidRDefault="00F94B9C" w:rsidP="002D0F00">
      <w:pPr>
        <w:rPr>
          <w:rFonts w:asciiTheme="majorBidi" w:hAnsiTheme="majorBidi" w:cstheme="majorBidi"/>
          <w:sz w:val="24"/>
          <w:szCs w:val="24"/>
        </w:rPr>
      </w:pPr>
    </w:p>
    <w:p w14:paraId="7880476B" w14:textId="233C0265" w:rsidR="00F94B9C" w:rsidRDefault="00F94B9C" w:rsidP="002D0F00">
      <w:pPr>
        <w:rPr>
          <w:rFonts w:asciiTheme="majorBidi" w:hAnsiTheme="majorBidi" w:cstheme="majorBidi"/>
          <w:sz w:val="24"/>
          <w:szCs w:val="24"/>
        </w:rPr>
      </w:pPr>
    </w:p>
    <w:p w14:paraId="5034938A" w14:textId="63B0BD90" w:rsidR="00F94B9C" w:rsidRDefault="00F94B9C" w:rsidP="002D0F00">
      <w:pPr>
        <w:rPr>
          <w:rFonts w:asciiTheme="majorBidi" w:hAnsiTheme="majorBidi" w:cstheme="majorBidi"/>
          <w:sz w:val="24"/>
          <w:szCs w:val="24"/>
        </w:rPr>
      </w:pPr>
    </w:p>
    <w:p w14:paraId="0E652A69" w14:textId="50FEAB79" w:rsidR="00F94B9C" w:rsidRDefault="00F94B9C" w:rsidP="002D0F00">
      <w:pPr>
        <w:rPr>
          <w:rFonts w:asciiTheme="majorBidi" w:hAnsiTheme="majorBidi" w:cstheme="majorBidi"/>
          <w:sz w:val="24"/>
          <w:szCs w:val="24"/>
        </w:rPr>
      </w:pPr>
    </w:p>
    <w:p w14:paraId="55051C5F" w14:textId="260DB247" w:rsidR="00F94B9C" w:rsidRDefault="00F94B9C" w:rsidP="002D0F00">
      <w:pPr>
        <w:rPr>
          <w:rFonts w:asciiTheme="majorBidi" w:hAnsiTheme="majorBidi" w:cstheme="majorBidi"/>
          <w:sz w:val="24"/>
          <w:szCs w:val="24"/>
        </w:rPr>
      </w:pPr>
    </w:p>
    <w:p w14:paraId="767D1C3D" w14:textId="3AD1B2B0" w:rsidR="00F94B9C" w:rsidRDefault="00F94B9C" w:rsidP="002D0F00">
      <w:pPr>
        <w:rPr>
          <w:rFonts w:asciiTheme="majorBidi" w:hAnsiTheme="majorBidi" w:cstheme="majorBidi"/>
          <w:sz w:val="24"/>
          <w:szCs w:val="24"/>
        </w:rPr>
      </w:pPr>
    </w:p>
    <w:p w14:paraId="19C0CBA7" w14:textId="73ED4531" w:rsidR="00F94B9C" w:rsidRDefault="00F94B9C" w:rsidP="002D0F00">
      <w:pPr>
        <w:rPr>
          <w:rFonts w:asciiTheme="majorBidi" w:hAnsiTheme="majorBidi" w:cstheme="majorBidi"/>
          <w:sz w:val="24"/>
          <w:szCs w:val="24"/>
        </w:rPr>
      </w:pPr>
    </w:p>
    <w:p w14:paraId="70847058" w14:textId="441F0E41" w:rsidR="00F94B9C" w:rsidRDefault="00F94B9C" w:rsidP="002D0F00">
      <w:pPr>
        <w:rPr>
          <w:rFonts w:asciiTheme="majorBidi" w:hAnsiTheme="majorBidi" w:cstheme="majorBidi"/>
          <w:sz w:val="24"/>
          <w:szCs w:val="24"/>
        </w:rPr>
      </w:pPr>
    </w:p>
    <w:p w14:paraId="76729BC5" w14:textId="58A32B51" w:rsidR="00F94B9C" w:rsidRDefault="00F94B9C" w:rsidP="002D0F00">
      <w:pPr>
        <w:rPr>
          <w:rFonts w:asciiTheme="majorBidi" w:hAnsiTheme="majorBidi" w:cstheme="majorBidi"/>
          <w:sz w:val="24"/>
          <w:szCs w:val="24"/>
        </w:rPr>
      </w:pPr>
    </w:p>
    <w:p w14:paraId="06C1A376" w14:textId="72B47C64" w:rsidR="00F94B9C" w:rsidRDefault="00F94B9C" w:rsidP="002D0F00">
      <w:pPr>
        <w:rPr>
          <w:rFonts w:asciiTheme="majorBidi" w:hAnsiTheme="majorBidi" w:cstheme="majorBidi"/>
          <w:sz w:val="24"/>
          <w:szCs w:val="24"/>
        </w:rPr>
      </w:pPr>
    </w:p>
    <w:p w14:paraId="111501A4" w14:textId="41323DA5" w:rsidR="00F94B9C" w:rsidRDefault="00F94B9C" w:rsidP="002D0F00">
      <w:pPr>
        <w:rPr>
          <w:rFonts w:asciiTheme="majorBidi" w:hAnsiTheme="majorBidi" w:cstheme="majorBidi"/>
          <w:sz w:val="24"/>
          <w:szCs w:val="24"/>
        </w:rPr>
      </w:pPr>
    </w:p>
    <w:p w14:paraId="3F73A7BA" w14:textId="59002287" w:rsidR="00F94B9C" w:rsidRDefault="00F94B9C" w:rsidP="002D0F00">
      <w:pPr>
        <w:rPr>
          <w:rFonts w:asciiTheme="majorBidi" w:hAnsiTheme="majorBidi" w:cstheme="majorBidi"/>
          <w:sz w:val="24"/>
          <w:szCs w:val="24"/>
        </w:rPr>
      </w:pPr>
    </w:p>
    <w:p w14:paraId="75397F4A" w14:textId="4D7E724A" w:rsidR="00F94B9C" w:rsidRDefault="00F94B9C" w:rsidP="002D0F00">
      <w:pPr>
        <w:rPr>
          <w:rFonts w:asciiTheme="majorBidi" w:hAnsiTheme="majorBidi" w:cstheme="majorBidi"/>
          <w:sz w:val="24"/>
          <w:szCs w:val="24"/>
        </w:rPr>
      </w:pPr>
    </w:p>
    <w:p w14:paraId="06F36AE9" w14:textId="52AD3503" w:rsidR="00F94B9C" w:rsidRDefault="00F94B9C" w:rsidP="002D0F00">
      <w:pPr>
        <w:rPr>
          <w:rFonts w:asciiTheme="majorBidi" w:hAnsiTheme="majorBidi" w:cstheme="majorBidi"/>
          <w:sz w:val="24"/>
          <w:szCs w:val="24"/>
        </w:rPr>
      </w:pPr>
    </w:p>
    <w:p w14:paraId="59D7866F" w14:textId="579F9CF9" w:rsidR="00F94B9C" w:rsidRDefault="00F94B9C" w:rsidP="002D0F00">
      <w:pPr>
        <w:rPr>
          <w:rFonts w:asciiTheme="majorBidi" w:hAnsiTheme="majorBidi" w:cstheme="majorBidi"/>
          <w:sz w:val="24"/>
          <w:szCs w:val="24"/>
        </w:rPr>
      </w:pPr>
    </w:p>
    <w:p w14:paraId="2155CF1B" w14:textId="004BB7B3" w:rsidR="00F94B9C" w:rsidRDefault="00F94B9C" w:rsidP="002D0F00">
      <w:pPr>
        <w:rPr>
          <w:rFonts w:asciiTheme="majorBidi" w:hAnsiTheme="majorBidi" w:cstheme="majorBidi"/>
          <w:sz w:val="24"/>
          <w:szCs w:val="24"/>
        </w:rPr>
      </w:pPr>
    </w:p>
    <w:p w14:paraId="73D2F330" w14:textId="77777777" w:rsidR="00F94B9C" w:rsidRPr="005C0A03" w:rsidRDefault="00F94B9C" w:rsidP="002D0F00">
      <w:pPr>
        <w:rPr>
          <w:rFonts w:asciiTheme="majorBidi" w:hAnsiTheme="majorBidi" w:cstheme="majorBidi"/>
          <w:sz w:val="24"/>
          <w:szCs w:val="24"/>
        </w:rPr>
      </w:pPr>
    </w:p>
    <w:p w14:paraId="258F91A4" w14:textId="1BDAAF37" w:rsidR="002126DC" w:rsidRPr="00C90D6F" w:rsidRDefault="00BF19E7" w:rsidP="00687EA0">
      <w:pPr>
        <w:pStyle w:val="Heading1"/>
        <w:rPr>
          <w:rFonts w:asciiTheme="majorBidi" w:hAnsiTheme="majorBidi"/>
        </w:rPr>
      </w:pPr>
      <w:bookmarkStart w:id="38" w:name="_Toc125576773"/>
      <w:r w:rsidRPr="00C90D6F">
        <w:rPr>
          <w:rFonts w:asciiTheme="majorBidi" w:hAnsiTheme="majorBidi"/>
        </w:rPr>
        <w:lastRenderedPageBreak/>
        <w:t xml:space="preserve">Chapter </w:t>
      </w:r>
      <w:r w:rsidR="00C31606" w:rsidRPr="00C90D6F">
        <w:rPr>
          <w:rFonts w:asciiTheme="majorBidi" w:hAnsiTheme="majorBidi"/>
        </w:rPr>
        <w:t>3</w:t>
      </w:r>
      <w:r w:rsidRPr="00C90D6F">
        <w:rPr>
          <w:rFonts w:asciiTheme="majorBidi" w:hAnsiTheme="majorBidi"/>
        </w:rPr>
        <w:t xml:space="preserve">: </w:t>
      </w:r>
      <w:r w:rsidR="00687EA0" w:rsidRPr="00C90D6F">
        <w:rPr>
          <w:rFonts w:asciiTheme="majorBidi" w:hAnsiTheme="majorBidi"/>
        </w:rPr>
        <w:t>Methodology and System Models</w:t>
      </w:r>
      <w:bookmarkEnd w:id="38"/>
    </w:p>
    <w:p w14:paraId="672D0DE4" w14:textId="4BD7AC05" w:rsidR="00E45164" w:rsidRPr="005C0A03" w:rsidRDefault="006D45B3" w:rsidP="00FD189E">
      <w:pPr>
        <w:rPr>
          <w:rFonts w:asciiTheme="majorBidi" w:hAnsiTheme="majorBidi" w:cstheme="majorBidi"/>
          <w:sz w:val="24"/>
          <w:szCs w:val="24"/>
        </w:rPr>
      </w:pPr>
      <w:r w:rsidRPr="005C0A03">
        <w:rPr>
          <w:rFonts w:asciiTheme="majorBidi" w:hAnsiTheme="majorBidi" w:cstheme="majorBidi"/>
          <w:sz w:val="24"/>
          <w:szCs w:val="24"/>
        </w:rPr>
        <w:t>We</w:t>
      </w:r>
      <w:r w:rsidR="00F66428" w:rsidRPr="005C0A03">
        <w:rPr>
          <w:rFonts w:asciiTheme="majorBidi" w:hAnsiTheme="majorBidi" w:cstheme="majorBidi"/>
          <w:sz w:val="24"/>
          <w:szCs w:val="24"/>
        </w:rPr>
        <w:t xml:space="preserve"> worked </w:t>
      </w:r>
      <w:r w:rsidR="00AD5164" w:rsidRPr="005C0A03">
        <w:rPr>
          <w:rFonts w:asciiTheme="majorBidi" w:hAnsiTheme="majorBidi" w:cstheme="majorBidi"/>
          <w:sz w:val="24"/>
          <w:szCs w:val="24"/>
        </w:rPr>
        <w:t xml:space="preserve">on </w:t>
      </w:r>
      <w:r w:rsidRPr="005C0A03">
        <w:rPr>
          <w:rFonts w:asciiTheme="majorBidi" w:hAnsiTheme="majorBidi" w:cstheme="majorBidi"/>
          <w:sz w:val="24"/>
          <w:szCs w:val="24"/>
        </w:rPr>
        <w:t>outlining and designing the general project methodology for the system, while updating the system mechanisms already established in iteration 1. modeling and</w:t>
      </w:r>
      <w:r w:rsidR="00AD5164" w:rsidRPr="005C0A03">
        <w:rPr>
          <w:rFonts w:asciiTheme="majorBidi" w:hAnsiTheme="majorBidi" w:cstheme="majorBidi"/>
          <w:sz w:val="24"/>
          <w:szCs w:val="24"/>
        </w:rPr>
        <w:t xml:space="preserve"> creation were also </w:t>
      </w:r>
      <w:r w:rsidR="00D3607A" w:rsidRPr="005C0A03">
        <w:rPr>
          <w:rFonts w:asciiTheme="majorBidi" w:hAnsiTheme="majorBidi" w:cstheme="majorBidi"/>
          <w:sz w:val="24"/>
          <w:szCs w:val="24"/>
        </w:rPr>
        <w:t>accomplished on</w:t>
      </w:r>
      <w:r w:rsidR="0018074C" w:rsidRPr="005C0A03">
        <w:rPr>
          <w:rFonts w:asciiTheme="majorBidi" w:hAnsiTheme="majorBidi" w:cstheme="majorBidi"/>
          <w:sz w:val="24"/>
          <w:szCs w:val="24"/>
        </w:rPr>
        <w:t xml:space="preserve"> general processes </w:t>
      </w:r>
      <w:r w:rsidR="00D3607A" w:rsidRPr="005C0A03">
        <w:rPr>
          <w:rFonts w:asciiTheme="majorBidi" w:hAnsiTheme="majorBidi" w:cstheme="majorBidi"/>
          <w:sz w:val="24"/>
          <w:szCs w:val="24"/>
        </w:rPr>
        <w:t>for</w:t>
      </w:r>
      <w:r w:rsidR="0018074C" w:rsidRPr="005C0A03">
        <w:rPr>
          <w:rFonts w:asciiTheme="majorBidi" w:hAnsiTheme="majorBidi" w:cstheme="majorBidi"/>
          <w:sz w:val="24"/>
          <w:szCs w:val="24"/>
        </w:rPr>
        <w:t xml:space="preserve"> some the ideas elaborated on iteration 1, such as serious gaming and gamification, certain </w:t>
      </w:r>
      <w:r w:rsidR="00240544" w:rsidRPr="005C0A03">
        <w:rPr>
          <w:rFonts w:asciiTheme="majorBidi" w:hAnsiTheme="majorBidi" w:cstheme="majorBidi"/>
          <w:sz w:val="24"/>
          <w:szCs w:val="24"/>
        </w:rPr>
        <w:t xml:space="preserve">frameworks like </w:t>
      </w:r>
      <w:r w:rsidR="00917EB1" w:rsidRPr="005C0A03">
        <w:rPr>
          <w:rFonts w:asciiTheme="majorBidi" w:hAnsiTheme="majorBidi" w:cstheme="majorBidi"/>
          <w:sz w:val="24"/>
          <w:szCs w:val="24"/>
        </w:rPr>
        <w:t>Django</w:t>
      </w:r>
      <w:r w:rsidR="00240544" w:rsidRPr="005C0A03">
        <w:rPr>
          <w:rFonts w:asciiTheme="majorBidi" w:hAnsiTheme="majorBidi" w:cstheme="majorBidi"/>
          <w:sz w:val="24"/>
          <w:szCs w:val="24"/>
        </w:rPr>
        <w:t>,</w:t>
      </w:r>
      <w:r w:rsidR="004C1D94" w:rsidRPr="005C0A03">
        <w:rPr>
          <w:rFonts w:asciiTheme="majorBidi" w:hAnsiTheme="majorBidi" w:cstheme="majorBidi"/>
          <w:sz w:val="24"/>
          <w:szCs w:val="24"/>
        </w:rPr>
        <w:t xml:space="preserve"> and hate speech </w:t>
      </w:r>
      <w:r w:rsidR="00F66428" w:rsidRPr="005C0A03">
        <w:rPr>
          <w:rFonts w:asciiTheme="majorBidi" w:hAnsiTheme="majorBidi" w:cstheme="majorBidi"/>
          <w:sz w:val="24"/>
          <w:szCs w:val="24"/>
        </w:rPr>
        <w:t>detection.</w:t>
      </w:r>
      <w:r w:rsidR="008774C1" w:rsidRPr="005C0A03">
        <w:rPr>
          <w:rFonts w:asciiTheme="majorBidi" w:hAnsiTheme="majorBidi" w:cstheme="majorBidi"/>
          <w:sz w:val="24"/>
          <w:szCs w:val="24"/>
        </w:rPr>
        <w:t xml:space="preserve"> Another </w:t>
      </w:r>
      <w:r w:rsidR="008F5D8D" w:rsidRPr="005C0A03">
        <w:rPr>
          <w:rFonts w:asciiTheme="majorBidi" w:hAnsiTheme="majorBidi" w:cstheme="majorBidi"/>
          <w:sz w:val="24"/>
          <w:szCs w:val="24"/>
        </w:rPr>
        <w:t>deliverable is the workflow schedule</w:t>
      </w:r>
      <w:r w:rsidR="00A016FE" w:rsidRPr="005C0A03">
        <w:rPr>
          <w:rFonts w:asciiTheme="majorBidi" w:hAnsiTheme="majorBidi" w:cstheme="majorBidi"/>
          <w:sz w:val="24"/>
          <w:szCs w:val="24"/>
        </w:rPr>
        <w:t xml:space="preserve"> and pipeline</w:t>
      </w:r>
      <w:r w:rsidR="008F5D8D" w:rsidRPr="005C0A03">
        <w:rPr>
          <w:rFonts w:asciiTheme="majorBidi" w:hAnsiTheme="majorBidi" w:cstheme="majorBidi"/>
          <w:sz w:val="24"/>
          <w:szCs w:val="24"/>
        </w:rPr>
        <w:t xml:space="preserve"> design for the system regarding automation of certain processes </w:t>
      </w:r>
      <w:r w:rsidR="00C2771E" w:rsidRPr="005C0A03">
        <w:rPr>
          <w:rFonts w:asciiTheme="majorBidi" w:hAnsiTheme="majorBidi" w:cstheme="majorBidi"/>
          <w:sz w:val="24"/>
          <w:szCs w:val="24"/>
        </w:rPr>
        <w:t>as an improvement</w:t>
      </w:r>
      <w:r w:rsidR="00105165" w:rsidRPr="005C0A03">
        <w:rPr>
          <w:rFonts w:asciiTheme="majorBidi" w:hAnsiTheme="majorBidi" w:cstheme="majorBidi"/>
          <w:sz w:val="24"/>
          <w:szCs w:val="24"/>
        </w:rPr>
        <w:t xml:space="preserve"> with regards to efficiency</w:t>
      </w:r>
      <w:r w:rsidR="00C2771E" w:rsidRPr="005C0A03">
        <w:rPr>
          <w:rFonts w:asciiTheme="majorBidi" w:hAnsiTheme="majorBidi" w:cstheme="majorBidi"/>
          <w:sz w:val="24"/>
          <w:szCs w:val="24"/>
        </w:rPr>
        <w:t>.</w:t>
      </w:r>
      <w:r w:rsidR="005662B4" w:rsidRPr="005C0A03">
        <w:rPr>
          <w:rFonts w:asciiTheme="majorBidi" w:hAnsiTheme="majorBidi" w:cstheme="majorBidi"/>
          <w:sz w:val="24"/>
          <w:szCs w:val="24"/>
        </w:rPr>
        <w:t xml:space="preserve"> </w:t>
      </w:r>
      <w:r w:rsidR="00241520" w:rsidRPr="005C0A03">
        <w:rPr>
          <w:rFonts w:asciiTheme="majorBidi" w:hAnsiTheme="majorBidi" w:cstheme="majorBidi"/>
          <w:sz w:val="24"/>
          <w:szCs w:val="24"/>
        </w:rPr>
        <w:t xml:space="preserve">Finally, we talked about general project constraints and challenges, while also providing broad information on the implementation of the project with relation </w:t>
      </w:r>
      <w:r w:rsidR="002531BE" w:rsidRPr="005C0A03">
        <w:rPr>
          <w:rFonts w:asciiTheme="majorBidi" w:hAnsiTheme="majorBidi" w:cstheme="majorBidi"/>
          <w:sz w:val="24"/>
          <w:szCs w:val="24"/>
        </w:rPr>
        <w:t xml:space="preserve">to </w:t>
      </w:r>
      <w:r w:rsidR="00241520" w:rsidRPr="005C0A03">
        <w:rPr>
          <w:rFonts w:asciiTheme="majorBidi" w:hAnsiTheme="majorBidi" w:cstheme="majorBidi"/>
          <w:sz w:val="24"/>
          <w:szCs w:val="24"/>
        </w:rPr>
        <w:t xml:space="preserve">frameworks and </w:t>
      </w:r>
      <w:r w:rsidR="002531BE" w:rsidRPr="005C0A03">
        <w:rPr>
          <w:rFonts w:asciiTheme="majorBidi" w:hAnsiTheme="majorBidi" w:cstheme="majorBidi"/>
          <w:sz w:val="24"/>
          <w:szCs w:val="24"/>
        </w:rPr>
        <w:t>particular</w:t>
      </w:r>
      <w:r w:rsidR="000A6588" w:rsidRPr="005C0A03">
        <w:rPr>
          <w:rFonts w:asciiTheme="majorBidi" w:hAnsiTheme="majorBidi" w:cstheme="majorBidi"/>
          <w:sz w:val="24"/>
          <w:szCs w:val="24"/>
        </w:rPr>
        <w:t xml:space="preserve"> software.</w:t>
      </w:r>
    </w:p>
    <w:p w14:paraId="13AD4174" w14:textId="03AAF718" w:rsidR="00015D8C" w:rsidRPr="00C90D6F" w:rsidRDefault="007369A4" w:rsidP="00E35AC3">
      <w:pPr>
        <w:pStyle w:val="Heading2"/>
        <w:rPr>
          <w:rFonts w:asciiTheme="majorBidi" w:hAnsiTheme="majorBidi"/>
        </w:rPr>
      </w:pPr>
      <w:bookmarkStart w:id="39" w:name="_Toc125576774"/>
      <w:r w:rsidRPr="00C90D6F">
        <w:rPr>
          <w:rFonts w:asciiTheme="majorBidi" w:hAnsiTheme="majorBidi"/>
        </w:rPr>
        <w:t>3.1</w:t>
      </w:r>
      <w:r w:rsidR="000B13FC" w:rsidRPr="00C90D6F">
        <w:rPr>
          <w:rFonts w:asciiTheme="majorBidi" w:hAnsiTheme="majorBidi"/>
        </w:rPr>
        <w:t xml:space="preserve"> </w:t>
      </w:r>
      <w:r w:rsidR="00E35AC3" w:rsidRPr="00C90D6F">
        <w:rPr>
          <w:rFonts w:asciiTheme="majorBidi" w:hAnsiTheme="majorBidi"/>
        </w:rPr>
        <w:t>–</w:t>
      </w:r>
      <w:r w:rsidRPr="00C90D6F">
        <w:rPr>
          <w:rFonts w:asciiTheme="majorBidi" w:hAnsiTheme="majorBidi"/>
        </w:rPr>
        <w:t xml:space="preserve"> Project</w:t>
      </w:r>
      <w:r w:rsidR="00E35AC3" w:rsidRPr="00C90D6F">
        <w:rPr>
          <w:rFonts w:asciiTheme="majorBidi" w:hAnsiTheme="majorBidi"/>
        </w:rPr>
        <w:t xml:space="preserve"> Methodology</w:t>
      </w:r>
      <w:bookmarkEnd w:id="39"/>
      <w:r w:rsidR="00BC5415" w:rsidRPr="00C90D6F">
        <w:rPr>
          <w:rFonts w:asciiTheme="majorBidi" w:hAnsiTheme="majorBidi"/>
        </w:rPr>
        <w:t xml:space="preserve"> </w:t>
      </w:r>
    </w:p>
    <w:p w14:paraId="50D6167B" w14:textId="30751937" w:rsidR="009A203B" w:rsidRPr="005C0A03" w:rsidRDefault="00D32E6F" w:rsidP="009A203B">
      <w:pPr>
        <w:rPr>
          <w:rFonts w:asciiTheme="majorBidi" w:hAnsiTheme="majorBidi" w:cstheme="majorBidi"/>
          <w:sz w:val="24"/>
          <w:szCs w:val="24"/>
        </w:rPr>
      </w:pPr>
      <w:r w:rsidRPr="005C0A03">
        <w:rPr>
          <w:rFonts w:asciiTheme="majorBidi" w:hAnsiTheme="majorBidi" w:cstheme="majorBidi"/>
          <w:sz w:val="24"/>
          <w:szCs w:val="24"/>
        </w:rPr>
        <w:t>For the project, we initially collected data and worked on determining</w:t>
      </w:r>
      <w:r w:rsidR="00B85763" w:rsidRPr="005C0A03">
        <w:rPr>
          <w:rFonts w:asciiTheme="majorBidi" w:hAnsiTheme="majorBidi" w:cstheme="majorBidi"/>
          <w:sz w:val="24"/>
          <w:szCs w:val="24"/>
        </w:rPr>
        <w:t xml:space="preserve"> </w:t>
      </w:r>
      <w:r w:rsidR="008615EB" w:rsidRPr="005C0A03">
        <w:rPr>
          <w:rFonts w:asciiTheme="majorBidi" w:hAnsiTheme="majorBidi" w:cstheme="majorBidi"/>
          <w:sz w:val="24"/>
          <w:szCs w:val="24"/>
        </w:rPr>
        <w:t>the hate speech labels, after manual labeling was done for a certain set of comment, and an AI model was trained and tested to evaluate the results</w:t>
      </w:r>
      <w:r w:rsidR="00481032" w:rsidRPr="005C0A03">
        <w:rPr>
          <w:rFonts w:asciiTheme="majorBidi" w:hAnsiTheme="majorBidi" w:cstheme="majorBidi"/>
          <w:sz w:val="24"/>
          <w:szCs w:val="24"/>
        </w:rPr>
        <w:t xml:space="preserve"> of the new dataset buil</w:t>
      </w:r>
      <w:r w:rsidR="00C93263" w:rsidRPr="005C0A03">
        <w:rPr>
          <w:rFonts w:asciiTheme="majorBidi" w:hAnsiTheme="majorBidi" w:cstheme="majorBidi"/>
          <w:sz w:val="24"/>
          <w:szCs w:val="24"/>
        </w:rPr>
        <w:t xml:space="preserve">t from </w:t>
      </w:r>
      <w:r w:rsidR="0022678F" w:rsidRPr="005C0A03">
        <w:rPr>
          <w:rFonts w:asciiTheme="majorBidi" w:hAnsiTheme="majorBidi" w:cstheme="majorBidi"/>
          <w:sz w:val="24"/>
          <w:szCs w:val="24"/>
        </w:rPr>
        <w:t xml:space="preserve">using the </w:t>
      </w:r>
      <w:r w:rsidR="00C93263" w:rsidRPr="005C0A03">
        <w:rPr>
          <w:rFonts w:asciiTheme="majorBidi" w:hAnsiTheme="majorBidi" w:cstheme="majorBidi"/>
          <w:sz w:val="24"/>
          <w:szCs w:val="24"/>
        </w:rPr>
        <w:t>gamified website</w:t>
      </w:r>
      <w:r w:rsidR="0022678F" w:rsidRPr="005C0A03">
        <w:rPr>
          <w:rFonts w:asciiTheme="majorBidi" w:hAnsiTheme="majorBidi" w:cstheme="majorBidi"/>
          <w:sz w:val="24"/>
          <w:szCs w:val="24"/>
        </w:rPr>
        <w:t xml:space="preserve"> platform </w:t>
      </w:r>
      <w:r w:rsidR="00525AC2" w:rsidRPr="005C0A03">
        <w:rPr>
          <w:rFonts w:asciiTheme="majorBidi" w:hAnsiTheme="majorBidi" w:cstheme="majorBidi"/>
          <w:sz w:val="24"/>
          <w:szCs w:val="24"/>
        </w:rPr>
        <w:t xml:space="preserve">made </w:t>
      </w:r>
      <w:r w:rsidR="0022678F" w:rsidRPr="005C0A03">
        <w:rPr>
          <w:rFonts w:asciiTheme="majorBidi" w:hAnsiTheme="majorBidi" w:cstheme="majorBidi"/>
          <w:sz w:val="24"/>
          <w:szCs w:val="24"/>
        </w:rPr>
        <w:t xml:space="preserve">for answering hate speech </w:t>
      </w:r>
      <w:r w:rsidR="00525AC2" w:rsidRPr="005C0A03">
        <w:rPr>
          <w:rFonts w:asciiTheme="majorBidi" w:hAnsiTheme="majorBidi" w:cstheme="majorBidi"/>
          <w:sz w:val="24"/>
          <w:szCs w:val="24"/>
        </w:rPr>
        <w:t xml:space="preserve">labeling </w:t>
      </w:r>
      <w:r w:rsidR="0022678F" w:rsidRPr="005C0A03">
        <w:rPr>
          <w:rFonts w:asciiTheme="majorBidi" w:hAnsiTheme="majorBidi" w:cstheme="majorBidi"/>
          <w:sz w:val="24"/>
          <w:szCs w:val="24"/>
        </w:rPr>
        <w:t>question</w:t>
      </w:r>
      <w:r w:rsidR="0063360F" w:rsidRPr="005C0A03">
        <w:rPr>
          <w:rFonts w:asciiTheme="majorBidi" w:hAnsiTheme="majorBidi" w:cstheme="majorBidi"/>
          <w:sz w:val="24"/>
          <w:szCs w:val="24"/>
        </w:rPr>
        <w:t>s.</w:t>
      </w:r>
      <w:r w:rsidR="006B5CB6" w:rsidRPr="005C0A03">
        <w:rPr>
          <w:rFonts w:asciiTheme="majorBidi" w:hAnsiTheme="majorBidi" w:cstheme="majorBidi"/>
          <w:sz w:val="24"/>
          <w:szCs w:val="24"/>
        </w:rPr>
        <w:t xml:space="preserve"> The following shows more detail about the general process</w:t>
      </w:r>
      <w:r w:rsidR="00DD4050" w:rsidRPr="005C0A03">
        <w:rPr>
          <w:rFonts w:asciiTheme="majorBidi" w:hAnsiTheme="majorBidi" w:cstheme="majorBidi"/>
          <w:sz w:val="24"/>
          <w:szCs w:val="24"/>
        </w:rPr>
        <w:t>:</w:t>
      </w:r>
    </w:p>
    <w:p w14:paraId="441BB15C" w14:textId="7BD38866" w:rsidR="00D47697" w:rsidRPr="005C0A03" w:rsidRDefault="00D47697" w:rsidP="00B210E7">
      <w:pPr>
        <w:rPr>
          <w:rFonts w:asciiTheme="majorBidi" w:hAnsiTheme="majorBidi" w:cstheme="majorBidi"/>
          <w:sz w:val="24"/>
          <w:szCs w:val="24"/>
        </w:rPr>
      </w:pPr>
      <w:r w:rsidRPr="005C0A03">
        <w:rPr>
          <w:rFonts w:asciiTheme="majorBidi" w:hAnsiTheme="majorBidi" w:cstheme="majorBidi"/>
          <w:b/>
          <w:bCs/>
          <w:sz w:val="24"/>
          <w:szCs w:val="24"/>
        </w:rPr>
        <w:t>Data Collection:</w:t>
      </w:r>
      <w:r w:rsidRPr="005C0A03">
        <w:rPr>
          <w:rFonts w:asciiTheme="majorBidi" w:hAnsiTheme="majorBidi" w:cstheme="majorBidi"/>
          <w:sz w:val="24"/>
          <w:szCs w:val="24"/>
        </w:rPr>
        <w:t xml:space="preserve"> was collected from multiple sources labeled and unlabeled, and the machine learning model was trained and tested labeled dataset.  </w:t>
      </w:r>
    </w:p>
    <w:p w14:paraId="13C6A12A" w14:textId="746150AB" w:rsidR="00D47697" w:rsidRPr="005C0A03" w:rsidRDefault="00D47697" w:rsidP="00687EA0">
      <w:pPr>
        <w:rPr>
          <w:rFonts w:asciiTheme="majorBidi" w:hAnsiTheme="majorBidi" w:cstheme="majorBidi"/>
          <w:sz w:val="24"/>
          <w:szCs w:val="24"/>
        </w:rPr>
      </w:pPr>
      <w:r w:rsidRPr="005C0A03">
        <w:rPr>
          <w:rFonts w:asciiTheme="majorBidi" w:hAnsiTheme="majorBidi" w:cstheme="majorBidi"/>
          <w:b/>
          <w:bCs/>
          <w:sz w:val="24"/>
          <w:szCs w:val="24"/>
        </w:rPr>
        <w:t>New hate Speech Label Creation:</w:t>
      </w:r>
      <w:r w:rsidRPr="005C0A03">
        <w:rPr>
          <w:rFonts w:asciiTheme="majorBidi" w:hAnsiTheme="majorBidi" w:cstheme="majorBidi"/>
          <w:sz w:val="24"/>
          <w:szCs w:val="24"/>
        </w:rPr>
        <w:t xml:space="preserve"> we defined new labels of hate speec</w:t>
      </w:r>
      <w:r w:rsidR="00B210E7" w:rsidRPr="005C0A03">
        <w:rPr>
          <w:rFonts w:asciiTheme="majorBidi" w:hAnsiTheme="majorBidi" w:cstheme="majorBidi"/>
          <w:sz w:val="24"/>
          <w:szCs w:val="24"/>
        </w:rPr>
        <w:t>h more descriptive for the dataset we are going to generate, and they are: Racist, Violent, Religious affiliation, Mockery, Sexual harassment, and Normal (non-hate).</w:t>
      </w:r>
    </w:p>
    <w:p w14:paraId="5460ABC1" w14:textId="7F285858" w:rsidR="00B210E7" w:rsidRPr="005C0A03" w:rsidRDefault="00B210E7" w:rsidP="00687EA0">
      <w:pPr>
        <w:rPr>
          <w:rFonts w:asciiTheme="majorBidi" w:hAnsiTheme="majorBidi" w:cstheme="majorBidi"/>
          <w:sz w:val="24"/>
          <w:szCs w:val="24"/>
        </w:rPr>
      </w:pPr>
      <w:r w:rsidRPr="005C0A03">
        <w:rPr>
          <w:rFonts w:asciiTheme="majorBidi" w:hAnsiTheme="majorBidi" w:cstheme="majorBidi"/>
          <w:b/>
          <w:bCs/>
          <w:sz w:val="24"/>
          <w:szCs w:val="24"/>
        </w:rPr>
        <w:t>Manual Labelling of dataset:</w:t>
      </w:r>
      <w:r w:rsidRPr="005C0A03">
        <w:rPr>
          <w:rFonts w:asciiTheme="majorBidi" w:hAnsiTheme="majorBidi" w:cstheme="majorBidi"/>
          <w:sz w:val="24"/>
          <w:szCs w:val="24"/>
        </w:rPr>
        <w:t xml:space="preserve"> we manually labeled the comments using new labels on the website platform to build the new dataset. After a certain amount of time</w:t>
      </w:r>
      <w:r w:rsidR="0086030C" w:rsidRPr="005C0A03">
        <w:rPr>
          <w:rFonts w:asciiTheme="majorBidi" w:hAnsiTheme="majorBidi" w:cstheme="majorBidi"/>
          <w:sz w:val="24"/>
          <w:szCs w:val="24"/>
        </w:rPr>
        <w:t xml:space="preserve">, </w:t>
      </w:r>
      <w:r w:rsidRPr="005C0A03">
        <w:rPr>
          <w:rFonts w:asciiTheme="majorBidi" w:hAnsiTheme="majorBidi" w:cstheme="majorBidi"/>
          <w:sz w:val="24"/>
          <w:szCs w:val="24"/>
        </w:rPr>
        <w:t>new labels are formed based on response data and best-label-criteria functions to make the new labeled dataset.</w:t>
      </w:r>
    </w:p>
    <w:p w14:paraId="5FEF1AB9" w14:textId="48F7B77D" w:rsidR="003C0858" w:rsidRPr="005C0A03" w:rsidRDefault="0086030C" w:rsidP="00AE3AF7">
      <w:pPr>
        <w:rPr>
          <w:rFonts w:asciiTheme="majorBidi" w:hAnsiTheme="majorBidi" w:cstheme="majorBidi"/>
          <w:sz w:val="24"/>
          <w:szCs w:val="24"/>
        </w:rPr>
      </w:pPr>
      <w:r w:rsidRPr="005C0A03">
        <w:rPr>
          <w:rFonts w:asciiTheme="majorBidi" w:hAnsiTheme="majorBidi" w:cstheme="majorBidi"/>
          <w:b/>
          <w:bCs/>
          <w:sz w:val="24"/>
          <w:szCs w:val="24"/>
        </w:rPr>
        <w:t>Train/ Test AI model and keeping correctly classified part of dataset</w:t>
      </w:r>
      <w:r w:rsidRPr="005C0A03">
        <w:rPr>
          <w:rFonts w:asciiTheme="majorBidi" w:hAnsiTheme="majorBidi" w:cstheme="majorBidi"/>
          <w:sz w:val="24"/>
          <w:szCs w:val="24"/>
        </w:rPr>
        <w:t xml:space="preserve">: training the model on </w:t>
      </w:r>
      <w:r w:rsidR="007663ED" w:rsidRPr="005C0A03">
        <w:rPr>
          <w:rFonts w:asciiTheme="majorBidi" w:hAnsiTheme="majorBidi" w:cstheme="majorBidi"/>
          <w:sz w:val="24"/>
          <w:szCs w:val="24"/>
        </w:rPr>
        <w:t>t</w:t>
      </w:r>
      <w:r w:rsidR="00170882" w:rsidRPr="005C0A03">
        <w:rPr>
          <w:rFonts w:asciiTheme="majorBidi" w:hAnsiTheme="majorBidi" w:cstheme="majorBidi"/>
          <w:sz w:val="24"/>
          <w:szCs w:val="24"/>
        </w:rPr>
        <w:t xml:space="preserve">he formed dataset </w:t>
      </w:r>
      <w:r w:rsidRPr="005C0A03">
        <w:rPr>
          <w:rFonts w:asciiTheme="majorBidi" w:hAnsiTheme="majorBidi" w:cstheme="majorBidi"/>
          <w:sz w:val="24"/>
          <w:szCs w:val="24"/>
        </w:rPr>
        <w:t xml:space="preserve">which </w:t>
      </w:r>
      <w:r w:rsidR="007663ED" w:rsidRPr="005C0A03">
        <w:rPr>
          <w:rFonts w:asciiTheme="majorBidi" w:hAnsiTheme="majorBidi" w:cstheme="majorBidi"/>
          <w:sz w:val="24"/>
          <w:szCs w:val="24"/>
        </w:rPr>
        <w:t>gets preprocessed</w:t>
      </w:r>
      <w:r w:rsidR="000C002F" w:rsidRPr="005C0A03">
        <w:rPr>
          <w:rFonts w:asciiTheme="majorBidi" w:hAnsiTheme="majorBidi" w:cstheme="majorBidi"/>
          <w:sz w:val="24"/>
          <w:szCs w:val="24"/>
        </w:rPr>
        <w:t xml:space="preserve"> (tokenization</w:t>
      </w:r>
      <w:r w:rsidR="00191555" w:rsidRPr="005C0A03">
        <w:rPr>
          <w:rFonts w:asciiTheme="majorBidi" w:hAnsiTheme="majorBidi" w:cstheme="majorBidi"/>
          <w:sz w:val="24"/>
          <w:szCs w:val="24"/>
        </w:rPr>
        <w:t xml:space="preserve">, </w:t>
      </w:r>
      <w:r w:rsidR="000C002F" w:rsidRPr="005C0A03">
        <w:rPr>
          <w:rFonts w:asciiTheme="majorBidi" w:hAnsiTheme="majorBidi" w:cstheme="majorBidi"/>
          <w:sz w:val="24"/>
          <w:szCs w:val="24"/>
        </w:rPr>
        <w:t>removing stop-words</w:t>
      </w:r>
      <w:r w:rsidR="00191555" w:rsidRPr="005C0A03">
        <w:rPr>
          <w:rFonts w:asciiTheme="majorBidi" w:hAnsiTheme="majorBidi" w:cstheme="majorBidi"/>
          <w:sz w:val="24"/>
          <w:szCs w:val="24"/>
        </w:rPr>
        <w:t>, feature extraction with TF-IDF</w:t>
      </w:r>
      <w:r w:rsidR="00DF38E3" w:rsidRPr="005C0A03">
        <w:rPr>
          <w:rFonts w:asciiTheme="majorBidi" w:hAnsiTheme="majorBidi" w:cstheme="majorBidi"/>
          <w:sz w:val="24"/>
          <w:szCs w:val="24"/>
        </w:rPr>
        <w:t>, bag of words</w:t>
      </w:r>
      <w:r w:rsidR="000C002F" w:rsidRPr="005C0A03">
        <w:rPr>
          <w:rFonts w:asciiTheme="majorBidi" w:hAnsiTheme="majorBidi" w:cstheme="majorBidi"/>
          <w:sz w:val="24"/>
          <w:szCs w:val="24"/>
        </w:rPr>
        <w:t>)</w:t>
      </w:r>
      <w:r w:rsidR="007663ED" w:rsidRPr="005C0A03">
        <w:rPr>
          <w:rFonts w:asciiTheme="majorBidi" w:hAnsiTheme="majorBidi" w:cstheme="majorBidi"/>
          <w:sz w:val="24"/>
          <w:szCs w:val="24"/>
        </w:rPr>
        <w:t xml:space="preserve"> and appended to previously formed </w:t>
      </w:r>
      <w:r w:rsidR="00CC64B9" w:rsidRPr="005C0A03">
        <w:rPr>
          <w:rFonts w:asciiTheme="majorBidi" w:hAnsiTheme="majorBidi" w:cstheme="majorBidi"/>
          <w:sz w:val="24"/>
          <w:szCs w:val="24"/>
        </w:rPr>
        <w:t>dataset</w:t>
      </w:r>
      <w:r w:rsidR="005648A7" w:rsidRPr="005C0A03">
        <w:rPr>
          <w:rFonts w:asciiTheme="majorBidi" w:hAnsiTheme="majorBidi" w:cstheme="majorBidi"/>
          <w:sz w:val="24"/>
          <w:szCs w:val="24"/>
        </w:rPr>
        <w:t xml:space="preserve"> (main model dataset with new labels)</w:t>
      </w:r>
      <w:r w:rsidR="00CC64B9" w:rsidRPr="005C0A03">
        <w:rPr>
          <w:rFonts w:asciiTheme="majorBidi" w:hAnsiTheme="majorBidi" w:cstheme="majorBidi"/>
          <w:sz w:val="24"/>
          <w:szCs w:val="24"/>
        </w:rPr>
        <w:t xml:space="preserve"> for model training and evaluation</w:t>
      </w:r>
      <w:r w:rsidR="005E4AF8" w:rsidRPr="005C0A03">
        <w:rPr>
          <w:rFonts w:asciiTheme="majorBidi" w:hAnsiTheme="majorBidi" w:cstheme="majorBidi"/>
          <w:sz w:val="24"/>
          <w:szCs w:val="24"/>
        </w:rPr>
        <w:t>. Based on the results, correctly classified data is</w:t>
      </w:r>
      <w:r w:rsidR="005648A7" w:rsidRPr="005C0A03">
        <w:rPr>
          <w:rFonts w:asciiTheme="majorBidi" w:hAnsiTheme="majorBidi" w:cstheme="majorBidi"/>
          <w:sz w:val="24"/>
          <w:szCs w:val="24"/>
        </w:rPr>
        <w:t xml:space="preserve"> appended to main model</w:t>
      </w:r>
      <w:r w:rsidR="00E17428" w:rsidRPr="005C0A03">
        <w:rPr>
          <w:rFonts w:asciiTheme="majorBidi" w:hAnsiTheme="majorBidi" w:cstheme="majorBidi"/>
          <w:sz w:val="24"/>
          <w:szCs w:val="24"/>
        </w:rPr>
        <w:t xml:space="preserve"> dataset</w:t>
      </w:r>
      <w:r w:rsidR="00D829F9" w:rsidRPr="005C0A03">
        <w:rPr>
          <w:rFonts w:asciiTheme="majorBidi" w:hAnsiTheme="majorBidi" w:cstheme="majorBidi"/>
          <w:sz w:val="24"/>
          <w:szCs w:val="24"/>
        </w:rPr>
        <w:t xml:space="preserve"> for the next training process.</w:t>
      </w:r>
    </w:p>
    <w:p w14:paraId="6C6ABCF8" w14:textId="2C0A4761" w:rsidR="003C0858" w:rsidRPr="005C0A03" w:rsidRDefault="003C0858" w:rsidP="003C0858">
      <w:pPr>
        <w:rPr>
          <w:rFonts w:asciiTheme="majorBidi" w:hAnsiTheme="majorBidi" w:cstheme="majorBidi"/>
          <w:sz w:val="24"/>
          <w:szCs w:val="24"/>
        </w:rPr>
      </w:pPr>
      <w:r w:rsidRPr="005C0A03">
        <w:rPr>
          <w:rFonts w:asciiTheme="majorBidi" w:hAnsiTheme="majorBidi" w:cstheme="majorBidi"/>
          <w:b/>
          <w:bCs/>
          <w:sz w:val="24"/>
          <w:szCs w:val="24"/>
        </w:rPr>
        <w:t>Evaluation of new Dataset (SG):</w:t>
      </w:r>
      <w:r w:rsidRPr="005C0A03">
        <w:rPr>
          <w:rFonts w:asciiTheme="majorBidi" w:hAnsiTheme="majorBidi" w:cstheme="majorBidi"/>
          <w:sz w:val="24"/>
          <w:szCs w:val="24"/>
        </w:rPr>
        <w:t xml:space="preserve"> For misclassified comments we re-label it in the website platform for further feedback from website users, while keeping a set of correctly classified comments in the website for label validation.</w:t>
      </w:r>
    </w:p>
    <w:p w14:paraId="66D7360A" w14:textId="77777777" w:rsidR="00AE3AF7" w:rsidRPr="005C0A03" w:rsidRDefault="003C0858" w:rsidP="00AE3AF7">
      <w:pPr>
        <w:rPr>
          <w:rFonts w:asciiTheme="majorBidi" w:hAnsiTheme="majorBidi" w:cstheme="majorBidi"/>
          <w:sz w:val="24"/>
          <w:szCs w:val="24"/>
        </w:rPr>
      </w:pPr>
      <w:r w:rsidRPr="005C0A03">
        <w:rPr>
          <w:rFonts w:asciiTheme="majorBidi" w:hAnsiTheme="majorBidi" w:cstheme="majorBidi"/>
          <w:sz w:val="24"/>
          <w:szCs w:val="24"/>
        </w:rPr>
        <w:t>The dataset goes on iterative process of labeling, training and testing the model, which is going to improve the</w:t>
      </w:r>
      <w:r w:rsidR="00AE3AF7" w:rsidRPr="005C0A03">
        <w:rPr>
          <w:rFonts w:asciiTheme="majorBidi" w:hAnsiTheme="majorBidi" w:cstheme="majorBidi"/>
          <w:sz w:val="24"/>
          <w:szCs w:val="24"/>
        </w:rPr>
        <w:t xml:space="preserve"> dataset, and subsequently, the AI model.</w:t>
      </w:r>
    </w:p>
    <w:p w14:paraId="1D0D4894" w14:textId="0359C297" w:rsidR="006F5484" w:rsidRPr="00C90D6F" w:rsidRDefault="00AE3AF7" w:rsidP="00AE3AF7">
      <w:pPr>
        <w:rPr>
          <w:rFonts w:asciiTheme="majorBidi" w:hAnsiTheme="majorBidi" w:cstheme="majorBidi"/>
          <w:sz w:val="24"/>
          <w:szCs w:val="24"/>
        </w:rPr>
      </w:pPr>
      <w:r w:rsidRPr="005C0A03">
        <w:rPr>
          <w:rFonts w:asciiTheme="majorBidi" w:hAnsiTheme="majorBidi" w:cstheme="majorBidi"/>
          <w:sz w:val="24"/>
          <w:szCs w:val="24"/>
        </w:rPr>
        <w:t>F</w:t>
      </w:r>
      <w:r w:rsidR="00830CE4" w:rsidRPr="005C0A03">
        <w:rPr>
          <w:rFonts w:asciiTheme="majorBidi" w:hAnsiTheme="majorBidi" w:cstheme="majorBidi"/>
          <w:sz w:val="24"/>
          <w:szCs w:val="24"/>
        </w:rPr>
        <w:t xml:space="preserve">igure </w:t>
      </w:r>
      <w:r w:rsidR="009F18CB" w:rsidRPr="005C0A03">
        <w:rPr>
          <w:rFonts w:asciiTheme="majorBidi" w:hAnsiTheme="majorBidi" w:cstheme="majorBidi"/>
          <w:sz w:val="24"/>
          <w:szCs w:val="24"/>
        </w:rPr>
        <w:t>3</w:t>
      </w:r>
      <w:r w:rsidR="006B16D2" w:rsidRPr="005C0A03">
        <w:rPr>
          <w:rFonts w:asciiTheme="majorBidi" w:hAnsiTheme="majorBidi" w:cstheme="majorBidi"/>
          <w:sz w:val="24"/>
          <w:szCs w:val="24"/>
        </w:rPr>
        <w:t>.1</w:t>
      </w:r>
      <w:r w:rsidR="00830CE4" w:rsidRPr="005C0A03">
        <w:rPr>
          <w:rFonts w:asciiTheme="majorBidi" w:hAnsiTheme="majorBidi" w:cstheme="majorBidi"/>
          <w:sz w:val="24"/>
          <w:szCs w:val="24"/>
        </w:rPr>
        <w:t xml:space="preserve"> shows the general methodology modeled in flowchart</w:t>
      </w:r>
      <w:r w:rsidR="00FB361F" w:rsidRPr="005C0A03">
        <w:rPr>
          <w:rFonts w:asciiTheme="majorBidi" w:hAnsiTheme="majorBidi" w:cstheme="majorBidi"/>
          <w:sz w:val="24"/>
          <w:szCs w:val="24"/>
        </w:rPr>
        <w:t xml:space="preserve"> design</w:t>
      </w:r>
      <w:r w:rsidR="00FB361F" w:rsidRPr="00C90D6F">
        <w:rPr>
          <w:rFonts w:asciiTheme="majorBidi" w:hAnsiTheme="majorBidi" w:cstheme="majorBidi"/>
          <w:sz w:val="24"/>
          <w:szCs w:val="24"/>
        </w:rPr>
        <w:t>.</w:t>
      </w:r>
    </w:p>
    <w:p w14:paraId="28B49640" w14:textId="0E29B1DD" w:rsidR="00687EA0" w:rsidRPr="00C90D6F" w:rsidRDefault="00ED7B7C" w:rsidP="006F5484">
      <w:pPr>
        <w:jc w:val="center"/>
        <w:rPr>
          <w:rFonts w:asciiTheme="majorBidi" w:hAnsiTheme="majorBidi" w:cstheme="majorBidi"/>
          <w:sz w:val="24"/>
          <w:szCs w:val="24"/>
        </w:rPr>
      </w:pPr>
      <w:r w:rsidRPr="00C90D6F">
        <w:rPr>
          <w:rFonts w:asciiTheme="majorBidi" w:hAnsiTheme="majorBidi" w:cstheme="majorBidi"/>
          <w:noProof/>
        </w:rPr>
        <w:lastRenderedPageBreak/>
        <w:drawing>
          <wp:inline distT="0" distB="0" distL="0" distR="0" wp14:anchorId="70991F5C" wp14:editId="20D0AD5C">
            <wp:extent cx="5943600" cy="2982595"/>
            <wp:effectExtent l="19050" t="19050" r="19050"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982595"/>
                    </a:xfrm>
                    <a:prstGeom prst="rect">
                      <a:avLst/>
                    </a:prstGeom>
                    <a:ln>
                      <a:solidFill>
                        <a:schemeClr val="bg2">
                          <a:lumMod val="75000"/>
                        </a:schemeClr>
                      </a:solidFill>
                    </a:ln>
                  </pic:spPr>
                </pic:pic>
              </a:graphicData>
            </a:graphic>
          </wp:inline>
        </w:drawing>
      </w:r>
    </w:p>
    <w:p w14:paraId="4AF95002" w14:textId="7FF0A34B" w:rsidR="00AB31F5" w:rsidRPr="00C90D6F" w:rsidRDefault="002816CB" w:rsidP="006F5484">
      <w:pPr>
        <w:jc w:val="center"/>
        <w:rPr>
          <w:rFonts w:asciiTheme="majorBidi" w:hAnsiTheme="majorBidi" w:cstheme="majorBidi"/>
          <w:sz w:val="24"/>
          <w:szCs w:val="24"/>
        </w:rPr>
      </w:pPr>
      <w:r w:rsidRPr="00C90D6F">
        <w:rPr>
          <w:rFonts w:asciiTheme="majorBidi" w:hAnsiTheme="majorBidi" w:cstheme="majorBidi"/>
          <w:sz w:val="24"/>
          <w:szCs w:val="24"/>
        </w:rPr>
        <w:t xml:space="preserve">Figure </w:t>
      </w:r>
      <w:r w:rsidR="009F18CB" w:rsidRPr="00C90D6F">
        <w:rPr>
          <w:rFonts w:asciiTheme="majorBidi" w:hAnsiTheme="majorBidi" w:cstheme="majorBidi"/>
          <w:sz w:val="24"/>
          <w:szCs w:val="24"/>
        </w:rPr>
        <w:t>3</w:t>
      </w:r>
      <w:r w:rsidR="006B16D2" w:rsidRPr="00C90D6F">
        <w:rPr>
          <w:rFonts w:asciiTheme="majorBidi" w:hAnsiTheme="majorBidi" w:cstheme="majorBidi"/>
          <w:sz w:val="24"/>
          <w:szCs w:val="24"/>
        </w:rPr>
        <w:t>.1:</w:t>
      </w:r>
      <w:r w:rsidRPr="00C90D6F">
        <w:rPr>
          <w:rFonts w:asciiTheme="majorBidi" w:hAnsiTheme="majorBidi" w:cstheme="majorBidi"/>
          <w:sz w:val="24"/>
          <w:szCs w:val="24"/>
        </w:rPr>
        <w:t xml:space="preserve"> </w:t>
      </w:r>
      <w:r w:rsidR="006370F7" w:rsidRPr="00C90D6F">
        <w:rPr>
          <w:rFonts w:asciiTheme="majorBidi" w:hAnsiTheme="majorBidi" w:cstheme="majorBidi"/>
          <w:sz w:val="24"/>
          <w:szCs w:val="24"/>
        </w:rPr>
        <w:t>P</w:t>
      </w:r>
      <w:r w:rsidR="002358D7" w:rsidRPr="00C90D6F">
        <w:rPr>
          <w:rFonts w:asciiTheme="majorBidi" w:hAnsiTheme="majorBidi" w:cstheme="majorBidi"/>
          <w:sz w:val="24"/>
          <w:szCs w:val="24"/>
        </w:rPr>
        <w:t xml:space="preserve">roject </w:t>
      </w:r>
      <w:r w:rsidR="006370F7" w:rsidRPr="00C90D6F">
        <w:rPr>
          <w:rFonts w:asciiTheme="majorBidi" w:hAnsiTheme="majorBidi" w:cstheme="majorBidi"/>
          <w:sz w:val="24"/>
          <w:szCs w:val="24"/>
        </w:rPr>
        <w:t>M</w:t>
      </w:r>
      <w:r w:rsidR="002358D7" w:rsidRPr="00C90D6F">
        <w:rPr>
          <w:rFonts w:asciiTheme="majorBidi" w:hAnsiTheme="majorBidi" w:cstheme="majorBidi"/>
          <w:sz w:val="24"/>
          <w:szCs w:val="24"/>
        </w:rPr>
        <w:t xml:space="preserve">ethodology </w:t>
      </w:r>
      <w:r w:rsidR="006370F7" w:rsidRPr="00C90D6F">
        <w:rPr>
          <w:rFonts w:asciiTheme="majorBidi" w:hAnsiTheme="majorBidi" w:cstheme="majorBidi"/>
          <w:sz w:val="24"/>
          <w:szCs w:val="24"/>
        </w:rPr>
        <w:t>F</w:t>
      </w:r>
      <w:r w:rsidR="002358D7" w:rsidRPr="00C90D6F">
        <w:rPr>
          <w:rFonts w:asciiTheme="majorBidi" w:hAnsiTheme="majorBidi" w:cstheme="majorBidi"/>
          <w:sz w:val="24"/>
          <w:szCs w:val="24"/>
        </w:rPr>
        <w:t xml:space="preserve">low </w:t>
      </w:r>
      <w:r w:rsidR="006370F7" w:rsidRPr="00C90D6F">
        <w:rPr>
          <w:rFonts w:asciiTheme="majorBidi" w:hAnsiTheme="majorBidi" w:cstheme="majorBidi"/>
          <w:sz w:val="24"/>
          <w:szCs w:val="24"/>
        </w:rPr>
        <w:t>C</w:t>
      </w:r>
      <w:r w:rsidR="002358D7" w:rsidRPr="00C90D6F">
        <w:rPr>
          <w:rFonts w:asciiTheme="majorBidi" w:hAnsiTheme="majorBidi" w:cstheme="majorBidi"/>
          <w:sz w:val="24"/>
          <w:szCs w:val="24"/>
        </w:rPr>
        <w:t>hart</w:t>
      </w:r>
    </w:p>
    <w:p w14:paraId="72FB706E" w14:textId="33151097" w:rsidR="00687EA0" w:rsidRPr="00C90D6F" w:rsidRDefault="00687EA0" w:rsidP="006F5484">
      <w:pPr>
        <w:jc w:val="center"/>
        <w:rPr>
          <w:rFonts w:asciiTheme="majorBidi" w:hAnsiTheme="majorBidi" w:cstheme="majorBidi"/>
          <w:sz w:val="24"/>
          <w:szCs w:val="24"/>
        </w:rPr>
      </w:pPr>
    </w:p>
    <w:p w14:paraId="4A2A4899" w14:textId="34BA2566" w:rsidR="00687EA0" w:rsidRPr="00C90D6F" w:rsidRDefault="00687EA0" w:rsidP="00687EA0">
      <w:pPr>
        <w:rPr>
          <w:rFonts w:asciiTheme="majorBidi" w:hAnsiTheme="majorBidi" w:cstheme="majorBidi"/>
          <w:sz w:val="24"/>
          <w:szCs w:val="24"/>
        </w:rPr>
      </w:pPr>
    </w:p>
    <w:p w14:paraId="265CEF3F" w14:textId="2A2A25E1" w:rsidR="009769CA" w:rsidRPr="00C90D6F" w:rsidRDefault="009769CA" w:rsidP="009769CA">
      <w:pPr>
        <w:pStyle w:val="Heading2"/>
        <w:rPr>
          <w:rFonts w:asciiTheme="majorBidi" w:hAnsiTheme="majorBidi"/>
        </w:rPr>
      </w:pPr>
      <w:bookmarkStart w:id="40" w:name="_Toc125576775"/>
      <w:r w:rsidRPr="00C90D6F">
        <w:rPr>
          <w:rFonts w:asciiTheme="majorBidi" w:hAnsiTheme="majorBidi"/>
        </w:rPr>
        <w:t>3.</w:t>
      </w:r>
      <w:r w:rsidR="00CB0A29" w:rsidRPr="00C90D6F">
        <w:rPr>
          <w:rFonts w:asciiTheme="majorBidi" w:hAnsiTheme="majorBidi"/>
        </w:rPr>
        <w:t>2</w:t>
      </w:r>
      <w:r w:rsidRPr="00C90D6F">
        <w:rPr>
          <w:rFonts w:asciiTheme="majorBidi" w:hAnsiTheme="majorBidi"/>
        </w:rPr>
        <w:t xml:space="preserve"> – </w:t>
      </w:r>
      <w:r w:rsidR="0095634C" w:rsidRPr="00C90D6F">
        <w:rPr>
          <w:rFonts w:asciiTheme="majorBidi" w:hAnsiTheme="majorBidi"/>
        </w:rPr>
        <w:t>Architecture</w:t>
      </w:r>
      <w:bookmarkEnd w:id="40"/>
      <w:r w:rsidRPr="00C90D6F">
        <w:rPr>
          <w:rFonts w:asciiTheme="majorBidi" w:hAnsiTheme="majorBidi"/>
        </w:rPr>
        <w:t xml:space="preserve"> </w:t>
      </w:r>
    </w:p>
    <w:p w14:paraId="5653121C" w14:textId="77777777" w:rsidR="009769CA" w:rsidRPr="005C0A03" w:rsidRDefault="009769CA" w:rsidP="009769CA">
      <w:pPr>
        <w:rPr>
          <w:rFonts w:asciiTheme="majorBidi" w:hAnsiTheme="majorBidi" w:cstheme="majorBidi"/>
          <w:sz w:val="24"/>
          <w:szCs w:val="24"/>
        </w:rPr>
      </w:pPr>
      <w:r w:rsidRPr="005C0A03">
        <w:rPr>
          <w:rFonts w:asciiTheme="majorBidi" w:hAnsiTheme="majorBidi" w:cstheme="majorBidi"/>
          <w:sz w:val="24"/>
          <w:szCs w:val="24"/>
        </w:rPr>
        <w:t xml:space="preserve">A pipeline is built for an ETL process by moving the data from different sources, transforming it to an appropriate format, and loading it to destination stores (PostgreSQL database). Sources of data include twitter API, YouTube online comments on selected videos, and labeled datasets from websites such as Kaggle or scientific paper links. the pipeline is scheduled to work in fixed intervals (E.g. ), so the general procedure is automated. Another schedule is set for model training, so that it is trained based on new dataset composed from online responses from the website stored in the database. </w:t>
      </w:r>
    </w:p>
    <w:p w14:paraId="4BEAAE4A" w14:textId="77777777" w:rsidR="009769CA" w:rsidRPr="005C0A03" w:rsidRDefault="009769CA" w:rsidP="009769CA">
      <w:pPr>
        <w:rPr>
          <w:rFonts w:asciiTheme="majorBidi" w:hAnsiTheme="majorBidi" w:cstheme="majorBidi"/>
          <w:sz w:val="24"/>
          <w:szCs w:val="24"/>
        </w:rPr>
      </w:pPr>
      <w:r w:rsidRPr="005C0A03">
        <w:rPr>
          <w:rFonts w:asciiTheme="majorBidi" w:hAnsiTheme="majorBidi" w:cstheme="majorBidi"/>
          <w:sz w:val="24"/>
          <w:szCs w:val="24"/>
        </w:rPr>
        <w:t xml:space="preserve">We used django as a web framework for the frontend and backend components, which allows for web development using python programming language. Html, CSS, JavaScript, and jQuery is used for building the website pages of the frontend. we tried to make the design attractive for a better user experience, implementing serious gaming principles and a progression system using points, medals, and user dashboard. This keeps the user engaged and motivated when using the website.  </w:t>
      </w:r>
    </w:p>
    <w:p w14:paraId="052D18DD" w14:textId="77777777" w:rsidR="009769CA" w:rsidRPr="005C0A03" w:rsidRDefault="009769CA" w:rsidP="009769CA">
      <w:pPr>
        <w:rPr>
          <w:rFonts w:asciiTheme="majorBidi" w:hAnsiTheme="majorBidi" w:cstheme="majorBidi"/>
          <w:sz w:val="24"/>
          <w:szCs w:val="24"/>
        </w:rPr>
      </w:pPr>
      <w:r w:rsidRPr="005C0A03">
        <w:rPr>
          <w:rFonts w:asciiTheme="majorBidi" w:hAnsiTheme="majorBidi" w:cstheme="majorBidi"/>
          <w:sz w:val="24"/>
          <w:szCs w:val="24"/>
        </w:rPr>
        <w:t>We used django as it is a complete package for developing web application, having many ready-to-use utilities and packages for versatile and secure design that follows traditional principles while also being maintainable, the various of utilities of the framework suits rapid web development that is also enhanced by its dependance of python language, one of the easiest and most accessible programming languages on the current market that most people working in the AI industry have worked with one or another.</w:t>
      </w:r>
    </w:p>
    <w:p w14:paraId="2E1F90CE" w14:textId="766CE668" w:rsidR="009769CA" w:rsidRPr="005C0A03" w:rsidRDefault="009769CA" w:rsidP="009769CA">
      <w:pPr>
        <w:rPr>
          <w:rFonts w:asciiTheme="majorBidi" w:hAnsiTheme="majorBidi" w:cstheme="majorBidi"/>
          <w:sz w:val="24"/>
          <w:szCs w:val="24"/>
        </w:rPr>
      </w:pPr>
      <w:r w:rsidRPr="005C0A03">
        <w:rPr>
          <w:rFonts w:asciiTheme="majorBidi" w:hAnsiTheme="majorBidi" w:cstheme="majorBidi"/>
          <w:sz w:val="24"/>
          <w:szCs w:val="24"/>
        </w:rPr>
        <w:lastRenderedPageBreak/>
        <w:t>Figure 3.</w:t>
      </w:r>
      <w:r w:rsidR="00F551EA" w:rsidRPr="005C0A03">
        <w:rPr>
          <w:rFonts w:asciiTheme="majorBidi" w:hAnsiTheme="majorBidi" w:cstheme="majorBidi"/>
          <w:sz w:val="24"/>
          <w:szCs w:val="24"/>
        </w:rPr>
        <w:t>2</w:t>
      </w:r>
      <w:r w:rsidRPr="005C0A03">
        <w:rPr>
          <w:rFonts w:asciiTheme="majorBidi" w:hAnsiTheme="majorBidi" w:cstheme="majorBidi"/>
          <w:sz w:val="24"/>
          <w:szCs w:val="24"/>
        </w:rPr>
        <w:t xml:space="preserve"> below shows the architecture diagram for the project.</w:t>
      </w:r>
    </w:p>
    <w:p w14:paraId="0C03035C" w14:textId="77777777" w:rsidR="009769CA" w:rsidRPr="00C90D6F" w:rsidRDefault="009769CA" w:rsidP="009769CA">
      <w:pPr>
        <w:jc w:val="center"/>
        <w:rPr>
          <w:rFonts w:asciiTheme="majorBidi" w:hAnsiTheme="majorBidi" w:cstheme="majorBidi"/>
        </w:rPr>
      </w:pPr>
      <w:r w:rsidRPr="00C90D6F">
        <w:rPr>
          <w:rFonts w:asciiTheme="majorBidi" w:hAnsiTheme="majorBidi" w:cstheme="majorBidi"/>
          <w:noProof/>
        </w:rPr>
        <w:drawing>
          <wp:inline distT="0" distB="0" distL="0" distR="0" wp14:anchorId="4629B778" wp14:editId="49705095">
            <wp:extent cx="5943600" cy="3375025"/>
            <wp:effectExtent l="19050" t="19050" r="19050" b="1587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2"/>
                    <a:stretch>
                      <a:fillRect/>
                    </a:stretch>
                  </pic:blipFill>
                  <pic:spPr>
                    <a:xfrm>
                      <a:off x="0" y="0"/>
                      <a:ext cx="5943600" cy="3375025"/>
                    </a:xfrm>
                    <a:prstGeom prst="rect">
                      <a:avLst/>
                    </a:prstGeom>
                    <a:ln>
                      <a:solidFill>
                        <a:schemeClr val="bg1">
                          <a:lumMod val="75000"/>
                        </a:schemeClr>
                      </a:solidFill>
                    </a:ln>
                  </pic:spPr>
                </pic:pic>
              </a:graphicData>
            </a:graphic>
          </wp:inline>
        </w:drawing>
      </w:r>
    </w:p>
    <w:p w14:paraId="7045EA47" w14:textId="10F9FE5D" w:rsidR="00687EA0" w:rsidRPr="00C90D6F" w:rsidRDefault="009769CA" w:rsidP="00792158">
      <w:pPr>
        <w:jc w:val="center"/>
        <w:rPr>
          <w:rFonts w:asciiTheme="majorBidi" w:hAnsiTheme="majorBidi" w:cstheme="majorBidi"/>
        </w:rPr>
      </w:pPr>
      <w:r w:rsidRPr="00C90D6F">
        <w:rPr>
          <w:rFonts w:asciiTheme="majorBidi" w:hAnsiTheme="majorBidi" w:cstheme="majorBidi"/>
        </w:rPr>
        <w:t>Figure 3.2: DiscH Architecture Diagram</w:t>
      </w:r>
    </w:p>
    <w:p w14:paraId="1C0701D7" w14:textId="77777777" w:rsidR="00AB31F5" w:rsidRPr="00C90D6F" w:rsidRDefault="00AB31F5" w:rsidP="006F5484">
      <w:pPr>
        <w:jc w:val="center"/>
        <w:rPr>
          <w:rFonts w:asciiTheme="majorBidi" w:hAnsiTheme="majorBidi" w:cstheme="majorBidi"/>
          <w:sz w:val="24"/>
          <w:szCs w:val="24"/>
        </w:rPr>
      </w:pPr>
    </w:p>
    <w:p w14:paraId="3D30E3F2" w14:textId="41FD0F70" w:rsidR="009769CA" w:rsidRPr="00C90D6F" w:rsidRDefault="00AB31F5" w:rsidP="009769CA">
      <w:pPr>
        <w:pStyle w:val="Heading2"/>
        <w:rPr>
          <w:rFonts w:asciiTheme="majorBidi" w:hAnsiTheme="majorBidi"/>
        </w:rPr>
      </w:pPr>
      <w:bookmarkStart w:id="41" w:name="_Toc125576776"/>
      <w:r w:rsidRPr="00C90D6F">
        <w:rPr>
          <w:rFonts w:asciiTheme="majorBidi" w:hAnsiTheme="majorBidi"/>
        </w:rPr>
        <w:t>3.</w:t>
      </w:r>
      <w:r w:rsidR="00317BB1" w:rsidRPr="00C90D6F">
        <w:rPr>
          <w:rFonts w:asciiTheme="majorBidi" w:hAnsiTheme="majorBidi"/>
        </w:rPr>
        <w:t>3</w:t>
      </w:r>
      <w:r w:rsidRPr="00C90D6F">
        <w:rPr>
          <w:rFonts w:asciiTheme="majorBidi" w:hAnsiTheme="majorBidi"/>
        </w:rPr>
        <w:t xml:space="preserve"> </w:t>
      </w:r>
      <w:r w:rsidR="00544F90" w:rsidRPr="00C90D6F">
        <w:rPr>
          <w:rFonts w:asciiTheme="majorBidi" w:hAnsiTheme="majorBidi"/>
        </w:rPr>
        <w:t>–</w:t>
      </w:r>
      <w:r w:rsidR="0032608D" w:rsidRPr="00C90D6F">
        <w:rPr>
          <w:rFonts w:asciiTheme="majorBidi" w:hAnsiTheme="majorBidi"/>
        </w:rPr>
        <w:t xml:space="preserve"> </w:t>
      </w:r>
      <w:r w:rsidRPr="00C90D6F">
        <w:rPr>
          <w:rFonts w:asciiTheme="majorBidi" w:hAnsiTheme="majorBidi"/>
        </w:rPr>
        <w:t>System Models</w:t>
      </w:r>
      <w:bookmarkEnd w:id="41"/>
      <w:r w:rsidRPr="00C90D6F">
        <w:rPr>
          <w:rFonts w:asciiTheme="majorBidi" w:hAnsiTheme="majorBidi"/>
        </w:rPr>
        <w:t xml:space="preserve"> </w:t>
      </w:r>
    </w:p>
    <w:p w14:paraId="3BC1A057" w14:textId="77777777" w:rsidR="00AB31F5" w:rsidRPr="005C0A03" w:rsidRDefault="00AB31F5" w:rsidP="00AB31F5">
      <w:pPr>
        <w:rPr>
          <w:rFonts w:asciiTheme="majorBidi" w:hAnsiTheme="majorBidi" w:cstheme="majorBidi"/>
          <w:sz w:val="24"/>
          <w:szCs w:val="24"/>
        </w:rPr>
      </w:pPr>
      <w:r w:rsidRPr="005C0A03">
        <w:rPr>
          <w:rFonts w:asciiTheme="majorBidi" w:hAnsiTheme="majorBidi" w:cstheme="majorBidi"/>
          <w:sz w:val="24"/>
          <w:szCs w:val="24"/>
        </w:rPr>
        <w:t xml:space="preserve">Here we modeled our system using sequence and use case UML diagrams, these diagrams represent the overall general system operations that are organized in these phases: data collection, user registration, user login, post question, answering question. </w:t>
      </w:r>
    </w:p>
    <w:p w14:paraId="0E3105D8" w14:textId="7443405C" w:rsidR="00AB31F5" w:rsidRPr="005C0A03" w:rsidRDefault="00AB31F5" w:rsidP="007A7198">
      <w:pPr>
        <w:rPr>
          <w:rFonts w:asciiTheme="majorBidi" w:hAnsiTheme="majorBidi" w:cstheme="majorBidi"/>
          <w:sz w:val="24"/>
          <w:szCs w:val="24"/>
        </w:rPr>
      </w:pPr>
      <w:r w:rsidRPr="005C0A03">
        <w:rPr>
          <w:rFonts w:asciiTheme="majorBidi" w:hAnsiTheme="majorBidi" w:cstheme="majorBidi"/>
          <w:sz w:val="24"/>
          <w:szCs w:val="24"/>
        </w:rPr>
        <w:t xml:space="preserve">Data collection, shown in figure </w:t>
      </w:r>
      <w:r w:rsidR="006370F7" w:rsidRPr="005C0A03">
        <w:rPr>
          <w:rFonts w:asciiTheme="majorBidi" w:hAnsiTheme="majorBidi" w:cstheme="majorBidi"/>
          <w:sz w:val="24"/>
          <w:szCs w:val="24"/>
        </w:rPr>
        <w:t>3.</w:t>
      </w:r>
      <w:r w:rsidR="003B5162" w:rsidRPr="005C0A03">
        <w:rPr>
          <w:rFonts w:asciiTheme="majorBidi" w:hAnsiTheme="majorBidi" w:cstheme="majorBidi"/>
          <w:sz w:val="24"/>
          <w:szCs w:val="24"/>
        </w:rPr>
        <w:t>3</w:t>
      </w:r>
      <w:r w:rsidRPr="005C0A03">
        <w:rPr>
          <w:rFonts w:asciiTheme="majorBidi" w:hAnsiTheme="majorBidi" w:cstheme="majorBidi"/>
          <w:sz w:val="24"/>
          <w:szCs w:val="24"/>
        </w:rPr>
        <w:t>, is about gathering the data from labeled and unlabeled data sources, processing it accordingly, and importing it into the database for it be displayed as a question in the website.</w:t>
      </w:r>
      <w:r w:rsidR="008460BD" w:rsidRPr="005C0A03">
        <w:rPr>
          <w:rFonts w:asciiTheme="majorBidi" w:hAnsiTheme="majorBidi" w:cstheme="majorBidi"/>
          <w:sz w:val="24"/>
          <w:szCs w:val="24"/>
        </w:rPr>
        <w:t xml:space="preserve"> For the dataset collection model, the term “subset data” was changed to </w:t>
      </w:r>
      <w:r w:rsidR="00111F33" w:rsidRPr="005C0A03">
        <w:rPr>
          <w:rFonts w:asciiTheme="majorBidi" w:hAnsiTheme="majorBidi" w:cstheme="majorBidi"/>
          <w:sz w:val="24"/>
          <w:szCs w:val="24"/>
        </w:rPr>
        <w:t>“</w:t>
      </w:r>
      <w:r w:rsidR="008460BD" w:rsidRPr="005C0A03">
        <w:rPr>
          <w:rFonts w:asciiTheme="majorBidi" w:hAnsiTheme="majorBidi" w:cstheme="majorBidi"/>
          <w:sz w:val="24"/>
          <w:szCs w:val="24"/>
        </w:rPr>
        <w:t>unimported</w:t>
      </w:r>
      <w:r w:rsidR="00111F33" w:rsidRPr="005C0A03">
        <w:rPr>
          <w:rFonts w:asciiTheme="majorBidi" w:hAnsiTheme="majorBidi" w:cstheme="majorBidi"/>
          <w:sz w:val="24"/>
          <w:szCs w:val="24"/>
        </w:rPr>
        <w:t>”</w:t>
      </w:r>
      <w:r w:rsidR="008460BD" w:rsidRPr="005C0A03">
        <w:rPr>
          <w:rFonts w:asciiTheme="majorBidi" w:hAnsiTheme="majorBidi" w:cstheme="majorBidi"/>
          <w:sz w:val="24"/>
          <w:szCs w:val="24"/>
        </w:rPr>
        <w:t>, this better explains the fact we are trying to specify data not imported into database before. Additionally, a new reply message was specified after the import into database message, to indicate that the imported data should be moved to an imported data directory</w:t>
      </w:r>
      <w:r w:rsidR="007A7198" w:rsidRPr="005C0A03">
        <w:rPr>
          <w:rFonts w:asciiTheme="majorBidi" w:hAnsiTheme="majorBidi" w:cstheme="majorBidi"/>
          <w:sz w:val="24"/>
          <w:szCs w:val="24"/>
        </w:rPr>
        <w:t>.</w:t>
      </w:r>
    </w:p>
    <w:p w14:paraId="42310BC7" w14:textId="12DE50C1" w:rsidR="00CB133A" w:rsidRPr="005C0A03" w:rsidRDefault="00CB133A" w:rsidP="00CB133A">
      <w:pPr>
        <w:rPr>
          <w:rFonts w:asciiTheme="majorBidi" w:hAnsiTheme="majorBidi" w:cstheme="majorBidi"/>
          <w:sz w:val="24"/>
          <w:szCs w:val="24"/>
        </w:rPr>
      </w:pPr>
      <w:r w:rsidRPr="005C0A03">
        <w:rPr>
          <w:rFonts w:asciiTheme="majorBidi" w:hAnsiTheme="majorBidi" w:cstheme="majorBidi"/>
          <w:sz w:val="24"/>
          <w:szCs w:val="24"/>
        </w:rPr>
        <w:t xml:space="preserve">User registration and login, shown in figures </w:t>
      </w:r>
      <w:r w:rsidR="006370F7" w:rsidRPr="005C0A03">
        <w:rPr>
          <w:rFonts w:asciiTheme="majorBidi" w:hAnsiTheme="majorBidi" w:cstheme="majorBidi"/>
          <w:sz w:val="24"/>
          <w:szCs w:val="24"/>
        </w:rPr>
        <w:t>3.</w:t>
      </w:r>
      <w:r w:rsidR="003B5162" w:rsidRPr="005C0A03">
        <w:rPr>
          <w:rFonts w:asciiTheme="majorBidi" w:hAnsiTheme="majorBidi" w:cstheme="majorBidi"/>
          <w:sz w:val="24"/>
          <w:szCs w:val="24"/>
        </w:rPr>
        <w:t>4</w:t>
      </w:r>
      <w:r w:rsidRPr="005C0A03">
        <w:rPr>
          <w:rFonts w:asciiTheme="majorBidi" w:hAnsiTheme="majorBidi" w:cstheme="majorBidi"/>
          <w:sz w:val="24"/>
          <w:szCs w:val="24"/>
        </w:rPr>
        <w:t xml:space="preserve"> and </w:t>
      </w:r>
      <w:r w:rsidR="006370F7" w:rsidRPr="005C0A03">
        <w:rPr>
          <w:rFonts w:asciiTheme="majorBidi" w:hAnsiTheme="majorBidi" w:cstheme="majorBidi"/>
          <w:sz w:val="24"/>
          <w:szCs w:val="24"/>
        </w:rPr>
        <w:t>3.</w:t>
      </w:r>
      <w:r w:rsidR="003B5162" w:rsidRPr="005C0A03">
        <w:rPr>
          <w:rFonts w:asciiTheme="majorBidi" w:hAnsiTheme="majorBidi" w:cstheme="majorBidi"/>
          <w:sz w:val="24"/>
          <w:szCs w:val="24"/>
        </w:rPr>
        <w:t>5</w:t>
      </w:r>
      <w:r w:rsidRPr="005C0A03">
        <w:rPr>
          <w:rFonts w:asciiTheme="majorBidi" w:hAnsiTheme="majorBidi" w:cstheme="majorBidi"/>
          <w:sz w:val="24"/>
          <w:szCs w:val="24"/>
        </w:rPr>
        <w:t xml:space="preserve">, represent the overall login and registration mechanism for the website. </w:t>
      </w:r>
    </w:p>
    <w:p w14:paraId="00BBDD9A" w14:textId="4795EFBE" w:rsidR="00CB133A" w:rsidRPr="005C0A03" w:rsidRDefault="00CB133A" w:rsidP="00CB133A">
      <w:pPr>
        <w:rPr>
          <w:rFonts w:asciiTheme="majorBidi" w:hAnsiTheme="majorBidi" w:cstheme="majorBidi"/>
          <w:sz w:val="24"/>
          <w:szCs w:val="24"/>
        </w:rPr>
      </w:pPr>
      <w:r w:rsidRPr="005C0A03">
        <w:rPr>
          <w:rFonts w:asciiTheme="majorBidi" w:hAnsiTheme="majorBidi" w:cstheme="majorBidi"/>
          <w:sz w:val="24"/>
          <w:szCs w:val="24"/>
        </w:rPr>
        <w:t xml:space="preserve">The general process behind question uploading (figure </w:t>
      </w:r>
      <w:r w:rsidR="006370F7" w:rsidRPr="005C0A03">
        <w:rPr>
          <w:rFonts w:asciiTheme="majorBidi" w:hAnsiTheme="majorBidi" w:cstheme="majorBidi"/>
          <w:sz w:val="24"/>
          <w:szCs w:val="24"/>
        </w:rPr>
        <w:t>3.</w:t>
      </w:r>
      <w:r w:rsidR="003B5162" w:rsidRPr="005C0A03">
        <w:rPr>
          <w:rFonts w:asciiTheme="majorBidi" w:hAnsiTheme="majorBidi" w:cstheme="majorBidi"/>
          <w:sz w:val="24"/>
          <w:szCs w:val="24"/>
        </w:rPr>
        <w:t>6</w:t>
      </w:r>
      <w:r w:rsidRPr="005C0A03">
        <w:rPr>
          <w:rFonts w:asciiTheme="majorBidi" w:hAnsiTheme="majorBidi" w:cstheme="majorBidi"/>
          <w:sz w:val="24"/>
          <w:szCs w:val="24"/>
        </w:rPr>
        <w:t>) is first initiated by a scripted database export to the database backend, which then gets formulated as a labeling question (for each question). Finally, for each response recorded on the website, it is processed and imported or updated back on the database.</w:t>
      </w:r>
    </w:p>
    <w:p w14:paraId="5D342367" w14:textId="5545C167" w:rsidR="0031656D" w:rsidRPr="005C0A03" w:rsidRDefault="0031656D" w:rsidP="00CB133A">
      <w:pPr>
        <w:rPr>
          <w:rFonts w:asciiTheme="majorBidi" w:hAnsiTheme="majorBidi" w:cstheme="majorBidi"/>
          <w:sz w:val="24"/>
          <w:szCs w:val="24"/>
        </w:rPr>
      </w:pPr>
      <w:r w:rsidRPr="005C0A03">
        <w:rPr>
          <w:rFonts w:asciiTheme="majorBidi" w:hAnsiTheme="majorBidi" w:cstheme="majorBidi"/>
          <w:sz w:val="24"/>
          <w:szCs w:val="24"/>
        </w:rPr>
        <w:t xml:space="preserve">In posting question, we changed some messages to better clarify the process such as “export hate speech comment” to “export question data” (data in database is already in question format). And </w:t>
      </w:r>
      <w:r w:rsidRPr="005C0A03">
        <w:rPr>
          <w:rFonts w:asciiTheme="majorBidi" w:hAnsiTheme="majorBidi" w:cstheme="majorBidi"/>
          <w:sz w:val="24"/>
          <w:szCs w:val="24"/>
        </w:rPr>
        <w:lastRenderedPageBreak/>
        <w:t>“formulate labeling question” to “add hate speech types” (more descriptive, as question data is added on hate speech types as choices for the question response). We also decided to remove return feedback reply message as response already implies if it has feedback (on the condition It was written with the choice). Figure 3.</w:t>
      </w:r>
      <w:r w:rsidR="003B5162" w:rsidRPr="005C0A03">
        <w:rPr>
          <w:rFonts w:asciiTheme="majorBidi" w:hAnsiTheme="majorBidi" w:cstheme="majorBidi"/>
          <w:sz w:val="24"/>
          <w:szCs w:val="24"/>
        </w:rPr>
        <w:t>6</w:t>
      </w:r>
      <w:r w:rsidRPr="005C0A03">
        <w:rPr>
          <w:rFonts w:asciiTheme="majorBidi" w:hAnsiTheme="majorBidi" w:cstheme="majorBidi"/>
          <w:sz w:val="24"/>
          <w:szCs w:val="24"/>
        </w:rPr>
        <w:t xml:space="preserve"> shows the updated model for post question.</w:t>
      </w:r>
    </w:p>
    <w:p w14:paraId="3FE3B121" w14:textId="2AB5C97F" w:rsidR="00CB133A" w:rsidRPr="00C90D6F" w:rsidRDefault="00D93B6D" w:rsidP="00D93B6D">
      <w:pPr>
        <w:jc w:val="center"/>
        <w:rPr>
          <w:rFonts w:asciiTheme="majorBidi" w:hAnsiTheme="majorBidi" w:cstheme="majorBidi"/>
        </w:rPr>
      </w:pPr>
      <w:r w:rsidRPr="00C90D6F">
        <w:rPr>
          <w:rFonts w:asciiTheme="majorBidi" w:hAnsiTheme="majorBidi" w:cstheme="majorBidi"/>
          <w:noProof/>
        </w:rPr>
        <w:drawing>
          <wp:inline distT="0" distB="0" distL="0" distR="0" wp14:anchorId="0FD56160" wp14:editId="4D4A9BB4">
            <wp:extent cx="5137150" cy="3471967"/>
            <wp:effectExtent l="19050" t="19050" r="25400" b="14605"/>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53922" cy="3483302"/>
                    </a:xfrm>
                    <a:prstGeom prst="rect">
                      <a:avLst/>
                    </a:prstGeom>
                    <a:noFill/>
                    <a:ln>
                      <a:solidFill>
                        <a:schemeClr val="bg2">
                          <a:lumMod val="75000"/>
                        </a:schemeClr>
                      </a:solidFill>
                    </a:ln>
                  </pic:spPr>
                </pic:pic>
              </a:graphicData>
            </a:graphic>
          </wp:inline>
        </w:drawing>
      </w:r>
    </w:p>
    <w:p w14:paraId="663B11B0" w14:textId="506D7596" w:rsidR="00AB31F5" w:rsidRPr="00C90D6F" w:rsidRDefault="00AB31F5" w:rsidP="00AB31F5">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3B5162" w:rsidRPr="00C90D6F">
        <w:rPr>
          <w:rFonts w:asciiTheme="majorBidi" w:hAnsiTheme="majorBidi" w:cstheme="majorBidi"/>
        </w:rPr>
        <w:t>3</w:t>
      </w:r>
      <w:r w:rsidRPr="00C90D6F">
        <w:rPr>
          <w:rFonts w:asciiTheme="majorBidi" w:hAnsiTheme="majorBidi" w:cstheme="majorBidi"/>
        </w:rPr>
        <w:t>: Data Collection (</w:t>
      </w:r>
      <w:r w:rsidR="006370F7" w:rsidRPr="00C90D6F">
        <w:rPr>
          <w:rFonts w:asciiTheme="majorBidi" w:hAnsiTheme="majorBidi" w:cstheme="majorBidi"/>
        </w:rPr>
        <w:t>S</w:t>
      </w:r>
      <w:r w:rsidRPr="00C90D6F">
        <w:rPr>
          <w:rFonts w:asciiTheme="majorBidi" w:hAnsiTheme="majorBidi" w:cstheme="majorBidi"/>
        </w:rPr>
        <w:t xml:space="preserve">equence </w:t>
      </w:r>
      <w:r w:rsidR="006370F7" w:rsidRPr="00C90D6F">
        <w:rPr>
          <w:rFonts w:asciiTheme="majorBidi" w:hAnsiTheme="majorBidi" w:cstheme="majorBidi"/>
        </w:rPr>
        <w:t>D</w:t>
      </w:r>
      <w:r w:rsidRPr="00C90D6F">
        <w:rPr>
          <w:rFonts w:asciiTheme="majorBidi" w:hAnsiTheme="majorBidi" w:cstheme="majorBidi"/>
        </w:rPr>
        <w:t>iagram)</w:t>
      </w:r>
    </w:p>
    <w:p w14:paraId="03227085" w14:textId="61747289" w:rsidR="00AB31F5" w:rsidRPr="00C90D6F" w:rsidRDefault="0015443C" w:rsidP="00AB31F5">
      <w:pPr>
        <w:jc w:val="center"/>
        <w:rPr>
          <w:rFonts w:asciiTheme="majorBidi" w:hAnsiTheme="majorBidi" w:cstheme="majorBidi"/>
        </w:rPr>
      </w:pPr>
      <w:r w:rsidRPr="00C90D6F">
        <w:rPr>
          <w:rFonts w:asciiTheme="majorBidi" w:hAnsiTheme="majorBidi" w:cstheme="majorBidi"/>
          <w:noProof/>
        </w:rPr>
        <w:drawing>
          <wp:inline distT="0" distB="0" distL="0" distR="0" wp14:anchorId="4752C8B6" wp14:editId="031D29FD">
            <wp:extent cx="5181600" cy="2971116"/>
            <wp:effectExtent l="19050" t="19050" r="19050" b="20320"/>
            <wp:docPr id="26" name="Picture 2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5016" cy="2978809"/>
                    </a:xfrm>
                    <a:prstGeom prst="rect">
                      <a:avLst/>
                    </a:prstGeom>
                    <a:noFill/>
                    <a:ln>
                      <a:solidFill>
                        <a:schemeClr val="bg2">
                          <a:lumMod val="75000"/>
                        </a:schemeClr>
                      </a:solidFill>
                    </a:ln>
                  </pic:spPr>
                </pic:pic>
              </a:graphicData>
            </a:graphic>
          </wp:inline>
        </w:drawing>
      </w:r>
    </w:p>
    <w:p w14:paraId="5B436127" w14:textId="514A4CC5" w:rsidR="00AB31F5" w:rsidRPr="00C90D6F" w:rsidRDefault="00AB31F5" w:rsidP="00AB31F5">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2746F9" w:rsidRPr="00C90D6F">
        <w:rPr>
          <w:rFonts w:asciiTheme="majorBidi" w:hAnsiTheme="majorBidi" w:cstheme="majorBidi"/>
        </w:rPr>
        <w:t>4</w:t>
      </w:r>
      <w:r w:rsidRPr="00C90D6F">
        <w:rPr>
          <w:rFonts w:asciiTheme="majorBidi" w:hAnsiTheme="majorBidi" w:cstheme="majorBidi"/>
        </w:rPr>
        <w:t>: User Registration (</w:t>
      </w:r>
      <w:r w:rsidR="006370F7" w:rsidRPr="00C90D6F">
        <w:rPr>
          <w:rFonts w:asciiTheme="majorBidi" w:hAnsiTheme="majorBidi" w:cstheme="majorBidi"/>
        </w:rPr>
        <w:t>S</w:t>
      </w:r>
      <w:r w:rsidRPr="00C90D6F">
        <w:rPr>
          <w:rFonts w:asciiTheme="majorBidi" w:hAnsiTheme="majorBidi" w:cstheme="majorBidi"/>
        </w:rPr>
        <w:t xml:space="preserve">equence </w:t>
      </w:r>
      <w:r w:rsidR="006370F7" w:rsidRPr="00C90D6F">
        <w:rPr>
          <w:rFonts w:asciiTheme="majorBidi" w:hAnsiTheme="majorBidi" w:cstheme="majorBidi"/>
        </w:rPr>
        <w:t>D</w:t>
      </w:r>
      <w:r w:rsidRPr="00C90D6F">
        <w:rPr>
          <w:rFonts w:asciiTheme="majorBidi" w:hAnsiTheme="majorBidi" w:cstheme="majorBidi"/>
        </w:rPr>
        <w:t>iagram)</w:t>
      </w:r>
    </w:p>
    <w:p w14:paraId="42F2EFE9" w14:textId="1EA86A6A" w:rsidR="00AB31F5" w:rsidRPr="00C90D6F" w:rsidRDefault="00044DB7" w:rsidP="00AB31F5">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06285A65" wp14:editId="1A474893">
            <wp:extent cx="4922472" cy="3409950"/>
            <wp:effectExtent l="19050" t="19050" r="12065" b="1905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5993" cy="3419316"/>
                    </a:xfrm>
                    <a:prstGeom prst="rect">
                      <a:avLst/>
                    </a:prstGeom>
                    <a:noFill/>
                    <a:ln>
                      <a:solidFill>
                        <a:schemeClr val="bg2">
                          <a:lumMod val="75000"/>
                        </a:schemeClr>
                      </a:solidFill>
                    </a:ln>
                  </pic:spPr>
                </pic:pic>
              </a:graphicData>
            </a:graphic>
          </wp:inline>
        </w:drawing>
      </w:r>
    </w:p>
    <w:p w14:paraId="7CEA86D9" w14:textId="28990497" w:rsidR="00AB31F5" w:rsidRPr="00C90D6F" w:rsidRDefault="00AB31F5" w:rsidP="00AB31F5">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2746F9" w:rsidRPr="00C90D6F">
        <w:rPr>
          <w:rFonts w:asciiTheme="majorBidi" w:hAnsiTheme="majorBidi" w:cstheme="majorBidi"/>
        </w:rPr>
        <w:t>5</w:t>
      </w:r>
      <w:r w:rsidRPr="00C90D6F">
        <w:rPr>
          <w:rFonts w:asciiTheme="majorBidi" w:hAnsiTheme="majorBidi" w:cstheme="majorBidi"/>
        </w:rPr>
        <w:t>: User Login (</w:t>
      </w:r>
      <w:r w:rsidR="006370F7" w:rsidRPr="00C90D6F">
        <w:rPr>
          <w:rFonts w:asciiTheme="majorBidi" w:hAnsiTheme="majorBidi" w:cstheme="majorBidi"/>
        </w:rPr>
        <w:t>S</w:t>
      </w:r>
      <w:r w:rsidRPr="00C90D6F">
        <w:rPr>
          <w:rFonts w:asciiTheme="majorBidi" w:hAnsiTheme="majorBidi" w:cstheme="majorBidi"/>
        </w:rPr>
        <w:t xml:space="preserve">equence </w:t>
      </w:r>
      <w:r w:rsidR="006370F7" w:rsidRPr="00C90D6F">
        <w:rPr>
          <w:rFonts w:asciiTheme="majorBidi" w:hAnsiTheme="majorBidi" w:cstheme="majorBidi"/>
        </w:rPr>
        <w:t>D</w:t>
      </w:r>
      <w:r w:rsidRPr="00C90D6F">
        <w:rPr>
          <w:rFonts w:asciiTheme="majorBidi" w:hAnsiTheme="majorBidi" w:cstheme="majorBidi"/>
        </w:rPr>
        <w:t>iagram)</w:t>
      </w:r>
    </w:p>
    <w:p w14:paraId="4C441E6E" w14:textId="0F199BEF" w:rsidR="00AB31F5" w:rsidRPr="00C90D6F" w:rsidRDefault="0041628A" w:rsidP="00AB31F5">
      <w:pPr>
        <w:jc w:val="center"/>
        <w:rPr>
          <w:rFonts w:asciiTheme="majorBidi" w:hAnsiTheme="majorBidi" w:cstheme="majorBidi"/>
        </w:rPr>
      </w:pPr>
      <w:r w:rsidRPr="00C90D6F">
        <w:rPr>
          <w:rFonts w:asciiTheme="majorBidi" w:hAnsiTheme="majorBidi" w:cstheme="majorBidi"/>
          <w:noProof/>
        </w:rPr>
        <w:drawing>
          <wp:inline distT="0" distB="0" distL="0" distR="0" wp14:anchorId="05BB2632" wp14:editId="01C382EC">
            <wp:extent cx="4934798" cy="3385820"/>
            <wp:effectExtent l="19050" t="19050" r="18415" b="24130"/>
            <wp:docPr id="29" name="Picture 2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9183" cy="3388829"/>
                    </a:xfrm>
                    <a:prstGeom prst="rect">
                      <a:avLst/>
                    </a:prstGeom>
                    <a:noFill/>
                    <a:ln>
                      <a:solidFill>
                        <a:schemeClr val="bg2">
                          <a:lumMod val="75000"/>
                        </a:schemeClr>
                      </a:solidFill>
                    </a:ln>
                  </pic:spPr>
                </pic:pic>
              </a:graphicData>
            </a:graphic>
          </wp:inline>
        </w:drawing>
      </w:r>
    </w:p>
    <w:p w14:paraId="1C6323AE" w14:textId="0E226124" w:rsidR="00CB133A" w:rsidRPr="00C90D6F" w:rsidRDefault="00AB31F5" w:rsidP="006C4701">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2746F9" w:rsidRPr="00C90D6F">
        <w:rPr>
          <w:rFonts w:asciiTheme="majorBidi" w:hAnsiTheme="majorBidi" w:cstheme="majorBidi"/>
        </w:rPr>
        <w:t>6</w:t>
      </w:r>
      <w:r w:rsidRPr="00C90D6F">
        <w:rPr>
          <w:rFonts w:asciiTheme="majorBidi" w:hAnsiTheme="majorBidi" w:cstheme="majorBidi"/>
        </w:rPr>
        <w:t>: Post Question (</w:t>
      </w:r>
      <w:r w:rsidR="006370F7" w:rsidRPr="00C90D6F">
        <w:rPr>
          <w:rFonts w:asciiTheme="majorBidi" w:hAnsiTheme="majorBidi" w:cstheme="majorBidi"/>
        </w:rPr>
        <w:t>S</w:t>
      </w:r>
      <w:r w:rsidRPr="00C90D6F">
        <w:rPr>
          <w:rFonts w:asciiTheme="majorBidi" w:hAnsiTheme="majorBidi" w:cstheme="majorBidi"/>
        </w:rPr>
        <w:t xml:space="preserve">equence </w:t>
      </w:r>
      <w:r w:rsidR="006370F7" w:rsidRPr="00C90D6F">
        <w:rPr>
          <w:rFonts w:asciiTheme="majorBidi" w:hAnsiTheme="majorBidi" w:cstheme="majorBidi"/>
        </w:rPr>
        <w:t>D</w:t>
      </w:r>
      <w:r w:rsidRPr="00C90D6F">
        <w:rPr>
          <w:rFonts w:asciiTheme="majorBidi" w:hAnsiTheme="majorBidi" w:cstheme="majorBidi"/>
        </w:rPr>
        <w:t>iagram)</w:t>
      </w:r>
    </w:p>
    <w:p w14:paraId="225C9212" w14:textId="6182E501" w:rsidR="00CB133A" w:rsidRPr="005C0A03" w:rsidRDefault="00CB133A" w:rsidP="00CB133A">
      <w:pPr>
        <w:rPr>
          <w:rFonts w:asciiTheme="majorBidi" w:hAnsiTheme="majorBidi" w:cstheme="majorBidi"/>
          <w:sz w:val="24"/>
          <w:szCs w:val="24"/>
        </w:rPr>
      </w:pPr>
      <w:r w:rsidRPr="005C0A03">
        <w:rPr>
          <w:rFonts w:asciiTheme="majorBidi" w:hAnsiTheme="majorBidi" w:cstheme="majorBidi"/>
          <w:sz w:val="24"/>
          <w:szCs w:val="24"/>
        </w:rPr>
        <w:t xml:space="preserve">Every response recorded is considered as some user’s answer to a hate speech labeling question, the answer being one of hate speech types of the user specified to the hate speech comment (racist, violent, religious affiliation, mockery, sexual harassment, normal), figure </w:t>
      </w:r>
      <w:r w:rsidR="006370F7" w:rsidRPr="005C0A03">
        <w:rPr>
          <w:rFonts w:asciiTheme="majorBidi" w:hAnsiTheme="majorBidi" w:cstheme="majorBidi"/>
          <w:sz w:val="24"/>
          <w:szCs w:val="24"/>
        </w:rPr>
        <w:t>3.</w:t>
      </w:r>
      <w:r w:rsidR="008F44C5" w:rsidRPr="005C0A03">
        <w:rPr>
          <w:rFonts w:asciiTheme="majorBidi" w:hAnsiTheme="majorBidi" w:cstheme="majorBidi"/>
          <w:sz w:val="24"/>
          <w:szCs w:val="24"/>
        </w:rPr>
        <w:t>7</w:t>
      </w:r>
      <w:r w:rsidRPr="005C0A03">
        <w:rPr>
          <w:rFonts w:asciiTheme="majorBidi" w:hAnsiTheme="majorBidi" w:cstheme="majorBidi"/>
          <w:sz w:val="24"/>
          <w:szCs w:val="24"/>
        </w:rPr>
        <w:t xml:space="preserve"> shows the </w:t>
      </w:r>
      <w:r w:rsidRPr="005C0A03">
        <w:rPr>
          <w:rFonts w:asciiTheme="majorBidi" w:hAnsiTheme="majorBidi" w:cstheme="majorBidi"/>
          <w:sz w:val="24"/>
          <w:szCs w:val="24"/>
        </w:rPr>
        <w:lastRenderedPageBreak/>
        <w:t>overall process. note that there is a scheduled update for the responses-to-label process that is responsible for building the new dataset that consists of the new labels constituent of the hate speech types we specified for each hate speech question.</w:t>
      </w:r>
      <w:r w:rsidR="00633E40" w:rsidRPr="005C0A03">
        <w:rPr>
          <w:rFonts w:asciiTheme="majorBidi" w:hAnsiTheme="majorBidi" w:cstheme="majorBidi"/>
          <w:sz w:val="24"/>
          <w:szCs w:val="24"/>
        </w:rPr>
        <w:t xml:space="preserve"> Serious gaming elements is utilized in </w:t>
      </w:r>
      <w:r w:rsidR="0065498B" w:rsidRPr="005C0A03">
        <w:rPr>
          <w:rFonts w:asciiTheme="majorBidi" w:hAnsiTheme="majorBidi" w:cstheme="majorBidi"/>
          <w:sz w:val="24"/>
          <w:szCs w:val="24"/>
        </w:rPr>
        <w:t>our system, incorporating user achievement and performance data.</w:t>
      </w:r>
    </w:p>
    <w:p w14:paraId="545C776F" w14:textId="55B8BAA2" w:rsidR="00CB133A" w:rsidRPr="005C0A03" w:rsidRDefault="00CB133A" w:rsidP="00CB133A">
      <w:pPr>
        <w:rPr>
          <w:rFonts w:asciiTheme="majorBidi" w:hAnsiTheme="majorBidi" w:cstheme="majorBidi"/>
          <w:sz w:val="24"/>
          <w:szCs w:val="24"/>
        </w:rPr>
      </w:pPr>
      <w:r w:rsidRPr="005C0A03">
        <w:rPr>
          <w:rFonts w:asciiTheme="majorBidi" w:hAnsiTheme="majorBidi" w:cstheme="majorBidi"/>
          <w:sz w:val="24"/>
          <w:szCs w:val="24"/>
        </w:rPr>
        <w:t xml:space="preserve">After amassing a large enough dataset, we then use the dataset to build a new model that is capable of predicting new hate speech labels, going from only being able to predict hate/non-hate to racist/violent/religious affiliation/mockery/sexual harassment/normal which are the same as the answer choices for each labeling question, thus enabling the website as a user-based platform for building bigger and more expansive datasets. Figure </w:t>
      </w:r>
      <w:r w:rsidR="006370F7" w:rsidRPr="005C0A03">
        <w:rPr>
          <w:rFonts w:asciiTheme="majorBidi" w:hAnsiTheme="majorBidi" w:cstheme="majorBidi"/>
          <w:sz w:val="24"/>
          <w:szCs w:val="24"/>
        </w:rPr>
        <w:t>3.</w:t>
      </w:r>
      <w:r w:rsidR="00376241" w:rsidRPr="005C0A03">
        <w:rPr>
          <w:rFonts w:asciiTheme="majorBidi" w:hAnsiTheme="majorBidi" w:cstheme="majorBidi"/>
          <w:sz w:val="24"/>
          <w:szCs w:val="24"/>
        </w:rPr>
        <w:t>8</w:t>
      </w:r>
      <w:r w:rsidRPr="005C0A03">
        <w:rPr>
          <w:rFonts w:asciiTheme="majorBidi" w:hAnsiTheme="majorBidi" w:cstheme="majorBidi"/>
          <w:sz w:val="24"/>
          <w:szCs w:val="24"/>
        </w:rPr>
        <w:t xml:space="preserve"> shows the general process behind model training.</w:t>
      </w:r>
    </w:p>
    <w:p w14:paraId="61D3FB78" w14:textId="77777777" w:rsidR="00CB133A" w:rsidRPr="00C90D6F" w:rsidRDefault="00CB133A" w:rsidP="00AB31F5">
      <w:pPr>
        <w:jc w:val="center"/>
        <w:rPr>
          <w:rFonts w:asciiTheme="majorBidi" w:hAnsiTheme="majorBidi" w:cstheme="majorBidi"/>
        </w:rPr>
      </w:pPr>
    </w:p>
    <w:p w14:paraId="5C218402" w14:textId="0508882B" w:rsidR="00AB31F5" w:rsidRPr="00C90D6F" w:rsidRDefault="004E002D" w:rsidP="00AB31F5">
      <w:pPr>
        <w:jc w:val="center"/>
        <w:rPr>
          <w:rFonts w:asciiTheme="majorBidi" w:hAnsiTheme="majorBidi" w:cstheme="majorBidi"/>
        </w:rPr>
      </w:pPr>
      <w:r w:rsidRPr="00C90D6F">
        <w:rPr>
          <w:rFonts w:asciiTheme="majorBidi" w:hAnsiTheme="majorBidi" w:cstheme="majorBidi"/>
          <w:noProof/>
        </w:rPr>
        <w:drawing>
          <wp:inline distT="0" distB="0" distL="0" distR="0" wp14:anchorId="2A2412E0" wp14:editId="626F314C">
            <wp:extent cx="4762500" cy="3892974"/>
            <wp:effectExtent l="19050" t="19050" r="19050" b="1270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91923" cy="3917025"/>
                    </a:xfrm>
                    <a:prstGeom prst="rect">
                      <a:avLst/>
                    </a:prstGeom>
                    <a:noFill/>
                    <a:ln>
                      <a:solidFill>
                        <a:schemeClr val="bg2">
                          <a:lumMod val="75000"/>
                        </a:schemeClr>
                      </a:solidFill>
                    </a:ln>
                  </pic:spPr>
                </pic:pic>
              </a:graphicData>
            </a:graphic>
          </wp:inline>
        </w:drawing>
      </w:r>
    </w:p>
    <w:p w14:paraId="0CD21B2B" w14:textId="7D74F100" w:rsidR="00AB31F5" w:rsidRPr="00C90D6F" w:rsidRDefault="00AB31F5" w:rsidP="00AB31F5">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2746F9" w:rsidRPr="00C90D6F">
        <w:rPr>
          <w:rFonts w:asciiTheme="majorBidi" w:hAnsiTheme="majorBidi" w:cstheme="majorBidi"/>
        </w:rPr>
        <w:t>7</w:t>
      </w:r>
      <w:r w:rsidRPr="00C90D6F">
        <w:rPr>
          <w:rFonts w:asciiTheme="majorBidi" w:hAnsiTheme="majorBidi" w:cstheme="majorBidi"/>
        </w:rPr>
        <w:t>: Answering Question (</w:t>
      </w:r>
      <w:r w:rsidR="006370F7" w:rsidRPr="00C90D6F">
        <w:rPr>
          <w:rFonts w:asciiTheme="majorBidi" w:hAnsiTheme="majorBidi" w:cstheme="majorBidi"/>
        </w:rPr>
        <w:t>S</w:t>
      </w:r>
      <w:r w:rsidRPr="00C90D6F">
        <w:rPr>
          <w:rFonts w:asciiTheme="majorBidi" w:hAnsiTheme="majorBidi" w:cstheme="majorBidi"/>
        </w:rPr>
        <w:t xml:space="preserve">equence </w:t>
      </w:r>
      <w:r w:rsidR="006370F7" w:rsidRPr="00C90D6F">
        <w:rPr>
          <w:rFonts w:asciiTheme="majorBidi" w:hAnsiTheme="majorBidi" w:cstheme="majorBidi"/>
        </w:rPr>
        <w:t>D</w:t>
      </w:r>
      <w:r w:rsidRPr="00C90D6F">
        <w:rPr>
          <w:rFonts w:asciiTheme="majorBidi" w:hAnsiTheme="majorBidi" w:cstheme="majorBidi"/>
        </w:rPr>
        <w:t>iagram)</w:t>
      </w:r>
    </w:p>
    <w:p w14:paraId="7368FD4F" w14:textId="77777777" w:rsidR="00AB31F5" w:rsidRPr="00C90D6F" w:rsidRDefault="00AB31F5" w:rsidP="00AB31F5">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01ABAB65" wp14:editId="4894AB2A">
            <wp:extent cx="4581002" cy="2565400"/>
            <wp:effectExtent l="19050" t="19050" r="10160" b="25400"/>
            <wp:docPr id="30" name="Picture 30"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diagram&#10;&#10;Description automatically generated"/>
                    <pic:cNvPicPr/>
                  </pic:nvPicPr>
                  <pic:blipFill>
                    <a:blip r:embed="rId18"/>
                    <a:stretch>
                      <a:fillRect/>
                    </a:stretch>
                  </pic:blipFill>
                  <pic:spPr>
                    <a:xfrm>
                      <a:off x="0" y="0"/>
                      <a:ext cx="4619204" cy="2586793"/>
                    </a:xfrm>
                    <a:prstGeom prst="rect">
                      <a:avLst/>
                    </a:prstGeom>
                    <a:ln>
                      <a:solidFill>
                        <a:schemeClr val="bg2">
                          <a:lumMod val="75000"/>
                        </a:schemeClr>
                      </a:solidFill>
                    </a:ln>
                  </pic:spPr>
                </pic:pic>
              </a:graphicData>
            </a:graphic>
          </wp:inline>
        </w:drawing>
      </w:r>
    </w:p>
    <w:p w14:paraId="1DCAC4D9" w14:textId="36CECF6B" w:rsidR="00AB31F5" w:rsidRPr="00C90D6F" w:rsidRDefault="00AB31F5" w:rsidP="00AB31F5">
      <w:pPr>
        <w:jc w:val="center"/>
        <w:rPr>
          <w:rFonts w:asciiTheme="majorBidi" w:hAnsiTheme="majorBidi" w:cstheme="majorBidi"/>
        </w:rPr>
      </w:pPr>
      <w:r w:rsidRPr="00C90D6F">
        <w:rPr>
          <w:rFonts w:asciiTheme="majorBidi" w:hAnsiTheme="majorBidi" w:cstheme="majorBidi"/>
        </w:rPr>
        <w:t xml:space="preserve">Figure </w:t>
      </w:r>
      <w:r w:rsidR="006370F7" w:rsidRPr="00C90D6F">
        <w:rPr>
          <w:rFonts w:asciiTheme="majorBidi" w:hAnsiTheme="majorBidi" w:cstheme="majorBidi"/>
        </w:rPr>
        <w:t>3.</w:t>
      </w:r>
      <w:r w:rsidR="00374ABE" w:rsidRPr="00C90D6F">
        <w:rPr>
          <w:rFonts w:asciiTheme="majorBidi" w:hAnsiTheme="majorBidi" w:cstheme="majorBidi"/>
        </w:rPr>
        <w:t>8</w:t>
      </w:r>
      <w:r w:rsidRPr="00C90D6F">
        <w:rPr>
          <w:rFonts w:asciiTheme="majorBidi" w:hAnsiTheme="majorBidi" w:cstheme="majorBidi"/>
        </w:rPr>
        <w:t xml:space="preserve">: </w:t>
      </w:r>
      <w:r w:rsidR="00F74469" w:rsidRPr="00C90D6F">
        <w:rPr>
          <w:rFonts w:asciiTheme="majorBidi" w:hAnsiTheme="majorBidi" w:cstheme="majorBidi"/>
        </w:rPr>
        <w:t>M</w:t>
      </w:r>
      <w:r w:rsidRPr="00C90D6F">
        <w:rPr>
          <w:rFonts w:asciiTheme="majorBidi" w:hAnsiTheme="majorBidi" w:cstheme="majorBidi"/>
        </w:rPr>
        <w:t xml:space="preserve">odel </w:t>
      </w:r>
      <w:r w:rsidR="00F74469" w:rsidRPr="00C90D6F">
        <w:rPr>
          <w:rFonts w:asciiTheme="majorBidi" w:hAnsiTheme="majorBidi" w:cstheme="majorBidi"/>
        </w:rPr>
        <w:t>T</w:t>
      </w:r>
      <w:r w:rsidRPr="00C90D6F">
        <w:rPr>
          <w:rFonts w:asciiTheme="majorBidi" w:hAnsiTheme="majorBidi" w:cstheme="majorBidi"/>
        </w:rPr>
        <w:t>raining</w:t>
      </w:r>
    </w:p>
    <w:p w14:paraId="2390A77F" w14:textId="67E40796" w:rsidR="00CB133A" w:rsidRPr="005C0A03" w:rsidRDefault="00CB133A" w:rsidP="00CB133A">
      <w:pPr>
        <w:rPr>
          <w:rFonts w:asciiTheme="majorBidi" w:hAnsiTheme="majorBidi" w:cstheme="majorBidi"/>
          <w:sz w:val="24"/>
          <w:szCs w:val="24"/>
        </w:rPr>
      </w:pPr>
      <w:r w:rsidRPr="005C0A03">
        <w:rPr>
          <w:rFonts w:asciiTheme="majorBidi" w:hAnsiTheme="majorBidi" w:cstheme="majorBidi"/>
          <w:sz w:val="24"/>
          <w:szCs w:val="24"/>
        </w:rPr>
        <w:t xml:space="preserve">In the use case diagram, shown in figure </w:t>
      </w:r>
      <w:r w:rsidR="006370F7" w:rsidRPr="005C0A03">
        <w:rPr>
          <w:rFonts w:asciiTheme="majorBidi" w:hAnsiTheme="majorBidi" w:cstheme="majorBidi"/>
          <w:sz w:val="24"/>
          <w:szCs w:val="24"/>
        </w:rPr>
        <w:t>3.</w:t>
      </w:r>
      <w:r w:rsidR="00374ABE" w:rsidRPr="005C0A03">
        <w:rPr>
          <w:rFonts w:asciiTheme="majorBidi" w:hAnsiTheme="majorBidi" w:cstheme="majorBidi"/>
          <w:sz w:val="24"/>
          <w:szCs w:val="24"/>
        </w:rPr>
        <w:t>9</w:t>
      </w:r>
      <w:r w:rsidRPr="005C0A03">
        <w:rPr>
          <w:rFonts w:asciiTheme="majorBidi" w:hAnsiTheme="majorBidi" w:cstheme="majorBidi"/>
          <w:sz w:val="24"/>
          <w:szCs w:val="24"/>
        </w:rPr>
        <w:t xml:space="preserve">, the user can perform actions: logging in, registration, viewing ranking systems, and labeling comments. Our web developers can access these actions additionally to the new labeled database which will be imported to our database. The role of data scientist here is to evaluate the new labels, update, and optimize our machine learning model. </w:t>
      </w:r>
    </w:p>
    <w:p w14:paraId="06EE8A22" w14:textId="68E85D83" w:rsidR="00AB31F5" w:rsidRPr="00C90D6F" w:rsidRDefault="005F472B" w:rsidP="005252EE">
      <w:pPr>
        <w:jc w:val="center"/>
        <w:rPr>
          <w:rFonts w:asciiTheme="majorBidi" w:hAnsiTheme="majorBidi" w:cstheme="majorBidi"/>
        </w:rPr>
      </w:pPr>
      <w:r w:rsidRPr="00C90D6F">
        <w:rPr>
          <w:rFonts w:asciiTheme="majorBidi" w:hAnsiTheme="majorBidi" w:cstheme="majorBidi"/>
          <w:noProof/>
        </w:rPr>
        <w:drawing>
          <wp:inline distT="0" distB="0" distL="0" distR="0" wp14:anchorId="3558579D" wp14:editId="61DB5513">
            <wp:extent cx="3822700" cy="4045692"/>
            <wp:effectExtent l="0" t="0" r="635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a:stretch>
                      <a:fillRect/>
                    </a:stretch>
                  </pic:blipFill>
                  <pic:spPr>
                    <a:xfrm>
                      <a:off x="0" y="0"/>
                      <a:ext cx="3835191" cy="4058911"/>
                    </a:xfrm>
                    <a:prstGeom prst="rect">
                      <a:avLst/>
                    </a:prstGeom>
                  </pic:spPr>
                </pic:pic>
              </a:graphicData>
            </a:graphic>
          </wp:inline>
        </w:drawing>
      </w:r>
    </w:p>
    <w:p w14:paraId="4777E2F8" w14:textId="5DA3831F" w:rsidR="00254F54" w:rsidRPr="00C90D6F" w:rsidRDefault="00AB31F5" w:rsidP="00BA4C27">
      <w:pPr>
        <w:jc w:val="center"/>
        <w:rPr>
          <w:rFonts w:asciiTheme="majorBidi" w:hAnsiTheme="majorBidi" w:cstheme="majorBidi"/>
        </w:rPr>
      </w:pPr>
      <w:r w:rsidRPr="00C90D6F">
        <w:rPr>
          <w:rFonts w:asciiTheme="majorBidi" w:hAnsiTheme="majorBidi" w:cstheme="majorBidi"/>
        </w:rPr>
        <w:lastRenderedPageBreak/>
        <w:t xml:space="preserve">Figure </w:t>
      </w:r>
      <w:r w:rsidR="00F74469" w:rsidRPr="00C90D6F">
        <w:rPr>
          <w:rFonts w:asciiTheme="majorBidi" w:hAnsiTheme="majorBidi" w:cstheme="majorBidi"/>
        </w:rPr>
        <w:t>3.</w:t>
      </w:r>
      <w:r w:rsidR="00374ABE" w:rsidRPr="00C90D6F">
        <w:rPr>
          <w:rFonts w:asciiTheme="majorBidi" w:hAnsiTheme="majorBidi" w:cstheme="majorBidi"/>
        </w:rPr>
        <w:t>9</w:t>
      </w:r>
      <w:r w:rsidRPr="00C90D6F">
        <w:rPr>
          <w:rFonts w:asciiTheme="majorBidi" w:hAnsiTheme="majorBidi" w:cstheme="majorBidi"/>
        </w:rPr>
        <w:t xml:space="preserve">: </w:t>
      </w:r>
      <w:r w:rsidR="00F74469" w:rsidRPr="00C90D6F">
        <w:rPr>
          <w:rFonts w:asciiTheme="majorBidi" w:hAnsiTheme="majorBidi" w:cstheme="majorBidi"/>
        </w:rPr>
        <w:t>U</w:t>
      </w:r>
      <w:r w:rsidRPr="00C90D6F">
        <w:rPr>
          <w:rFonts w:asciiTheme="majorBidi" w:hAnsiTheme="majorBidi" w:cstheme="majorBidi"/>
        </w:rPr>
        <w:t xml:space="preserve">se </w:t>
      </w:r>
      <w:r w:rsidR="00F74469" w:rsidRPr="00C90D6F">
        <w:rPr>
          <w:rFonts w:asciiTheme="majorBidi" w:hAnsiTheme="majorBidi" w:cstheme="majorBidi"/>
        </w:rPr>
        <w:t>C</w:t>
      </w:r>
      <w:r w:rsidRPr="00C90D6F">
        <w:rPr>
          <w:rFonts w:asciiTheme="majorBidi" w:hAnsiTheme="majorBidi" w:cstheme="majorBidi"/>
        </w:rPr>
        <w:t xml:space="preserve">ase </w:t>
      </w:r>
      <w:r w:rsidR="00F74469" w:rsidRPr="00C90D6F">
        <w:rPr>
          <w:rFonts w:asciiTheme="majorBidi" w:hAnsiTheme="majorBidi" w:cstheme="majorBidi"/>
        </w:rPr>
        <w:t>D</w:t>
      </w:r>
      <w:r w:rsidRPr="00C90D6F">
        <w:rPr>
          <w:rFonts w:asciiTheme="majorBidi" w:hAnsiTheme="majorBidi" w:cstheme="majorBidi"/>
        </w:rPr>
        <w:t>iagram</w:t>
      </w:r>
    </w:p>
    <w:p w14:paraId="00BC8028" w14:textId="40BD324D" w:rsidR="00491472" w:rsidRPr="005C0A03" w:rsidRDefault="005252EE" w:rsidP="003A3378">
      <w:pPr>
        <w:rPr>
          <w:rFonts w:asciiTheme="majorBidi" w:hAnsiTheme="majorBidi" w:cstheme="majorBidi"/>
          <w:sz w:val="24"/>
          <w:szCs w:val="24"/>
        </w:rPr>
      </w:pPr>
      <w:r w:rsidRPr="005C0A03">
        <w:rPr>
          <w:rFonts w:asciiTheme="majorBidi" w:hAnsiTheme="majorBidi" w:cstheme="majorBidi"/>
          <w:sz w:val="24"/>
          <w:szCs w:val="24"/>
        </w:rPr>
        <w:t>Figure 3.</w:t>
      </w:r>
      <w:r w:rsidR="00066B21" w:rsidRPr="005C0A03">
        <w:rPr>
          <w:rFonts w:asciiTheme="majorBidi" w:hAnsiTheme="majorBidi" w:cstheme="majorBidi"/>
          <w:sz w:val="24"/>
          <w:szCs w:val="24"/>
        </w:rPr>
        <w:t>10</w:t>
      </w:r>
      <w:r w:rsidRPr="005C0A03">
        <w:rPr>
          <w:rFonts w:asciiTheme="majorBidi" w:hAnsiTheme="majorBidi" w:cstheme="majorBidi"/>
          <w:sz w:val="24"/>
          <w:szCs w:val="24"/>
        </w:rPr>
        <w:t xml:space="preserve"> shows the basic process behind the reward system for the website. It shows that the website user gets rewarded points and badges for answering a labeling question, the amount of points depend on the accuracy of the label chosen, and good feedback is chosen based on the number of upvotes users gave the justification for the labeling. It should be noted that the reward is determined by a number of user responses </w:t>
      </w:r>
      <w:r w:rsidR="001712FA" w:rsidRPr="005C0A03">
        <w:rPr>
          <w:rFonts w:asciiTheme="majorBidi" w:hAnsiTheme="majorBidi" w:cstheme="majorBidi"/>
          <w:sz w:val="24"/>
          <w:szCs w:val="24"/>
        </w:rPr>
        <w:t>accumulated</w:t>
      </w:r>
      <w:r w:rsidRPr="005C0A03">
        <w:rPr>
          <w:rFonts w:asciiTheme="majorBidi" w:hAnsiTheme="majorBidi" w:cstheme="majorBidi"/>
          <w:sz w:val="24"/>
          <w:szCs w:val="24"/>
        </w:rPr>
        <w:t xml:space="preserve"> to establish and distinguish good user responses from others, as to provide them with better rewards. This means that the reward won’t be provided immediately upon the achievement of the task.</w:t>
      </w:r>
    </w:p>
    <w:p w14:paraId="5D4B2294" w14:textId="77777777" w:rsidR="00254F54" w:rsidRPr="00C90D6F" w:rsidRDefault="00254F54" w:rsidP="00254F54">
      <w:pPr>
        <w:jc w:val="center"/>
        <w:rPr>
          <w:rFonts w:asciiTheme="majorBidi" w:hAnsiTheme="majorBidi" w:cstheme="majorBidi"/>
        </w:rPr>
      </w:pPr>
      <w:r w:rsidRPr="00C90D6F">
        <w:rPr>
          <w:rFonts w:asciiTheme="majorBidi" w:hAnsiTheme="majorBidi" w:cstheme="majorBidi"/>
          <w:noProof/>
        </w:rPr>
        <w:drawing>
          <wp:inline distT="0" distB="0" distL="0" distR="0" wp14:anchorId="1BA24452" wp14:editId="105C423C">
            <wp:extent cx="3949700" cy="4828073"/>
            <wp:effectExtent l="19050" t="19050" r="12700" b="1079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5666" cy="4847590"/>
                    </a:xfrm>
                    <a:prstGeom prst="rect">
                      <a:avLst/>
                    </a:prstGeom>
                    <a:noFill/>
                    <a:ln>
                      <a:solidFill>
                        <a:schemeClr val="bg2">
                          <a:lumMod val="75000"/>
                        </a:schemeClr>
                      </a:solidFill>
                    </a:ln>
                  </pic:spPr>
                </pic:pic>
              </a:graphicData>
            </a:graphic>
          </wp:inline>
        </w:drawing>
      </w:r>
    </w:p>
    <w:p w14:paraId="267A637B" w14:textId="5C2D7641" w:rsidR="00254F54" w:rsidRPr="00C90D6F" w:rsidRDefault="00254F54" w:rsidP="00254F54">
      <w:pPr>
        <w:jc w:val="center"/>
        <w:rPr>
          <w:rFonts w:asciiTheme="majorBidi" w:hAnsiTheme="majorBidi" w:cstheme="majorBidi"/>
        </w:rPr>
      </w:pPr>
      <w:r w:rsidRPr="00C90D6F">
        <w:rPr>
          <w:rFonts w:asciiTheme="majorBidi" w:hAnsiTheme="majorBidi" w:cstheme="majorBidi"/>
        </w:rPr>
        <w:t>Figure 3.</w:t>
      </w:r>
      <w:r w:rsidR="00786396" w:rsidRPr="00C90D6F">
        <w:rPr>
          <w:rFonts w:asciiTheme="majorBidi" w:hAnsiTheme="majorBidi" w:cstheme="majorBidi"/>
        </w:rPr>
        <w:t>10</w:t>
      </w:r>
      <w:r w:rsidRPr="00C90D6F">
        <w:rPr>
          <w:rFonts w:asciiTheme="majorBidi" w:hAnsiTheme="majorBidi" w:cstheme="majorBidi"/>
        </w:rPr>
        <w:t>: Reward Process Activity Diagram</w:t>
      </w:r>
    </w:p>
    <w:p w14:paraId="404725BF" w14:textId="77777777" w:rsidR="00254F54" w:rsidRPr="005C0A03" w:rsidRDefault="00254F54" w:rsidP="00254F54">
      <w:pPr>
        <w:rPr>
          <w:rFonts w:asciiTheme="majorBidi" w:hAnsiTheme="majorBidi" w:cstheme="majorBidi"/>
          <w:sz w:val="24"/>
          <w:szCs w:val="24"/>
        </w:rPr>
      </w:pPr>
      <w:r w:rsidRPr="005C0A03">
        <w:rPr>
          <w:rFonts w:asciiTheme="majorBidi" w:hAnsiTheme="majorBidi" w:cstheme="majorBidi"/>
          <w:sz w:val="24"/>
          <w:szCs w:val="24"/>
        </w:rPr>
        <w:t>We’ll entail more details about the reward process in the context of the system shown in a sequence in later iterations.</w:t>
      </w:r>
    </w:p>
    <w:p w14:paraId="047FF5D8" w14:textId="489D9D04" w:rsidR="00254F54" w:rsidRPr="005C0A03" w:rsidRDefault="00254F54" w:rsidP="00254F54">
      <w:pPr>
        <w:rPr>
          <w:rFonts w:asciiTheme="majorBidi" w:hAnsiTheme="majorBidi" w:cstheme="majorBidi"/>
          <w:sz w:val="24"/>
          <w:szCs w:val="24"/>
        </w:rPr>
      </w:pPr>
      <w:r w:rsidRPr="005C0A03">
        <w:rPr>
          <w:rFonts w:asciiTheme="majorBidi" w:hAnsiTheme="majorBidi" w:cstheme="majorBidi"/>
          <w:sz w:val="24"/>
          <w:szCs w:val="24"/>
        </w:rPr>
        <w:t>The main process of label a hate speech comment through the website is shown in figure 3.1</w:t>
      </w:r>
      <w:r w:rsidR="00786396" w:rsidRPr="005C0A03">
        <w:rPr>
          <w:rFonts w:asciiTheme="majorBidi" w:hAnsiTheme="majorBidi" w:cstheme="majorBidi"/>
          <w:sz w:val="24"/>
          <w:szCs w:val="24"/>
        </w:rPr>
        <w:t>1</w:t>
      </w:r>
      <w:r w:rsidRPr="005C0A03">
        <w:rPr>
          <w:rFonts w:asciiTheme="majorBidi" w:hAnsiTheme="majorBidi" w:cstheme="majorBidi"/>
          <w:sz w:val="24"/>
          <w:szCs w:val="24"/>
        </w:rPr>
        <w:t xml:space="preserve">. we can see that initially the user must visit the website and log in or register with an account, then answer one or more hate speech questions that </w:t>
      </w:r>
      <w:r w:rsidR="00C6215A" w:rsidRPr="005C0A03">
        <w:rPr>
          <w:rFonts w:asciiTheme="majorBidi" w:hAnsiTheme="majorBidi" w:cstheme="majorBidi"/>
          <w:sz w:val="24"/>
          <w:szCs w:val="24"/>
        </w:rPr>
        <w:t>ask,</w:t>
      </w:r>
      <w:r w:rsidRPr="005C0A03">
        <w:rPr>
          <w:rFonts w:asciiTheme="majorBidi" w:hAnsiTheme="majorBidi" w:cstheme="majorBidi"/>
          <w:sz w:val="24"/>
          <w:szCs w:val="24"/>
        </w:rPr>
        <w:t xml:space="preserve"> “what type of hate speech is this?”. Finally, after accumulating a certain number of responses for a certain question, the hate speech </w:t>
      </w:r>
      <w:r w:rsidRPr="005C0A03">
        <w:rPr>
          <w:rFonts w:asciiTheme="majorBidi" w:hAnsiTheme="majorBidi" w:cstheme="majorBidi"/>
          <w:sz w:val="24"/>
          <w:szCs w:val="24"/>
        </w:rPr>
        <w:lastRenderedPageBreak/>
        <w:t>comment related to the question is labeled based on a decisive criterion, and the question related is removed from the website.</w:t>
      </w:r>
    </w:p>
    <w:p w14:paraId="3C0710B2" w14:textId="77777777" w:rsidR="00254F54" w:rsidRPr="00C90D6F" w:rsidRDefault="00254F54" w:rsidP="00254F54">
      <w:pPr>
        <w:rPr>
          <w:rFonts w:asciiTheme="majorBidi" w:hAnsiTheme="majorBidi" w:cstheme="majorBidi"/>
        </w:rPr>
      </w:pPr>
    </w:p>
    <w:p w14:paraId="76186376" w14:textId="77777777" w:rsidR="00254F54" w:rsidRPr="00C90D6F" w:rsidRDefault="00254F54" w:rsidP="00254F54">
      <w:pPr>
        <w:jc w:val="center"/>
        <w:rPr>
          <w:rFonts w:asciiTheme="majorBidi" w:hAnsiTheme="majorBidi" w:cstheme="majorBidi"/>
        </w:rPr>
      </w:pPr>
      <w:r w:rsidRPr="00C90D6F">
        <w:rPr>
          <w:rFonts w:asciiTheme="majorBidi" w:hAnsiTheme="majorBidi" w:cstheme="majorBidi"/>
          <w:noProof/>
        </w:rPr>
        <w:drawing>
          <wp:inline distT="0" distB="0" distL="0" distR="0" wp14:anchorId="6698C9BD" wp14:editId="0E804D73">
            <wp:extent cx="4413492" cy="4653356"/>
            <wp:effectExtent l="19050" t="19050" r="25400" b="139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22717" cy="4663082"/>
                    </a:xfrm>
                    <a:prstGeom prst="rect">
                      <a:avLst/>
                    </a:prstGeom>
                    <a:noFill/>
                    <a:ln>
                      <a:solidFill>
                        <a:schemeClr val="bg2">
                          <a:lumMod val="75000"/>
                        </a:schemeClr>
                      </a:solidFill>
                    </a:ln>
                  </pic:spPr>
                </pic:pic>
              </a:graphicData>
            </a:graphic>
          </wp:inline>
        </w:drawing>
      </w:r>
    </w:p>
    <w:p w14:paraId="20ACAE2A" w14:textId="72FDCC2C" w:rsidR="00254F54" w:rsidRPr="00C90D6F" w:rsidRDefault="00254F54" w:rsidP="00254F54">
      <w:pPr>
        <w:jc w:val="center"/>
        <w:rPr>
          <w:rFonts w:asciiTheme="majorBidi" w:hAnsiTheme="majorBidi" w:cstheme="majorBidi"/>
        </w:rPr>
      </w:pPr>
      <w:r w:rsidRPr="00C90D6F">
        <w:rPr>
          <w:rFonts w:asciiTheme="majorBidi" w:hAnsiTheme="majorBidi" w:cstheme="majorBidi"/>
        </w:rPr>
        <w:t>Figure 3.1</w:t>
      </w:r>
      <w:r w:rsidR="00786396" w:rsidRPr="00C90D6F">
        <w:rPr>
          <w:rFonts w:asciiTheme="majorBidi" w:hAnsiTheme="majorBidi" w:cstheme="majorBidi"/>
        </w:rPr>
        <w:t>1</w:t>
      </w:r>
      <w:r w:rsidRPr="00C90D6F">
        <w:rPr>
          <w:rFonts w:asciiTheme="majorBidi" w:hAnsiTheme="majorBidi" w:cstheme="majorBidi"/>
        </w:rPr>
        <w:t>: Hate Speech Labeling Activity Diagram</w:t>
      </w:r>
    </w:p>
    <w:p w14:paraId="7F2C2A6E" w14:textId="0AD3418D" w:rsidR="00254F54" w:rsidRDefault="00254F54" w:rsidP="00AB31F5">
      <w:pPr>
        <w:jc w:val="center"/>
        <w:rPr>
          <w:rFonts w:asciiTheme="majorBidi" w:hAnsiTheme="majorBidi" w:cstheme="majorBidi"/>
        </w:rPr>
      </w:pPr>
    </w:p>
    <w:p w14:paraId="6586834E" w14:textId="7468334E" w:rsidR="00F94B9C" w:rsidRDefault="00F94B9C" w:rsidP="00AB31F5">
      <w:pPr>
        <w:jc w:val="center"/>
        <w:rPr>
          <w:rFonts w:asciiTheme="majorBidi" w:hAnsiTheme="majorBidi" w:cstheme="majorBidi"/>
        </w:rPr>
      </w:pPr>
    </w:p>
    <w:p w14:paraId="5C852DB9" w14:textId="46DC16E2" w:rsidR="00F94B9C" w:rsidRDefault="00F94B9C" w:rsidP="00AB31F5">
      <w:pPr>
        <w:jc w:val="center"/>
        <w:rPr>
          <w:rFonts w:asciiTheme="majorBidi" w:hAnsiTheme="majorBidi" w:cstheme="majorBidi"/>
        </w:rPr>
      </w:pPr>
    </w:p>
    <w:p w14:paraId="0466B6C5" w14:textId="103D838A" w:rsidR="00F94B9C" w:rsidRDefault="00F94B9C" w:rsidP="00AB31F5">
      <w:pPr>
        <w:jc w:val="center"/>
        <w:rPr>
          <w:rFonts w:asciiTheme="majorBidi" w:hAnsiTheme="majorBidi" w:cstheme="majorBidi"/>
        </w:rPr>
      </w:pPr>
    </w:p>
    <w:p w14:paraId="22EC1083" w14:textId="33AEE755" w:rsidR="00F94B9C" w:rsidRDefault="00F94B9C" w:rsidP="00AB31F5">
      <w:pPr>
        <w:jc w:val="center"/>
        <w:rPr>
          <w:rFonts w:asciiTheme="majorBidi" w:hAnsiTheme="majorBidi" w:cstheme="majorBidi"/>
        </w:rPr>
      </w:pPr>
    </w:p>
    <w:p w14:paraId="57ED68C4" w14:textId="5B8C30AC" w:rsidR="00F94B9C" w:rsidRDefault="00F94B9C" w:rsidP="00AB31F5">
      <w:pPr>
        <w:jc w:val="center"/>
        <w:rPr>
          <w:rFonts w:asciiTheme="majorBidi" w:hAnsiTheme="majorBidi" w:cstheme="majorBidi"/>
        </w:rPr>
      </w:pPr>
    </w:p>
    <w:p w14:paraId="2C34180B" w14:textId="0C0FAA1C" w:rsidR="00F94B9C" w:rsidRDefault="00F94B9C" w:rsidP="00AB31F5">
      <w:pPr>
        <w:jc w:val="center"/>
        <w:rPr>
          <w:rFonts w:asciiTheme="majorBidi" w:hAnsiTheme="majorBidi" w:cstheme="majorBidi"/>
        </w:rPr>
      </w:pPr>
    </w:p>
    <w:p w14:paraId="4FFDAE77" w14:textId="77777777" w:rsidR="00F94B9C" w:rsidRPr="00C90D6F" w:rsidRDefault="00F94B9C" w:rsidP="00AB31F5">
      <w:pPr>
        <w:jc w:val="center"/>
        <w:rPr>
          <w:rFonts w:asciiTheme="majorBidi" w:hAnsiTheme="majorBidi" w:cstheme="majorBidi"/>
        </w:rPr>
      </w:pPr>
    </w:p>
    <w:p w14:paraId="111FF701" w14:textId="2ACEA6B7" w:rsidR="00AB31F5" w:rsidRPr="00C90D6F" w:rsidRDefault="00544F90" w:rsidP="00544F90">
      <w:pPr>
        <w:pStyle w:val="Heading2"/>
        <w:rPr>
          <w:rFonts w:asciiTheme="majorBidi" w:hAnsiTheme="majorBidi"/>
        </w:rPr>
      </w:pPr>
      <w:bookmarkStart w:id="42" w:name="_Toc125576777"/>
      <w:r w:rsidRPr="00C90D6F">
        <w:rPr>
          <w:rFonts w:asciiTheme="majorBidi" w:hAnsiTheme="majorBidi"/>
        </w:rPr>
        <w:lastRenderedPageBreak/>
        <w:t>3.</w:t>
      </w:r>
      <w:r w:rsidR="003B5162" w:rsidRPr="00C90D6F">
        <w:rPr>
          <w:rFonts w:asciiTheme="majorBidi" w:hAnsiTheme="majorBidi"/>
        </w:rPr>
        <w:t>4</w:t>
      </w:r>
      <w:r w:rsidRPr="00C90D6F">
        <w:rPr>
          <w:rFonts w:asciiTheme="majorBidi" w:hAnsiTheme="majorBidi"/>
        </w:rPr>
        <w:t xml:space="preserve"> – Machine Learning Workflow</w:t>
      </w:r>
      <w:bookmarkEnd w:id="42"/>
    </w:p>
    <w:p w14:paraId="6D0B7B3A" w14:textId="622529F5"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Figure 3.12 shows the general workflow conducted for </w:t>
      </w:r>
      <w:r>
        <w:rPr>
          <w:rFonts w:asciiTheme="majorBidi" w:hAnsiTheme="majorBidi" w:cstheme="majorBidi"/>
          <w:sz w:val="24"/>
          <w:szCs w:val="24"/>
        </w:rPr>
        <w:t>machine learning life cycle, after getting responses we re-train, tune, test and validation the model, then we deployed the model into the production in the website</w:t>
      </w:r>
      <w:r w:rsidRPr="005C0A03">
        <w:rPr>
          <w:rFonts w:asciiTheme="majorBidi" w:hAnsiTheme="majorBidi" w:cstheme="majorBidi"/>
          <w:sz w:val="24"/>
          <w:szCs w:val="24"/>
        </w:rPr>
        <w:t>.</w:t>
      </w:r>
      <w:r>
        <w:rPr>
          <w:rFonts w:asciiTheme="majorBidi" w:hAnsiTheme="majorBidi" w:cstheme="majorBidi"/>
          <w:sz w:val="24"/>
          <w:szCs w:val="24"/>
        </w:rPr>
        <w:t xml:space="preserve"> This process is iterative.</w:t>
      </w:r>
    </w:p>
    <w:p w14:paraId="6C835CE6"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56EDF492" wp14:editId="01CC6780">
            <wp:extent cx="5943600" cy="2959100"/>
            <wp:effectExtent l="19050" t="19050" r="19050"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stretch>
                      <a:fillRect/>
                    </a:stretch>
                  </pic:blipFill>
                  <pic:spPr>
                    <a:xfrm>
                      <a:off x="0" y="0"/>
                      <a:ext cx="5943600" cy="2959100"/>
                    </a:xfrm>
                    <a:prstGeom prst="rect">
                      <a:avLst/>
                    </a:prstGeom>
                    <a:ln>
                      <a:solidFill>
                        <a:schemeClr val="tx1">
                          <a:lumMod val="50000"/>
                          <a:lumOff val="50000"/>
                        </a:schemeClr>
                      </a:solidFill>
                    </a:ln>
                  </pic:spPr>
                </pic:pic>
              </a:graphicData>
            </a:graphic>
          </wp:inline>
        </w:drawing>
      </w:r>
    </w:p>
    <w:p w14:paraId="068FD513"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Figure 3.12: Machine Learning Model Development Workflow</w:t>
      </w:r>
    </w:p>
    <w:p w14:paraId="54959664" w14:textId="77777777" w:rsidR="00F94B9C" w:rsidRPr="005C0A03" w:rsidRDefault="00F94B9C" w:rsidP="002A40DD">
      <w:pPr>
        <w:rPr>
          <w:rFonts w:asciiTheme="majorBidi" w:hAnsiTheme="majorBidi" w:cstheme="majorBidi"/>
          <w:sz w:val="24"/>
          <w:szCs w:val="24"/>
        </w:rPr>
      </w:pPr>
    </w:p>
    <w:p w14:paraId="1D05B8A7" w14:textId="1CAC8AF2" w:rsidR="00F94B9C" w:rsidRDefault="00F94B9C" w:rsidP="00F94B9C">
      <w:pPr>
        <w:rPr>
          <w:rFonts w:asciiTheme="majorBidi" w:hAnsiTheme="majorBidi" w:cstheme="majorBidi"/>
          <w:sz w:val="24"/>
          <w:szCs w:val="24"/>
        </w:rPr>
      </w:pPr>
    </w:p>
    <w:p w14:paraId="225B332B" w14:textId="1FC6B684" w:rsidR="00F94B9C" w:rsidRDefault="00F94B9C" w:rsidP="00F94B9C">
      <w:pPr>
        <w:rPr>
          <w:rFonts w:asciiTheme="majorBidi" w:hAnsiTheme="majorBidi" w:cstheme="majorBidi"/>
          <w:sz w:val="24"/>
          <w:szCs w:val="24"/>
        </w:rPr>
      </w:pPr>
    </w:p>
    <w:p w14:paraId="25549AC8" w14:textId="6EBB5D39" w:rsidR="00F94B9C" w:rsidRDefault="00F94B9C" w:rsidP="00F94B9C">
      <w:pPr>
        <w:rPr>
          <w:rFonts w:asciiTheme="majorBidi" w:hAnsiTheme="majorBidi" w:cstheme="majorBidi"/>
          <w:sz w:val="24"/>
          <w:szCs w:val="24"/>
        </w:rPr>
      </w:pPr>
      <w:r>
        <w:rPr>
          <w:rFonts w:asciiTheme="majorBidi" w:hAnsiTheme="majorBidi" w:cstheme="majorBidi"/>
          <w:sz w:val="24"/>
          <w:szCs w:val="24"/>
        </w:rPr>
        <w:br/>
      </w:r>
    </w:p>
    <w:p w14:paraId="24F43EA2" w14:textId="4913881F" w:rsidR="00F94B9C" w:rsidRDefault="00F94B9C" w:rsidP="00F94B9C">
      <w:pPr>
        <w:rPr>
          <w:rFonts w:asciiTheme="majorBidi" w:hAnsiTheme="majorBidi" w:cstheme="majorBidi"/>
          <w:sz w:val="24"/>
          <w:szCs w:val="24"/>
        </w:rPr>
      </w:pPr>
    </w:p>
    <w:p w14:paraId="0D59DABE" w14:textId="4B295775" w:rsidR="00F94B9C" w:rsidRDefault="00F94B9C" w:rsidP="00F94B9C">
      <w:pPr>
        <w:rPr>
          <w:rFonts w:asciiTheme="majorBidi" w:hAnsiTheme="majorBidi" w:cstheme="majorBidi"/>
          <w:sz w:val="24"/>
          <w:szCs w:val="24"/>
        </w:rPr>
      </w:pPr>
    </w:p>
    <w:p w14:paraId="0C0CF255" w14:textId="67B95DA6" w:rsidR="00F94B9C" w:rsidRDefault="00F94B9C" w:rsidP="00F94B9C">
      <w:pPr>
        <w:rPr>
          <w:rFonts w:asciiTheme="majorBidi" w:hAnsiTheme="majorBidi" w:cstheme="majorBidi"/>
          <w:sz w:val="24"/>
          <w:szCs w:val="24"/>
        </w:rPr>
      </w:pPr>
    </w:p>
    <w:p w14:paraId="4D4AA10A" w14:textId="4310E083" w:rsidR="00F94B9C" w:rsidRDefault="00F94B9C" w:rsidP="00F94B9C">
      <w:pPr>
        <w:rPr>
          <w:rFonts w:asciiTheme="majorBidi" w:hAnsiTheme="majorBidi" w:cstheme="majorBidi"/>
          <w:sz w:val="24"/>
          <w:szCs w:val="24"/>
        </w:rPr>
      </w:pPr>
    </w:p>
    <w:p w14:paraId="7981E04C" w14:textId="0686B43B" w:rsidR="00F94B9C" w:rsidRDefault="00F94B9C" w:rsidP="00F94B9C">
      <w:pPr>
        <w:rPr>
          <w:rFonts w:asciiTheme="majorBidi" w:hAnsiTheme="majorBidi" w:cstheme="majorBidi"/>
          <w:sz w:val="24"/>
          <w:szCs w:val="24"/>
        </w:rPr>
      </w:pPr>
    </w:p>
    <w:p w14:paraId="78BCEF35" w14:textId="0331B1CE" w:rsidR="00F94B9C" w:rsidRDefault="00F94B9C" w:rsidP="00F94B9C">
      <w:pPr>
        <w:rPr>
          <w:rFonts w:asciiTheme="majorBidi" w:hAnsiTheme="majorBidi" w:cstheme="majorBidi"/>
          <w:sz w:val="24"/>
          <w:szCs w:val="24"/>
        </w:rPr>
      </w:pPr>
    </w:p>
    <w:p w14:paraId="247ECE88" w14:textId="2FC5EEB5" w:rsidR="00F94B9C" w:rsidRDefault="00F94B9C" w:rsidP="00F94B9C">
      <w:pPr>
        <w:rPr>
          <w:rFonts w:asciiTheme="majorBidi" w:hAnsiTheme="majorBidi" w:cstheme="majorBidi"/>
          <w:sz w:val="24"/>
          <w:szCs w:val="24"/>
        </w:rPr>
      </w:pPr>
    </w:p>
    <w:p w14:paraId="5763622E" w14:textId="77777777" w:rsidR="00F94B9C" w:rsidRDefault="00F94B9C" w:rsidP="00F94B9C">
      <w:pPr>
        <w:rPr>
          <w:rFonts w:asciiTheme="majorBidi" w:hAnsiTheme="majorBidi" w:cstheme="majorBidi"/>
          <w:sz w:val="24"/>
          <w:szCs w:val="24"/>
        </w:rPr>
      </w:pPr>
    </w:p>
    <w:p w14:paraId="7A8CAC45" w14:textId="6B00D4F2" w:rsidR="00F94B9C" w:rsidRPr="00F94B9C" w:rsidRDefault="00F94B9C" w:rsidP="00F94B9C">
      <w:pPr>
        <w:pStyle w:val="Heading1"/>
      </w:pPr>
      <w:r>
        <w:lastRenderedPageBreak/>
        <w:t>Chapter 4: Experiments &amp; Results</w:t>
      </w:r>
    </w:p>
    <w:p w14:paraId="4D07BDD5" w14:textId="7053B02A" w:rsidR="00F94B9C" w:rsidRPr="00C90D6F" w:rsidRDefault="00F94B9C" w:rsidP="00F94B9C">
      <w:pPr>
        <w:pStyle w:val="Heading2"/>
      </w:pPr>
      <w:bookmarkStart w:id="43" w:name="_Toc125576778"/>
      <w:r>
        <w:t xml:space="preserve">4.1 </w:t>
      </w:r>
      <w:r w:rsidRPr="00C90D6F">
        <w:t>– Experiment 1</w:t>
      </w:r>
      <w:bookmarkEnd w:id="43"/>
    </w:p>
    <w:p w14:paraId="3D0A68D3" w14:textId="32C14872"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We will evaluate our labeled data sources to derive initial and leading inferences and interpretations about the data and the classification problem, before inputting it into the website platform. the project primarily focuses on the Naive Bayes (NB) and Support Vector Classifier machine learning methods (SVC). Following the preprocessing of the tweets, the models were trained, tweaked, evaluated, and decided on the better performance model based on the accuracy, precision, f1-score, and recall of these models. The Naïve Bayes classifier is based on probabilities, while SVC tries to draw hyperplanes between the data.</w:t>
      </w:r>
    </w:p>
    <w:p w14:paraId="53643554"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The dataset we are using for this iteration is called “Levantine Twitter Dataset for Hate Speech” (shortly for L-HSAB) and </w:t>
      </w:r>
      <w:r w:rsidRPr="005C0A03">
        <w:rPr>
          <w:rFonts w:asciiTheme="majorBidi" w:hAnsiTheme="majorBidi" w:cstheme="majorBidi"/>
        </w:rPr>
        <w:t>is</w:t>
      </w:r>
      <w:r w:rsidRPr="005C0A03">
        <w:rPr>
          <w:rFonts w:asciiTheme="majorBidi" w:hAnsiTheme="majorBidi" w:cstheme="majorBidi"/>
          <w:sz w:val="24"/>
          <w:szCs w:val="24"/>
        </w:rPr>
        <w:t xml:space="preserve"> an Arabian political dataset taken from politicians, social activists, and TV anchors. </w:t>
      </w:r>
    </w:p>
    <w:p w14:paraId="465EA6B7"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After removing stop words and performed TF-IDF, the data was split into train and test, with test size being 20%. two experiments have been run with our initial dataset L-HSAB; they were:</w:t>
      </w:r>
    </w:p>
    <w:p w14:paraId="382E9418" w14:textId="77777777" w:rsidR="00F94B9C" w:rsidRPr="005C0A03" w:rsidRDefault="00F94B9C" w:rsidP="00F94B9C">
      <w:pPr>
        <w:pStyle w:val="ListParagraph"/>
        <w:numPr>
          <w:ilvl w:val="0"/>
          <w:numId w:val="12"/>
        </w:numPr>
        <w:spacing w:line="256" w:lineRule="auto"/>
        <w:rPr>
          <w:rFonts w:asciiTheme="majorBidi" w:hAnsiTheme="majorBidi" w:cstheme="majorBidi"/>
          <w:sz w:val="24"/>
          <w:szCs w:val="24"/>
        </w:rPr>
      </w:pPr>
      <w:r w:rsidRPr="005C0A03">
        <w:rPr>
          <w:rFonts w:asciiTheme="majorBidi" w:hAnsiTheme="majorBidi" w:cstheme="majorBidi"/>
          <w:sz w:val="24"/>
          <w:szCs w:val="24"/>
        </w:rPr>
        <w:t>Binary Classification: tweets are classified into hate or normal.</w:t>
      </w:r>
    </w:p>
    <w:p w14:paraId="6DF43FD9" w14:textId="77777777" w:rsidR="00F94B9C" w:rsidRPr="005C0A03" w:rsidRDefault="00F94B9C" w:rsidP="00F94B9C">
      <w:pPr>
        <w:pStyle w:val="ListParagraph"/>
        <w:numPr>
          <w:ilvl w:val="0"/>
          <w:numId w:val="12"/>
        </w:numPr>
        <w:spacing w:line="256" w:lineRule="auto"/>
        <w:rPr>
          <w:rFonts w:asciiTheme="majorBidi" w:hAnsiTheme="majorBidi" w:cstheme="majorBidi"/>
          <w:sz w:val="24"/>
          <w:szCs w:val="24"/>
        </w:rPr>
      </w:pPr>
      <w:r w:rsidRPr="005C0A03">
        <w:rPr>
          <w:rFonts w:asciiTheme="majorBidi" w:hAnsiTheme="majorBidi" w:cstheme="majorBidi"/>
          <w:sz w:val="24"/>
          <w:szCs w:val="24"/>
        </w:rPr>
        <w:t>Multi-class Classification: tweets are classified into hate, abusive or normal.</w:t>
      </w:r>
    </w:p>
    <w:p w14:paraId="4E424D96" w14:textId="5B1E4170"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A spreadsheet was made summarizing the outcome of both experiments, shown in table </w:t>
      </w:r>
      <w:r w:rsidR="002C467D">
        <w:rPr>
          <w:rFonts w:asciiTheme="majorBidi" w:hAnsiTheme="majorBidi" w:cstheme="majorBidi"/>
          <w:sz w:val="24"/>
          <w:szCs w:val="24"/>
        </w:rPr>
        <w:t>4</w:t>
      </w:r>
      <w:r w:rsidRPr="005C0A03">
        <w:rPr>
          <w:rFonts w:asciiTheme="majorBidi" w:hAnsiTheme="majorBidi" w:cstheme="majorBidi"/>
          <w:sz w:val="24"/>
          <w:szCs w:val="24"/>
        </w:rPr>
        <w:t xml:space="preserve">.1 below. We notice across both cases that SVC had better results, but since this isn’t the data from the DISCH platform responses, both models will be used for subsequent experiments. </w:t>
      </w:r>
    </w:p>
    <w:p w14:paraId="60A740BE"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4775708D" wp14:editId="7F6BA391">
            <wp:extent cx="4272821" cy="8763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7590" cy="916245"/>
                    </a:xfrm>
                    <a:prstGeom prst="rect">
                      <a:avLst/>
                    </a:prstGeom>
                    <a:noFill/>
                    <a:ln>
                      <a:noFill/>
                    </a:ln>
                  </pic:spPr>
                </pic:pic>
              </a:graphicData>
            </a:graphic>
          </wp:inline>
        </w:drawing>
      </w:r>
    </w:p>
    <w:p w14:paraId="0B6B9D48" w14:textId="0058DCB5" w:rsidR="00F94B9C" w:rsidRPr="00C90D6F" w:rsidRDefault="00F94B9C" w:rsidP="00F94B9C">
      <w:pPr>
        <w:jc w:val="center"/>
        <w:rPr>
          <w:rFonts w:asciiTheme="majorBidi" w:hAnsiTheme="majorBidi" w:cstheme="majorBidi"/>
        </w:rPr>
      </w:pPr>
      <w:r w:rsidRPr="00C90D6F">
        <w:rPr>
          <w:rFonts w:asciiTheme="majorBidi" w:hAnsiTheme="majorBidi" w:cstheme="majorBidi"/>
        </w:rPr>
        <w:t xml:space="preserve">Table </w:t>
      </w:r>
      <w:r w:rsidR="00453736">
        <w:rPr>
          <w:rFonts w:asciiTheme="majorBidi" w:hAnsiTheme="majorBidi" w:cstheme="majorBidi"/>
        </w:rPr>
        <w:t>4</w:t>
      </w:r>
      <w:r w:rsidRPr="00C90D6F">
        <w:rPr>
          <w:rFonts w:asciiTheme="majorBidi" w:hAnsiTheme="majorBidi" w:cstheme="majorBidi"/>
        </w:rPr>
        <w:t>.1: NB and SVC model results</w:t>
      </w:r>
    </w:p>
    <w:p w14:paraId="3A7D87FB" w14:textId="77777777" w:rsidR="00F94B9C" w:rsidRPr="00C90D6F" w:rsidRDefault="00F94B9C" w:rsidP="00F94B9C">
      <w:pPr>
        <w:rPr>
          <w:rFonts w:asciiTheme="majorBidi" w:hAnsiTheme="majorBidi" w:cstheme="majorBidi"/>
        </w:rPr>
      </w:pPr>
    </w:p>
    <w:p w14:paraId="7CD68431"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Other Noted Results:</w:t>
      </w:r>
    </w:p>
    <w:p w14:paraId="4C9A4E1A" w14:textId="77777777" w:rsidR="00F94B9C" w:rsidRPr="005C0A03" w:rsidRDefault="00F94B9C" w:rsidP="00F94B9C">
      <w:pPr>
        <w:pStyle w:val="ListParagraph"/>
        <w:numPr>
          <w:ilvl w:val="0"/>
          <w:numId w:val="22"/>
        </w:numPr>
        <w:rPr>
          <w:rFonts w:asciiTheme="majorBidi" w:hAnsiTheme="majorBidi" w:cstheme="majorBidi"/>
          <w:sz w:val="24"/>
          <w:szCs w:val="24"/>
        </w:rPr>
      </w:pPr>
      <w:r w:rsidRPr="005C0A03">
        <w:rPr>
          <w:rFonts w:asciiTheme="majorBidi" w:hAnsiTheme="majorBidi" w:cstheme="majorBidi"/>
          <w:sz w:val="24"/>
          <w:szCs w:val="24"/>
        </w:rPr>
        <w:t>Competent performance in binary classification results, with metrics ranging around 75% - 85%.</w:t>
      </w:r>
    </w:p>
    <w:p w14:paraId="56B3107D" w14:textId="79E9229B" w:rsidR="00F94B9C" w:rsidRPr="005C0A03" w:rsidRDefault="00F94B9C" w:rsidP="00F94B9C">
      <w:pPr>
        <w:pStyle w:val="ListParagraph"/>
        <w:numPr>
          <w:ilvl w:val="0"/>
          <w:numId w:val="22"/>
        </w:numPr>
        <w:rPr>
          <w:rFonts w:asciiTheme="majorBidi" w:hAnsiTheme="majorBidi" w:cstheme="majorBidi"/>
          <w:sz w:val="24"/>
          <w:szCs w:val="24"/>
        </w:rPr>
      </w:pPr>
      <w:r w:rsidRPr="005C0A03">
        <w:rPr>
          <w:rFonts w:asciiTheme="majorBidi" w:hAnsiTheme="majorBidi" w:cstheme="majorBidi"/>
          <w:sz w:val="24"/>
          <w:szCs w:val="24"/>
        </w:rPr>
        <w:t>Binary Classification Outcomes are generally better than multi-class, with notable declines in Precision, Recall, and F1-score.</w:t>
      </w:r>
    </w:p>
    <w:p w14:paraId="2E8C6B78" w14:textId="77777777" w:rsidR="00F94B9C" w:rsidRPr="00C90D6F" w:rsidRDefault="00F94B9C" w:rsidP="00F94B9C">
      <w:pPr>
        <w:rPr>
          <w:rFonts w:asciiTheme="majorBidi" w:hAnsiTheme="majorBidi" w:cstheme="majorBidi"/>
        </w:rPr>
      </w:pPr>
    </w:p>
    <w:p w14:paraId="426185AA" w14:textId="77777777" w:rsidR="00831DE9" w:rsidRDefault="00831DE9" w:rsidP="00831DE9">
      <w:r>
        <w:br w:type="page"/>
      </w:r>
    </w:p>
    <w:p w14:paraId="2B221B00" w14:textId="217FE42E" w:rsidR="00F94B9C" w:rsidRPr="00C90D6F" w:rsidRDefault="00F94B9C" w:rsidP="00831DE9">
      <w:pPr>
        <w:pStyle w:val="Heading2"/>
      </w:pPr>
      <w:r>
        <w:lastRenderedPageBreak/>
        <w:t xml:space="preserve">4.2 </w:t>
      </w:r>
      <w:r w:rsidRPr="00C90D6F">
        <w:t xml:space="preserve">– Experiment </w:t>
      </w:r>
      <w:r>
        <w:t>2</w:t>
      </w:r>
    </w:p>
    <w:p w14:paraId="1464A10D"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This experiment was conducted for analyzing results and discovering helpful insights for improvements regarding our workflow, which would be implemented in later iterations.</w:t>
      </w:r>
    </w:p>
    <w:p w14:paraId="738336AD"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b/>
          <w:bCs/>
          <w:sz w:val="24"/>
          <w:szCs w:val="24"/>
        </w:rPr>
        <w:t>Data Annotation experiment</w:t>
      </w:r>
      <w:r w:rsidRPr="005C0A03">
        <w:rPr>
          <w:rFonts w:asciiTheme="majorBidi" w:hAnsiTheme="majorBidi" w:cstheme="majorBidi"/>
          <w:sz w:val="24"/>
          <w:szCs w:val="24"/>
        </w:rPr>
        <w:t>:</w:t>
      </w:r>
    </w:p>
    <w:p w14:paraId="0BD58B94" w14:textId="5378809C"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300 hundred tweets were brought over from L-HSAB dataset, then 5 chosen annotators were tasked to label comments either Racist, Violet, Religious affiliation, Mockery, Sexual harassment or Normal. Labeling was made via a simple choice on an excel sheet, given to each annotator, then results were collected thereafter. The maximum vote principle was used to determine the label. The profound effect was that the initial dataset is being labeled with multiple new classes, table </w:t>
      </w:r>
      <w:r w:rsidR="002C467D">
        <w:rPr>
          <w:rFonts w:asciiTheme="majorBidi" w:hAnsiTheme="majorBidi" w:cstheme="majorBidi"/>
          <w:sz w:val="24"/>
          <w:szCs w:val="24"/>
        </w:rPr>
        <w:t>4</w:t>
      </w:r>
      <w:r w:rsidRPr="005C0A03">
        <w:rPr>
          <w:rFonts w:asciiTheme="majorBidi" w:hAnsiTheme="majorBidi" w:cstheme="majorBidi"/>
          <w:sz w:val="24"/>
          <w:szCs w:val="24"/>
        </w:rPr>
        <w:t>.2 shows the output of the annotation experiment, we faced three cases:</w:t>
      </w:r>
    </w:p>
    <w:p w14:paraId="1A5862A4" w14:textId="77777777" w:rsidR="00F94B9C" w:rsidRPr="005C0A03" w:rsidRDefault="00F94B9C" w:rsidP="00F94B9C">
      <w:pPr>
        <w:pStyle w:val="ListParagraph"/>
        <w:numPr>
          <w:ilvl w:val="0"/>
          <w:numId w:val="13"/>
        </w:numPr>
        <w:spacing w:line="256" w:lineRule="auto"/>
        <w:rPr>
          <w:rFonts w:asciiTheme="majorBidi" w:hAnsiTheme="majorBidi" w:cstheme="majorBidi"/>
          <w:sz w:val="24"/>
          <w:szCs w:val="24"/>
        </w:rPr>
      </w:pPr>
      <w:r w:rsidRPr="005C0A03">
        <w:rPr>
          <w:rFonts w:asciiTheme="majorBidi" w:hAnsiTheme="majorBidi" w:cstheme="majorBidi"/>
          <w:sz w:val="24"/>
          <w:szCs w:val="24"/>
          <w:u w:val="single"/>
        </w:rPr>
        <w:t>Total agreement:</w:t>
      </w:r>
      <w:r w:rsidRPr="005C0A03">
        <w:rPr>
          <w:rFonts w:asciiTheme="majorBidi" w:hAnsiTheme="majorBidi" w:cstheme="majorBidi"/>
          <w:sz w:val="24"/>
          <w:szCs w:val="24"/>
        </w:rPr>
        <w:t xml:space="preserve"> the five annotators annotated a tweet with the same label.</w:t>
      </w:r>
    </w:p>
    <w:p w14:paraId="4BCCF80E" w14:textId="77777777" w:rsidR="00F94B9C" w:rsidRPr="005C0A03" w:rsidRDefault="00F94B9C" w:rsidP="00F94B9C">
      <w:pPr>
        <w:pStyle w:val="ListParagraph"/>
        <w:numPr>
          <w:ilvl w:val="0"/>
          <w:numId w:val="13"/>
        </w:numPr>
        <w:spacing w:line="256" w:lineRule="auto"/>
        <w:rPr>
          <w:rFonts w:asciiTheme="majorBidi" w:hAnsiTheme="majorBidi" w:cstheme="majorBidi"/>
          <w:sz w:val="24"/>
          <w:szCs w:val="24"/>
        </w:rPr>
      </w:pPr>
      <w:r w:rsidRPr="005C0A03">
        <w:rPr>
          <w:rFonts w:asciiTheme="majorBidi" w:hAnsiTheme="majorBidi" w:cstheme="majorBidi"/>
          <w:sz w:val="24"/>
          <w:szCs w:val="24"/>
          <w:u w:val="single"/>
        </w:rPr>
        <w:t>Major agreement:</w:t>
      </w:r>
      <w:r w:rsidRPr="005C0A03">
        <w:rPr>
          <w:rFonts w:asciiTheme="majorBidi" w:hAnsiTheme="majorBidi" w:cstheme="majorBidi"/>
          <w:sz w:val="24"/>
          <w:szCs w:val="24"/>
        </w:rPr>
        <w:t xml:space="preserve"> three out of five annotators agreed to the same label.</w:t>
      </w:r>
    </w:p>
    <w:p w14:paraId="1155200F" w14:textId="6B168FC3" w:rsidR="00F94B9C" w:rsidRPr="005C0A03" w:rsidRDefault="00F94B9C" w:rsidP="00F94B9C">
      <w:pPr>
        <w:pStyle w:val="ListParagraph"/>
        <w:numPr>
          <w:ilvl w:val="0"/>
          <w:numId w:val="13"/>
        </w:numPr>
        <w:spacing w:line="256" w:lineRule="auto"/>
        <w:rPr>
          <w:rFonts w:asciiTheme="majorBidi" w:hAnsiTheme="majorBidi" w:cstheme="majorBidi"/>
          <w:sz w:val="24"/>
          <w:szCs w:val="24"/>
        </w:rPr>
      </w:pPr>
      <w:r w:rsidRPr="005C0A03">
        <w:rPr>
          <w:rFonts w:asciiTheme="majorBidi" w:hAnsiTheme="majorBidi" w:cstheme="majorBidi"/>
          <w:sz w:val="24"/>
          <w:szCs w:val="24"/>
          <w:u w:val="single"/>
        </w:rPr>
        <w:t>Conflict:</w:t>
      </w:r>
      <w:r w:rsidRPr="005C0A03">
        <w:rPr>
          <w:rFonts w:asciiTheme="majorBidi" w:hAnsiTheme="majorBidi" w:cstheme="majorBidi"/>
          <w:sz w:val="24"/>
          <w:szCs w:val="24"/>
        </w:rPr>
        <w:t xml:space="preserve"> if there is group of annotators labeled something different than other group of annotators, and it resulted </w:t>
      </w:r>
      <w:r w:rsidR="006D033F" w:rsidRPr="005C0A03">
        <w:rPr>
          <w:rFonts w:asciiTheme="majorBidi" w:hAnsiTheme="majorBidi" w:cstheme="majorBidi"/>
          <w:sz w:val="24"/>
          <w:szCs w:val="24"/>
        </w:rPr>
        <w:t>in</w:t>
      </w:r>
      <w:r w:rsidRPr="005C0A03">
        <w:rPr>
          <w:rFonts w:asciiTheme="majorBidi" w:hAnsiTheme="majorBidi" w:cstheme="majorBidi"/>
          <w:sz w:val="24"/>
          <w:szCs w:val="24"/>
        </w:rPr>
        <w:t xml:space="preserve"> two or more of the choices having the same number of votes, therefore there is no one maximum label vote.</w:t>
      </w:r>
    </w:p>
    <w:p w14:paraId="09BB934E" w14:textId="77777777" w:rsidR="00F94B9C" w:rsidRPr="00C90D6F" w:rsidRDefault="00F94B9C" w:rsidP="00F94B9C">
      <w:pPr>
        <w:ind w:left="360"/>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5F6EE36A" wp14:editId="3C174F85">
            <wp:extent cx="2215515" cy="9728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15515" cy="972820"/>
                    </a:xfrm>
                    <a:prstGeom prst="rect">
                      <a:avLst/>
                    </a:prstGeom>
                    <a:noFill/>
                    <a:ln>
                      <a:noFill/>
                    </a:ln>
                  </pic:spPr>
                </pic:pic>
              </a:graphicData>
            </a:graphic>
          </wp:inline>
        </w:drawing>
      </w:r>
    </w:p>
    <w:p w14:paraId="7C0EBF1F" w14:textId="652CF652" w:rsidR="00F94B9C" w:rsidRPr="00C90D6F" w:rsidRDefault="00F94B9C" w:rsidP="00F94B9C">
      <w:pPr>
        <w:ind w:left="360"/>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2: Annotation results</w:t>
      </w:r>
    </w:p>
    <w:p w14:paraId="5CC6F368" w14:textId="77777777" w:rsidR="00F94B9C" w:rsidRPr="005C0A03" w:rsidRDefault="00F94B9C" w:rsidP="00F94B9C">
      <w:pPr>
        <w:rPr>
          <w:rFonts w:asciiTheme="majorBidi" w:hAnsiTheme="majorBidi" w:cstheme="majorBidi"/>
          <w:sz w:val="24"/>
          <w:szCs w:val="24"/>
          <w:lang w:bidi="ar-JO"/>
        </w:rPr>
      </w:pPr>
      <w:r w:rsidRPr="005C0A03">
        <w:rPr>
          <w:rFonts w:asciiTheme="majorBidi" w:hAnsiTheme="majorBidi" w:cstheme="majorBidi"/>
          <w:sz w:val="24"/>
          <w:szCs w:val="24"/>
          <w:lang w:bidi="ar-JO"/>
        </w:rPr>
        <w:t>After generating the new dataset from the aforementioned experiment, we started removing stop words, performing TF-IDF, and splitting the data into train and test. We ran multiple experiments using NB and SVC, the accuracy with NB classifier was generally higher than SVC classifier, but accuracy alone is not the only measure here.</w:t>
      </w:r>
    </w:p>
    <w:p w14:paraId="5774D364" w14:textId="77777777" w:rsidR="00F94B9C" w:rsidRPr="005C0A03" w:rsidRDefault="00F94B9C" w:rsidP="00F94B9C">
      <w:pPr>
        <w:rPr>
          <w:rFonts w:asciiTheme="majorBidi" w:hAnsiTheme="majorBidi" w:cstheme="majorBidi"/>
          <w:sz w:val="24"/>
          <w:szCs w:val="24"/>
          <w:lang w:bidi="ar-JO"/>
        </w:rPr>
      </w:pPr>
      <w:r w:rsidRPr="005C0A03">
        <w:rPr>
          <w:rFonts w:asciiTheme="majorBidi" w:hAnsiTheme="majorBidi" w:cstheme="majorBidi"/>
          <w:b/>
          <w:bCs/>
          <w:sz w:val="24"/>
          <w:szCs w:val="24"/>
          <w:lang w:bidi="ar-JO"/>
        </w:rPr>
        <w:t>Experiment conclusions</w:t>
      </w:r>
      <w:r w:rsidRPr="005C0A03">
        <w:rPr>
          <w:rFonts w:asciiTheme="majorBidi" w:hAnsiTheme="majorBidi" w:cstheme="majorBidi"/>
          <w:sz w:val="24"/>
          <w:szCs w:val="24"/>
          <w:lang w:bidi="ar-JO"/>
        </w:rPr>
        <w:t>:</w:t>
      </w:r>
    </w:p>
    <w:p w14:paraId="37DE91C6"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Our “Sexual Harassment” label was not found in the generated dataset, this is due there is few sexual harassment related comments.  This probably means that there is not enough data for certain classes, indicating issues of imbalanced data. Thus, more annotated data is needed to work with, Models will be trained after further data collection in later iterations.</w:t>
      </w:r>
    </w:p>
    <w:p w14:paraId="708B28BA" w14:textId="77777777" w:rsidR="00F94B9C" w:rsidRPr="00C90D6F" w:rsidRDefault="00F94B9C" w:rsidP="00F94B9C">
      <w:pPr>
        <w:rPr>
          <w:rFonts w:asciiTheme="majorBidi" w:hAnsiTheme="majorBidi" w:cstheme="majorBidi"/>
          <w:sz w:val="24"/>
          <w:szCs w:val="24"/>
        </w:rPr>
      </w:pPr>
    </w:p>
    <w:p w14:paraId="25A65292" w14:textId="77777777" w:rsidR="00F94B9C" w:rsidRPr="00C90D6F" w:rsidRDefault="00F94B9C" w:rsidP="00F94B9C">
      <w:pPr>
        <w:rPr>
          <w:rFonts w:asciiTheme="majorBidi" w:hAnsiTheme="majorBidi" w:cstheme="majorBidi"/>
          <w:sz w:val="24"/>
          <w:szCs w:val="24"/>
        </w:rPr>
      </w:pPr>
    </w:p>
    <w:p w14:paraId="5B96199C" w14:textId="6A59389C" w:rsidR="006D033F" w:rsidRPr="00C90D6F" w:rsidRDefault="006D033F" w:rsidP="006D033F">
      <w:pPr>
        <w:pStyle w:val="Heading2"/>
      </w:pPr>
      <w:r>
        <w:t xml:space="preserve">4.3 </w:t>
      </w:r>
      <w:r w:rsidRPr="00C90D6F">
        <w:t xml:space="preserve">– Experiment </w:t>
      </w:r>
      <w:r>
        <w:t>3</w:t>
      </w:r>
    </w:p>
    <w:p w14:paraId="22FC2647" w14:textId="41CC99D3"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the labeling process was conducted through the deployed web application. The first 500 responses were labeled by us. And the rest was by other users in the university, resulting in an overall 4,800 responses. All scores are based on macro averages for the evaluation metrics. </w:t>
      </w:r>
      <w:r w:rsidR="006D033F" w:rsidRPr="005C0A03">
        <w:rPr>
          <w:rFonts w:asciiTheme="majorBidi" w:hAnsiTheme="majorBidi" w:cstheme="majorBidi"/>
          <w:sz w:val="24"/>
          <w:szCs w:val="24"/>
        </w:rPr>
        <w:t>Figures</w:t>
      </w:r>
      <w:r w:rsidRPr="005C0A03">
        <w:rPr>
          <w:rFonts w:asciiTheme="majorBidi" w:hAnsiTheme="majorBidi" w:cstheme="majorBidi"/>
          <w:sz w:val="24"/>
          <w:szCs w:val="24"/>
        </w:rPr>
        <w:t xml:space="preserve"> </w:t>
      </w:r>
      <w:r w:rsidR="002C467D">
        <w:rPr>
          <w:rFonts w:asciiTheme="majorBidi" w:hAnsiTheme="majorBidi" w:cstheme="majorBidi"/>
          <w:sz w:val="24"/>
          <w:szCs w:val="24"/>
        </w:rPr>
        <w:t>4</w:t>
      </w:r>
      <w:r w:rsidRPr="005C0A03">
        <w:rPr>
          <w:rFonts w:asciiTheme="majorBidi" w:hAnsiTheme="majorBidi" w:cstheme="majorBidi"/>
          <w:sz w:val="24"/>
          <w:szCs w:val="24"/>
        </w:rPr>
        <w:t xml:space="preserve">.1 and </w:t>
      </w:r>
      <w:r w:rsidR="002C467D">
        <w:rPr>
          <w:rFonts w:asciiTheme="majorBidi" w:hAnsiTheme="majorBidi" w:cstheme="majorBidi"/>
          <w:sz w:val="24"/>
          <w:szCs w:val="24"/>
        </w:rPr>
        <w:t>4</w:t>
      </w:r>
      <w:r w:rsidRPr="005C0A03">
        <w:rPr>
          <w:rFonts w:asciiTheme="majorBidi" w:hAnsiTheme="majorBidi" w:cstheme="majorBidi"/>
          <w:sz w:val="24"/>
          <w:szCs w:val="24"/>
        </w:rPr>
        <w:t>.</w:t>
      </w:r>
      <w:r w:rsidR="002C467D">
        <w:rPr>
          <w:rFonts w:asciiTheme="majorBidi" w:hAnsiTheme="majorBidi" w:cstheme="majorBidi"/>
          <w:sz w:val="24"/>
          <w:szCs w:val="24"/>
        </w:rPr>
        <w:t>2</w:t>
      </w:r>
      <w:r w:rsidRPr="005C0A03">
        <w:rPr>
          <w:rFonts w:asciiTheme="majorBidi" w:hAnsiTheme="majorBidi" w:cstheme="majorBidi"/>
          <w:sz w:val="24"/>
          <w:szCs w:val="24"/>
        </w:rPr>
        <w:t xml:space="preserve"> show the general distribution for the 500 case and the 4,800 case.</w:t>
      </w:r>
    </w:p>
    <w:p w14:paraId="3E55493C"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65527E60" wp14:editId="28C719A5">
            <wp:extent cx="5033645" cy="337888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5"/>
                    <a:stretch>
                      <a:fillRect/>
                    </a:stretch>
                  </pic:blipFill>
                  <pic:spPr>
                    <a:xfrm>
                      <a:off x="0" y="0"/>
                      <a:ext cx="5047534" cy="3388211"/>
                    </a:xfrm>
                    <a:prstGeom prst="rect">
                      <a:avLst/>
                    </a:prstGeom>
                  </pic:spPr>
                </pic:pic>
              </a:graphicData>
            </a:graphic>
          </wp:inline>
        </w:drawing>
      </w:r>
    </w:p>
    <w:p w14:paraId="68E75BA9" w14:textId="11FB899E"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Figure </w:t>
      </w:r>
      <w:r w:rsidR="00453736">
        <w:rPr>
          <w:rFonts w:asciiTheme="majorBidi" w:hAnsiTheme="majorBidi" w:cstheme="majorBidi"/>
          <w:sz w:val="24"/>
          <w:szCs w:val="24"/>
        </w:rPr>
        <w:t>4</w:t>
      </w:r>
      <w:r w:rsidRPr="00C90D6F">
        <w:rPr>
          <w:rFonts w:asciiTheme="majorBidi" w:hAnsiTheme="majorBidi" w:cstheme="majorBidi"/>
          <w:sz w:val="24"/>
          <w:szCs w:val="24"/>
        </w:rPr>
        <w:t>.1: Class Distribution for 500 Responses</w:t>
      </w:r>
    </w:p>
    <w:p w14:paraId="0EB44C92" w14:textId="77777777" w:rsidR="00F94B9C" w:rsidRPr="00C90D6F" w:rsidRDefault="00F94B9C" w:rsidP="00F94B9C">
      <w:pPr>
        <w:rPr>
          <w:rFonts w:asciiTheme="majorBidi" w:hAnsiTheme="majorBidi" w:cstheme="majorBidi"/>
          <w:noProof/>
          <w:sz w:val="24"/>
          <w:szCs w:val="24"/>
        </w:rPr>
      </w:pPr>
      <w:r w:rsidRPr="00C90D6F">
        <w:rPr>
          <w:rFonts w:asciiTheme="majorBidi" w:hAnsiTheme="majorBidi" w:cstheme="majorBidi"/>
          <w:noProof/>
          <w:sz w:val="24"/>
          <w:szCs w:val="24"/>
        </w:rPr>
        <w:t xml:space="preserve"> </w:t>
      </w:r>
    </w:p>
    <w:p w14:paraId="35EA3F47"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792F9093" wp14:editId="30CA5C1A">
            <wp:extent cx="4970839" cy="3332480"/>
            <wp:effectExtent l="0" t="0" r="1270" b="127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6"/>
                    <a:stretch>
                      <a:fillRect/>
                    </a:stretch>
                  </pic:blipFill>
                  <pic:spPr>
                    <a:xfrm>
                      <a:off x="0" y="0"/>
                      <a:ext cx="4983485" cy="3340958"/>
                    </a:xfrm>
                    <a:prstGeom prst="rect">
                      <a:avLst/>
                    </a:prstGeom>
                  </pic:spPr>
                </pic:pic>
              </a:graphicData>
            </a:graphic>
          </wp:inline>
        </w:drawing>
      </w:r>
    </w:p>
    <w:p w14:paraId="768A5025" w14:textId="242E86BA" w:rsidR="00F94B9C"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Figure </w:t>
      </w:r>
      <w:r w:rsidR="00453736">
        <w:rPr>
          <w:rFonts w:asciiTheme="majorBidi" w:hAnsiTheme="majorBidi" w:cstheme="majorBidi"/>
          <w:sz w:val="24"/>
          <w:szCs w:val="24"/>
        </w:rPr>
        <w:t>4</w:t>
      </w:r>
      <w:r w:rsidRPr="00C90D6F">
        <w:rPr>
          <w:rFonts w:asciiTheme="majorBidi" w:hAnsiTheme="majorBidi" w:cstheme="majorBidi"/>
          <w:sz w:val="24"/>
          <w:szCs w:val="24"/>
        </w:rPr>
        <w:t>.</w:t>
      </w:r>
      <w:r w:rsidR="00453736">
        <w:rPr>
          <w:rFonts w:asciiTheme="majorBidi" w:hAnsiTheme="majorBidi" w:cstheme="majorBidi"/>
          <w:sz w:val="24"/>
          <w:szCs w:val="24"/>
        </w:rPr>
        <w:t>2</w:t>
      </w:r>
      <w:r w:rsidRPr="00C90D6F">
        <w:rPr>
          <w:rFonts w:asciiTheme="majorBidi" w:hAnsiTheme="majorBidi" w:cstheme="majorBidi"/>
          <w:sz w:val="24"/>
          <w:szCs w:val="24"/>
        </w:rPr>
        <w:t>: Class Distribution for 4.8k Responses</w:t>
      </w:r>
    </w:p>
    <w:p w14:paraId="27F34FA9" w14:textId="77777777" w:rsidR="002C467D" w:rsidRPr="00C90D6F" w:rsidRDefault="002C467D" w:rsidP="00F94B9C">
      <w:pPr>
        <w:jc w:val="center"/>
        <w:rPr>
          <w:rFonts w:asciiTheme="majorBidi" w:hAnsiTheme="majorBidi" w:cstheme="majorBidi"/>
          <w:sz w:val="24"/>
          <w:szCs w:val="24"/>
        </w:rPr>
      </w:pPr>
    </w:p>
    <w:p w14:paraId="333194FA" w14:textId="49E9AA13"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lastRenderedPageBreak/>
        <w:t xml:space="preserve">We have run two experiments one with 500 responses and the one was with 4.8k responses, by looking at table </w:t>
      </w:r>
      <w:r w:rsidR="002C467D">
        <w:rPr>
          <w:rFonts w:asciiTheme="majorBidi" w:hAnsiTheme="majorBidi" w:cstheme="majorBidi"/>
          <w:sz w:val="24"/>
          <w:szCs w:val="24"/>
        </w:rPr>
        <w:t>4</w:t>
      </w:r>
      <w:r w:rsidRPr="005C0A03">
        <w:rPr>
          <w:rFonts w:asciiTheme="majorBidi" w:hAnsiTheme="majorBidi" w:cstheme="majorBidi"/>
          <w:sz w:val="24"/>
          <w:szCs w:val="24"/>
        </w:rPr>
        <w:t>.3 we can see that:</w:t>
      </w:r>
    </w:p>
    <w:p w14:paraId="102D0647"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SVC performed better in 500 responses.</w:t>
      </w:r>
    </w:p>
    <w:p w14:paraId="2A5681E6"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Naïve Bayes was better in the 4.8k responses, the BERT model was almost doing the same job.</w:t>
      </w:r>
    </w:p>
    <w:p w14:paraId="53C21F8F"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The performance in both cases was almost identical having close scores, which doesn’t make any sense since the second case has almost 10 times the amount of data in the first case.</w:t>
      </w:r>
    </w:p>
    <w:p w14:paraId="594183F8"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sz w:val="24"/>
          <w:szCs w:val="24"/>
        </w:rPr>
        <w:drawing>
          <wp:inline distT="0" distB="0" distL="0" distR="0" wp14:anchorId="5E3C1F4B" wp14:editId="438975E2">
            <wp:extent cx="5754714" cy="20222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02127" cy="2038892"/>
                    </a:xfrm>
                    <a:prstGeom prst="rect">
                      <a:avLst/>
                    </a:prstGeom>
                    <a:noFill/>
                    <a:ln>
                      <a:noFill/>
                    </a:ln>
                  </pic:spPr>
                </pic:pic>
              </a:graphicData>
            </a:graphic>
          </wp:inline>
        </w:drawing>
      </w:r>
    </w:p>
    <w:p w14:paraId="4170A4D3" w14:textId="46234EF0"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3: Models Comparison between 500 Responses and 4.8k Responses</w:t>
      </w:r>
    </w:p>
    <w:p w14:paraId="1970036D" w14:textId="12AF168B"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We have run two experiments one with 500 responses and the one was with 4.8k responses, by looking at table </w:t>
      </w:r>
      <w:r w:rsidR="002C467D">
        <w:rPr>
          <w:rFonts w:asciiTheme="majorBidi" w:hAnsiTheme="majorBidi" w:cstheme="majorBidi"/>
          <w:sz w:val="24"/>
          <w:szCs w:val="24"/>
        </w:rPr>
        <w:t>4</w:t>
      </w:r>
      <w:r w:rsidRPr="005C0A03">
        <w:rPr>
          <w:rFonts w:asciiTheme="majorBidi" w:hAnsiTheme="majorBidi" w:cstheme="majorBidi"/>
          <w:sz w:val="24"/>
          <w:szCs w:val="24"/>
        </w:rPr>
        <w:t>.3 we can see that:</w:t>
      </w:r>
    </w:p>
    <w:p w14:paraId="79403F17"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SVC performed better in 500 responses.</w:t>
      </w:r>
    </w:p>
    <w:p w14:paraId="30C15509"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Naïve Bayes was better in the 4.8k responses, the BERT model was almost doing the same job.</w:t>
      </w:r>
    </w:p>
    <w:p w14:paraId="03E80188" w14:textId="77777777" w:rsidR="00F94B9C" w:rsidRPr="005C0A03" w:rsidRDefault="00F94B9C" w:rsidP="00F94B9C">
      <w:pPr>
        <w:pStyle w:val="ListParagraph"/>
        <w:numPr>
          <w:ilvl w:val="0"/>
          <w:numId w:val="17"/>
        </w:numPr>
        <w:rPr>
          <w:rFonts w:asciiTheme="majorBidi" w:hAnsiTheme="majorBidi" w:cstheme="majorBidi"/>
          <w:sz w:val="24"/>
          <w:szCs w:val="24"/>
        </w:rPr>
      </w:pPr>
      <w:r w:rsidRPr="005C0A03">
        <w:rPr>
          <w:rFonts w:asciiTheme="majorBidi" w:hAnsiTheme="majorBidi" w:cstheme="majorBidi"/>
          <w:sz w:val="24"/>
          <w:szCs w:val="24"/>
        </w:rPr>
        <w:t>The performance in both cases was almost identical having close scores, which doesn’t make any sense since the second case has almost 10 times the amount of data in the first case.</w:t>
      </w:r>
    </w:p>
    <w:p w14:paraId="768F67EA" w14:textId="77777777" w:rsidR="00F94B9C" w:rsidRPr="00C90D6F" w:rsidRDefault="00F94B9C" w:rsidP="00F94B9C">
      <w:pPr>
        <w:rPr>
          <w:rFonts w:asciiTheme="majorBidi" w:hAnsiTheme="majorBidi" w:cstheme="majorBidi"/>
        </w:rPr>
      </w:pPr>
    </w:p>
    <w:p w14:paraId="76926DF9" w14:textId="77777777" w:rsidR="00F94B9C" w:rsidRPr="00C90D6F" w:rsidRDefault="00F94B9C" w:rsidP="00F94B9C">
      <w:pPr>
        <w:rPr>
          <w:rFonts w:asciiTheme="majorBidi" w:hAnsiTheme="majorBidi" w:cstheme="majorBidi"/>
        </w:rPr>
      </w:pPr>
    </w:p>
    <w:p w14:paraId="2C956D8C" w14:textId="0814C0AC" w:rsidR="006D033F" w:rsidRPr="00C90D6F" w:rsidRDefault="006D033F" w:rsidP="006D033F">
      <w:pPr>
        <w:pStyle w:val="Heading2"/>
      </w:pPr>
      <w:r>
        <w:t xml:space="preserve">4.4 </w:t>
      </w:r>
      <w:r w:rsidRPr="00C90D6F">
        <w:t xml:space="preserve">– Experiment </w:t>
      </w:r>
      <w:r>
        <w:t>4</w:t>
      </w:r>
    </w:p>
    <w:p w14:paraId="769639FD"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In this experiment, we tried turning the problem into binary classification for each of the hate speech classes outlined in the project, while also trying the ‘hate’ label to evaluate hate recognition instead of classification. The reason for this experiment is to try and observe whether there is a notable improvement or not when simplifying the given problem, and possibly give an insight as to the general inadequacy of the classification for the multi-class case. </w:t>
      </w:r>
    </w:p>
    <w:p w14:paraId="7C3B9BE3" w14:textId="4AF71E45"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We trained the models on 500 response data and 4800 response data. The results are shown below (table </w:t>
      </w:r>
      <w:r w:rsidR="002C467D">
        <w:rPr>
          <w:rFonts w:asciiTheme="majorBidi" w:hAnsiTheme="majorBidi" w:cstheme="majorBidi"/>
          <w:sz w:val="24"/>
          <w:szCs w:val="24"/>
        </w:rPr>
        <w:t>4</w:t>
      </w:r>
      <w:r w:rsidRPr="005C0A03">
        <w:rPr>
          <w:rFonts w:asciiTheme="majorBidi" w:hAnsiTheme="majorBidi" w:cstheme="majorBidi"/>
          <w:sz w:val="24"/>
          <w:szCs w:val="24"/>
        </w:rPr>
        <w:t xml:space="preserve">.4, table </w:t>
      </w:r>
      <w:r w:rsidR="002C467D">
        <w:rPr>
          <w:rFonts w:asciiTheme="majorBidi" w:hAnsiTheme="majorBidi" w:cstheme="majorBidi"/>
          <w:sz w:val="24"/>
          <w:szCs w:val="24"/>
        </w:rPr>
        <w:t>4</w:t>
      </w:r>
      <w:r w:rsidRPr="005C0A03">
        <w:rPr>
          <w:rFonts w:asciiTheme="majorBidi" w:hAnsiTheme="majorBidi" w:cstheme="majorBidi"/>
          <w:sz w:val="24"/>
          <w:szCs w:val="24"/>
        </w:rPr>
        <w:t>.5) for the measure of accuracy.</w:t>
      </w:r>
    </w:p>
    <w:p w14:paraId="15D852C5"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sz w:val="24"/>
          <w:szCs w:val="24"/>
        </w:rPr>
        <w:lastRenderedPageBreak/>
        <w:drawing>
          <wp:inline distT="0" distB="0" distL="0" distR="0" wp14:anchorId="0B7C3FB0" wp14:editId="38A3FB96">
            <wp:extent cx="6008077" cy="2073942"/>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13453" cy="2075798"/>
                    </a:xfrm>
                    <a:prstGeom prst="rect">
                      <a:avLst/>
                    </a:prstGeom>
                    <a:noFill/>
                    <a:ln>
                      <a:noFill/>
                    </a:ln>
                  </pic:spPr>
                </pic:pic>
              </a:graphicData>
            </a:graphic>
          </wp:inline>
        </w:drawing>
      </w:r>
    </w:p>
    <w:p w14:paraId="26EC1A6C" w14:textId="0E6EB11B" w:rsidR="00F94B9C" w:rsidRPr="00C90D6F" w:rsidRDefault="00F94B9C" w:rsidP="00F94B9C">
      <w:pPr>
        <w:jc w:val="center"/>
        <w:rPr>
          <w:rFonts w:asciiTheme="majorBidi" w:hAnsiTheme="majorBidi" w:cstheme="majorBidi"/>
          <w:sz w:val="24"/>
          <w:szCs w:val="24"/>
        </w:rPr>
      </w:pPr>
      <w:bookmarkStart w:id="44" w:name="_Hlk125577604"/>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4: Binary Classification 500 Responses – Accuracy</w:t>
      </w:r>
    </w:p>
    <w:bookmarkEnd w:id="44"/>
    <w:p w14:paraId="4ABE6651"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sz w:val="24"/>
          <w:szCs w:val="24"/>
        </w:rPr>
        <w:drawing>
          <wp:inline distT="0" distB="0" distL="0" distR="0" wp14:anchorId="05F76943" wp14:editId="7F8DD28D">
            <wp:extent cx="6140524" cy="2210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54860" cy="2215355"/>
                    </a:xfrm>
                    <a:prstGeom prst="rect">
                      <a:avLst/>
                    </a:prstGeom>
                    <a:noFill/>
                    <a:ln>
                      <a:noFill/>
                    </a:ln>
                  </pic:spPr>
                </pic:pic>
              </a:graphicData>
            </a:graphic>
          </wp:inline>
        </w:drawing>
      </w:r>
    </w:p>
    <w:p w14:paraId="05681D67" w14:textId="0C395A5F"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5: Binary Classification 4.8k Responses - Accuracy</w:t>
      </w:r>
    </w:p>
    <w:p w14:paraId="063CA215"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Stated results entail the following:</w:t>
      </w:r>
    </w:p>
    <w:p w14:paraId="5F22B2CE" w14:textId="77777777" w:rsidR="00F94B9C" w:rsidRPr="005C0A03" w:rsidRDefault="00F94B9C" w:rsidP="00F94B9C">
      <w:pPr>
        <w:pStyle w:val="ListParagraph"/>
        <w:numPr>
          <w:ilvl w:val="0"/>
          <w:numId w:val="18"/>
        </w:numPr>
        <w:rPr>
          <w:rFonts w:asciiTheme="majorBidi" w:hAnsiTheme="majorBidi" w:cstheme="majorBidi"/>
          <w:sz w:val="24"/>
          <w:szCs w:val="24"/>
        </w:rPr>
      </w:pPr>
      <w:r w:rsidRPr="005C0A03">
        <w:rPr>
          <w:rFonts w:asciiTheme="majorBidi" w:hAnsiTheme="majorBidi" w:cstheme="majorBidi"/>
          <w:sz w:val="24"/>
          <w:szCs w:val="24"/>
        </w:rPr>
        <w:t>Generally good accuracy across most labels (E.g., Racist/not Racist with +80% accuracy)</w:t>
      </w:r>
    </w:p>
    <w:p w14:paraId="513264FF" w14:textId="0B454932" w:rsidR="00F94B9C" w:rsidRPr="005C0A03" w:rsidRDefault="00F94B9C" w:rsidP="00F94B9C">
      <w:pPr>
        <w:pStyle w:val="ListParagraph"/>
        <w:numPr>
          <w:ilvl w:val="0"/>
          <w:numId w:val="18"/>
        </w:numPr>
        <w:rPr>
          <w:rFonts w:asciiTheme="majorBidi" w:hAnsiTheme="majorBidi" w:cstheme="majorBidi"/>
          <w:sz w:val="24"/>
          <w:szCs w:val="24"/>
        </w:rPr>
      </w:pPr>
      <w:r w:rsidRPr="005C0A03">
        <w:rPr>
          <w:rFonts w:asciiTheme="majorBidi" w:hAnsiTheme="majorBidi" w:cstheme="majorBidi"/>
          <w:sz w:val="24"/>
          <w:szCs w:val="24"/>
        </w:rPr>
        <w:t xml:space="preserve">Logistic Regression and </w:t>
      </w:r>
      <w:r w:rsidR="00453736" w:rsidRPr="005C0A03">
        <w:rPr>
          <w:rFonts w:asciiTheme="majorBidi" w:hAnsiTheme="majorBidi" w:cstheme="majorBidi"/>
          <w:sz w:val="24"/>
          <w:szCs w:val="24"/>
        </w:rPr>
        <w:t>Random Forest</w:t>
      </w:r>
      <w:r w:rsidRPr="005C0A03">
        <w:rPr>
          <w:rFonts w:asciiTheme="majorBidi" w:hAnsiTheme="majorBidi" w:cstheme="majorBidi"/>
          <w:sz w:val="24"/>
          <w:szCs w:val="24"/>
        </w:rPr>
        <w:t xml:space="preserve"> showed the best results by average.</w:t>
      </w:r>
    </w:p>
    <w:p w14:paraId="15597483" w14:textId="77777777" w:rsidR="00F94B9C" w:rsidRPr="005C0A03" w:rsidRDefault="00F94B9C" w:rsidP="00F94B9C">
      <w:pPr>
        <w:pStyle w:val="ListParagraph"/>
        <w:numPr>
          <w:ilvl w:val="1"/>
          <w:numId w:val="18"/>
        </w:numPr>
        <w:rPr>
          <w:rFonts w:asciiTheme="majorBidi" w:hAnsiTheme="majorBidi" w:cstheme="majorBidi"/>
          <w:sz w:val="24"/>
          <w:szCs w:val="24"/>
        </w:rPr>
      </w:pPr>
      <w:r w:rsidRPr="005C0A03">
        <w:rPr>
          <w:rFonts w:asciiTheme="majorBidi" w:hAnsiTheme="majorBidi" w:cstheme="majorBidi"/>
          <w:sz w:val="24"/>
          <w:szCs w:val="24"/>
        </w:rPr>
        <w:t>Except for sexual harassment case for logistic regression</w:t>
      </w:r>
    </w:p>
    <w:p w14:paraId="23D79252" w14:textId="77777777" w:rsidR="00F94B9C" w:rsidRPr="005C0A03" w:rsidRDefault="00F94B9C" w:rsidP="00F94B9C">
      <w:pPr>
        <w:pStyle w:val="ListParagraph"/>
        <w:numPr>
          <w:ilvl w:val="0"/>
          <w:numId w:val="18"/>
        </w:numPr>
        <w:rPr>
          <w:rFonts w:asciiTheme="majorBidi" w:hAnsiTheme="majorBidi" w:cstheme="majorBidi"/>
          <w:sz w:val="24"/>
          <w:szCs w:val="24"/>
        </w:rPr>
      </w:pPr>
      <w:r w:rsidRPr="005C0A03">
        <w:rPr>
          <w:rFonts w:asciiTheme="majorBidi" w:hAnsiTheme="majorBidi" w:cstheme="majorBidi"/>
          <w:sz w:val="24"/>
          <w:szCs w:val="24"/>
        </w:rPr>
        <w:t>A huge improvement in accuracy compared to multi-class results.</w:t>
      </w:r>
    </w:p>
    <w:p w14:paraId="20150744" w14:textId="2FDFFCF4"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But then if we calculate the precision of the models to check positive case accuracy, the results degrade to very poor scales, as shown in tables </w:t>
      </w:r>
      <w:r w:rsidR="002C467D">
        <w:rPr>
          <w:rFonts w:asciiTheme="majorBidi" w:hAnsiTheme="majorBidi" w:cstheme="majorBidi"/>
          <w:sz w:val="24"/>
          <w:szCs w:val="24"/>
        </w:rPr>
        <w:t>4</w:t>
      </w:r>
      <w:r w:rsidRPr="005C0A03">
        <w:rPr>
          <w:rFonts w:asciiTheme="majorBidi" w:hAnsiTheme="majorBidi" w:cstheme="majorBidi"/>
          <w:sz w:val="24"/>
          <w:szCs w:val="24"/>
        </w:rPr>
        <w:t xml:space="preserve">.6 and </w:t>
      </w:r>
      <w:r w:rsidR="002C467D">
        <w:rPr>
          <w:rFonts w:asciiTheme="majorBidi" w:hAnsiTheme="majorBidi" w:cstheme="majorBidi"/>
          <w:sz w:val="24"/>
          <w:szCs w:val="24"/>
        </w:rPr>
        <w:t>4</w:t>
      </w:r>
      <w:r w:rsidRPr="005C0A03">
        <w:rPr>
          <w:rFonts w:asciiTheme="majorBidi" w:hAnsiTheme="majorBidi" w:cstheme="majorBidi"/>
          <w:sz w:val="24"/>
          <w:szCs w:val="24"/>
        </w:rPr>
        <w:t>.7 below.</w:t>
      </w:r>
    </w:p>
    <w:p w14:paraId="61C48D60"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sz w:val="24"/>
          <w:szCs w:val="24"/>
        </w:rPr>
        <w:lastRenderedPageBreak/>
        <w:drawing>
          <wp:inline distT="0" distB="0" distL="0" distR="0" wp14:anchorId="7ED379A8" wp14:editId="11EF2DC7">
            <wp:extent cx="6096779" cy="217946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16754" cy="2186607"/>
                    </a:xfrm>
                    <a:prstGeom prst="rect">
                      <a:avLst/>
                    </a:prstGeom>
                    <a:noFill/>
                    <a:ln>
                      <a:noFill/>
                    </a:ln>
                  </pic:spPr>
                </pic:pic>
              </a:graphicData>
            </a:graphic>
          </wp:inline>
        </w:drawing>
      </w:r>
    </w:p>
    <w:p w14:paraId="4C707544" w14:textId="693A55AB"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6: Binary Classification 500 Responses - Precision</w:t>
      </w:r>
    </w:p>
    <w:p w14:paraId="114F7FEE" w14:textId="4CC5B1F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sz w:val="24"/>
          <w:szCs w:val="24"/>
        </w:rPr>
        <w:drawing>
          <wp:inline distT="0" distB="0" distL="0" distR="0" wp14:anchorId="1FBBD5A1" wp14:editId="03FF4D05">
            <wp:extent cx="5963636" cy="2151624"/>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78718" cy="2157066"/>
                    </a:xfrm>
                    <a:prstGeom prst="rect">
                      <a:avLst/>
                    </a:prstGeom>
                    <a:noFill/>
                    <a:ln>
                      <a:noFill/>
                    </a:ln>
                  </pic:spPr>
                </pic:pic>
              </a:graphicData>
            </a:graphic>
          </wp:inline>
        </w:drawing>
      </w:r>
      <w:r w:rsidRPr="00C90D6F">
        <w:rPr>
          <w:rFonts w:asciiTheme="majorBidi" w:hAnsiTheme="majorBidi" w:cstheme="majorBidi"/>
          <w:sz w:val="24"/>
          <w:szCs w:val="24"/>
        </w:rPr>
        <w:b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7: Binary Classification 4.8k Responses - Precision</w:t>
      </w:r>
    </w:p>
    <w:p w14:paraId="31EB9937"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Taking both accuracy and precision into account, we can conclude the following:</w:t>
      </w:r>
    </w:p>
    <w:p w14:paraId="36619EF5" w14:textId="77777777" w:rsidR="00F94B9C" w:rsidRPr="005C0A03" w:rsidRDefault="00F94B9C" w:rsidP="00F94B9C">
      <w:pPr>
        <w:pStyle w:val="ListParagraph"/>
        <w:numPr>
          <w:ilvl w:val="0"/>
          <w:numId w:val="18"/>
        </w:numPr>
        <w:rPr>
          <w:rFonts w:asciiTheme="majorBidi" w:hAnsiTheme="majorBidi" w:cstheme="majorBidi"/>
          <w:sz w:val="24"/>
          <w:szCs w:val="24"/>
        </w:rPr>
      </w:pPr>
      <w:r w:rsidRPr="005C0A03">
        <w:rPr>
          <w:rFonts w:asciiTheme="majorBidi" w:hAnsiTheme="majorBidi" w:cstheme="majorBidi"/>
          <w:sz w:val="24"/>
          <w:szCs w:val="24"/>
        </w:rPr>
        <w:t>Since we have good accuracy but bad precision on positive class (Hate, Violent, Mockery, etc.), the model can differentiate on comments for the negative class but is unable to do so for the positive cases, having very few true positives captured in its predictions.</w:t>
      </w:r>
    </w:p>
    <w:p w14:paraId="5A1BFDE3" w14:textId="77777777" w:rsidR="00F94B9C" w:rsidRPr="005C0A03" w:rsidRDefault="00F94B9C" w:rsidP="00F94B9C">
      <w:pPr>
        <w:rPr>
          <w:rFonts w:asciiTheme="majorBidi" w:hAnsiTheme="majorBidi" w:cstheme="majorBidi"/>
          <w:sz w:val="28"/>
          <w:szCs w:val="28"/>
        </w:rPr>
      </w:pPr>
      <w:r w:rsidRPr="005C0A03">
        <w:rPr>
          <w:rFonts w:asciiTheme="majorBidi" w:hAnsiTheme="majorBidi" w:cstheme="majorBidi"/>
          <w:sz w:val="24"/>
          <w:szCs w:val="24"/>
        </w:rPr>
        <w:t>the model can’t recognize different types of hate, but it can recognize hate from non-hate. This is evident by precision measure between hate/not hate and other cases.</w:t>
      </w:r>
    </w:p>
    <w:p w14:paraId="7EE7C1FB" w14:textId="77777777" w:rsidR="00F94B9C" w:rsidRPr="00C90D6F" w:rsidRDefault="00F94B9C" w:rsidP="00D62E8B">
      <w:pPr>
        <w:pStyle w:val="Heading3"/>
        <w:rPr>
          <w:i/>
          <w:iCs/>
        </w:rPr>
      </w:pPr>
      <w:r w:rsidRPr="00C90D6F">
        <w:t>Analyze Incorrect classes &amp; Reasoning</w:t>
      </w:r>
    </w:p>
    <w:p w14:paraId="1C09B631" w14:textId="118B45E0"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Annotation results are shown below in table </w:t>
      </w:r>
      <w:r w:rsidR="002C467D">
        <w:rPr>
          <w:rFonts w:asciiTheme="majorBidi" w:hAnsiTheme="majorBidi" w:cstheme="majorBidi"/>
          <w:sz w:val="24"/>
          <w:szCs w:val="24"/>
        </w:rPr>
        <w:t>4</w:t>
      </w:r>
      <w:r w:rsidRPr="005C0A03">
        <w:rPr>
          <w:rFonts w:asciiTheme="majorBidi" w:hAnsiTheme="majorBidi" w:cstheme="majorBidi"/>
          <w:sz w:val="24"/>
          <w:szCs w:val="24"/>
        </w:rPr>
        <w:t>.8, some notes are:</w:t>
      </w:r>
    </w:p>
    <w:p w14:paraId="3B9F40F4" w14:textId="77777777" w:rsidR="00F94B9C" w:rsidRPr="005C0A03" w:rsidRDefault="00F94B9C" w:rsidP="00F94B9C">
      <w:pPr>
        <w:pStyle w:val="ListParagraph"/>
        <w:numPr>
          <w:ilvl w:val="0"/>
          <w:numId w:val="19"/>
        </w:numPr>
        <w:rPr>
          <w:rFonts w:asciiTheme="majorBidi" w:hAnsiTheme="majorBidi" w:cstheme="majorBidi"/>
          <w:sz w:val="24"/>
          <w:szCs w:val="24"/>
        </w:rPr>
      </w:pPr>
      <w:r w:rsidRPr="005C0A03">
        <w:rPr>
          <w:rFonts w:asciiTheme="majorBidi" w:hAnsiTheme="majorBidi" w:cstheme="majorBidi"/>
          <w:sz w:val="24"/>
          <w:szCs w:val="24"/>
        </w:rPr>
        <w:t>Inaccurate labeling by the website users, either by not understanding or differentiating between the labels or making random submissions.</w:t>
      </w:r>
    </w:p>
    <w:p w14:paraId="678BB199" w14:textId="77777777" w:rsidR="00F94B9C" w:rsidRPr="00C90D6F" w:rsidRDefault="00F94B9C" w:rsidP="00F94B9C">
      <w:pPr>
        <w:pStyle w:val="ListParagraph"/>
        <w:jc w:val="center"/>
        <w:rPr>
          <w:rFonts w:asciiTheme="majorBidi" w:hAnsiTheme="majorBidi" w:cstheme="majorBidi"/>
          <w:sz w:val="24"/>
          <w:szCs w:val="24"/>
        </w:rPr>
      </w:pPr>
      <w:r w:rsidRPr="00C90D6F">
        <w:rPr>
          <w:rFonts w:asciiTheme="majorBidi" w:hAnsiTheme="majorBidi" w:cstheme="majorBidi"/>
          <w:noProof/>
          <w:sz w:val="24"/>
          <w:szCs w:val="24"/>
        </w:rPr>
        <w:drawing>
          <wp:inline distT="0" distB="0" distL="0" distR="0" wp14:anchorId="743A6FE3" wp14:editId="00E344B7">
            <wp:extent cx="4238831" cy="46917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97796" cy="475697"/>
                    </a:xfrm>
                    <a:prstGeom prst="rect">
                      <a:avLst/>
                    </a:prstGeom>
                  </pic:spPr>
                </pic:pic>
              </a:graphicData>
            </a:graphic>
          </wp:inline>
        </w:drawing>
      </w:r>
    </w:p>
    <w:p w14:paraId="75291611" w14:textId="77777777" w:rsidR="00F94B9C" w:rsidRPr="00C90D6F" w:rsidRDefault="00F94B9C" w:rsidP="00F94B9C">
      <w:pPr>
        <w:pStyle w:val="ListParagraph"/>
        <w:jc w:val="center"/>
        <w:rPr>
          <w:rFonts w:asciiTheme="majorBidi" w:hAnsiTheme="majorBidi" w:cstheme="majorBidi"/>
          <w:noProof/>
          <w:sz w:val="24"/>
          <w:szCs w:val="24"/>
        </w:rPr>
      </w:pPr>
      <w:r w:rsidRPr="00C90D6F">
        <w:rPr>
          <w:rFonts w:asciiTheme="majorBidi" w:hAnsiTheme="majorBidi" w:cstheme="majorBidi"/>
          <w:noProof/>
          <w:sz w:val="24"/>
          <w:szCs w:val="24"/>
        </w:rPr>
        <w:lastRenderedPageBreak/>
        <w:drawing>
          <wp:inline distT="0" distB="0" distL="0" distR="0" wp14:anchorId="29CFCDAA" wp14:editId="2411BA8B">
            <wp:extent cx="3503566" cy="453667"/>
            <wp:effectExtent l="0" t="0" r="1905" b="3810"/>
            <wp:docPr id="20" name="Picture 2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a:blip r:embed="rId33"/>
                    <a:stretch>
                      <a:fillRect/>
                    </a:stretch>
                  </pic:blipFill>
                  <pic:spPr>
                    <a:xfrm>
                      <a:off x="0" y="0"/>
                      <a:ext cx="3589364" cy="464777"/>
                    </a:xfrm>
                    <a:prstGeom prst="rect">
                      <a:avLst/>
                    </a:prstGeom>
                  </pic:spPr>
                </pic:pic>
              </a:graphicData>
            </a:graphic>
          </wp:inline>
        </w:drawing>
      </w:r>
      <w:r w:rsidRPr="00C90D6F">
        <w:rPr>
          <w:rFonts w:asciiTheme="majorBidi" w:hAnsiTheme="majorBidi" w:cstheme="majorBidi"/>
          <w:noProof/>
          <w:sz w:val="24"/>
          <w:szCs w:val="24"/>
        </w:rPr>
        <w:t xml:space="preserve"> </w:t>
      </w:r>
      <w:r w:rsidRPr="00C90D6F">
        <w:rPr>
          <w:rFonts w:asciiTheme="majorBidi" w:hAnsiTheme="majorBidi" w:cstheme="majorBidi"/>
          <w:noProof/>
          <w:sz w:val="24"/>
          <w:szCs w:val="24"/>
        </w:rPr>
        <w:drawing>
          <wp:inline distT="0" distB="0" distL="0" distR="0" wp14:anchorId="572E25EC" wp14:editId="2071B281">
            <wp:extent cx="4568224" cy="332855"/>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59468" cy="339503"/>
                    </a:xfrm>
                    <a:prstGeom prst="rect">
                      <a:avLst/>
                    </a:prstGeom>
                  </pic:spPr>
                </pic:pic>
              </a:graphicData>
            </a:graphic>
          </wp:inline>
        </w:drawing>
      </w:r>
    </w:p>
    <w:p w14:paraId="44408210" w14:textId="77777777" w:rsidR="00F94B9C" w:rsidRPr="00C90D6F" w:rsidRDefault="00F94B9C" w:rsidP="00F94B9C">
      <w:pPr>
        <w:pStyle w:val="ListParagraph"/>
        <w:jc w:val="center"/>
        <w:rPr>
          <w:rFonts w:asciiTheme="majorBidi" w:hAnsiTheme="majorBidi" w:cstheme="majorBidi"/>
          <w:noProof/>
          <w:sz w:val="24"/>
          <w:szCs w:val="24"/>
        </w:rPr>
      </w:pPr>
      <w:r w:rsidRPr="00C90D6F">
        <w:rPr>
          <w:rFonts w:asciiTheme="majorBidi" w:hAnsiTheme="majorBidi" w:cstheme="majorBidi"/>
          <w:noProof/>
          <w:sz w:val="24"/>
          <w:szCs w:val="24"/>
        </w:rPr>
        <w:drawing>
          <wp:inline distT="0" distB="0" distL="0" distR="0" wp14:anchorId="44D9BFE7" wp14:editId="70A3CDDE">
            <wp:extent cx="3537446" cy="1689735"/>
            <wp:effectExtent l="19050" t="19050" r="25400" b="247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89765" cy="1714726"/>
                    </a:xfrm>
                    <a:prstGeom prst="rect">
                      <a:avLst/>
                    </a:prstGeom>
                    <a:ln>
                      <a:solidFill>
                        <a:schemeClr val="tx1"/>
                      </a:solidFill>
                    </a:ln>
                  </pic:spPr>
                </pic:pic>
              </a:graphicData>
            </a:graphic>
          </wp:inline>
        </w:drawing>
      </w:r>
    </w:p>
    <w:p w14:paraId="79CA6B43" w14:textId="77777777" w:rsidR="00F94B9C" w:rsidRPr="00C90D6F" w:rsidRDefault="00F94B9C" w:rsidP="00F94B9C">
      <w:pPr>
        <w:pStyle w:val="ListParagraph"/>
        <w:numPr>
          <w:ilvl w:val="0"/>
          <w:numId w:val="23"/>
        </w:numPr>
        <w:rPr>
          <w:rFonts w:asciiTheme="majorBidi" w:hAnsiTheme="majorBidi" w:cstheme="majorBidi"/>
          <w:noProof/>
          <w:sz w:val="24"/>
          <w:szCs w:val="24"/>
        </w:rPr>
      </w:pPr>
      <w:r w:rsidRPr="00C90D6F">
        <w:rPr>
          <w:rFonts w:asciiTheme="majorBidi" w:hAnsiTheme="majorBidi" w:cstheme="majorBidi"/>
          <w:noProof/>
          <w:sz w:val="24"/>
          <w:szCs w:val="24"/>
        </w:rPr>
        <w:t>For example, in the cases shown above, we can see that the real prediction was off, and the model was predicting it correctly.</w:t>
      </w:r>
    </w:p>
    <w:p w14:paraId="6581E62B" w14:textId="77777777" w:rsidR="00F94B9C" w:rsidRPr="00C90D6F" w:rsidRDefault="00F94B9C" w:rsidP="00F94B9C">
      <w:pPr>
        <w:pStyle w:val="ListParagraph"/>
        <w:numPr>
          <w:ilvl w:val="0"/>
          <w:numId w:val="19"/>
        </w:numPr>
        <w:rPr>
          <w:rFonts w:asciiTheme="majorBidi" w:hAnsiTheme="majorBidi" w:cstheme="majorBidi"/>
          <w:sz w:val="24"/>
          <w:szCs w:val="24"/>
        </w:rPr>
      </w:pPr>
      <w:r w:rsidRPr="00C90D6F">
        <w:rPr>
          <w:rFonts w:asciiTheme="majorBidi" w:hAnsiTheme="majorBidi" w:cstheme="majorBidi"/>
          <w:sz w:val="24"/>
          <w:szCs w:val="24"/>
        </w:rPr>
        <w:t>Conflicts between users’ answers and user bias on certain comments.</w:t>
      </w:r>
    </w:p>
    <w:p w14:paraId="4367F123" w14:textId="77777777" w:rsidR="00F94B9C" w:rsidRPr="00C90D6F" w:rsidRDefault="00F94B9C" w:rsidP="00F94B9C">
      <w:pPr>
        <w:pStyle w:val="ListParagraph"/>
        <w:rPr>
          <w:rFonts w:asciiTheme="majorBidi" w:hAnsiTheme="majorBidi" w:cstheme="majorBidi"/>
          <w:sz w:val="24"/>
          <w:szCs w:val="24"/>
        </w:rPr>
      </w:pPr>
      <w:r w:rsidRPr="00C90D6F">
        <w:rPr>
          <w:rFonts w:asciiTheme="majorBidi" w:hAnsiTheme="majorBidi" w:cstheme="majorBidi"/>
          <w:sz w:val="24"/>
          <w:szCs w:val="24"/>
        </w:rPr>
        <w:t>On 4.8k responses, we have 3092 unique question.</w:t>
      </w:r>
    </w:p>
    <w:p w14:paraId="059AACAD" w14:textId="77777777" w:rsidR="00F94B9C" w:rsidRPr="00C90D6F" w:rsidRDefault="00F94B9C" w:rsidP="00F94B9C">
      <w:pPr>
        <w:pStyle w:val="ListParagraph"/>
        <w:numPr>
          <w:ilvl w:val="0"/>
          <w:numId w:val="20"/>
        </w:numPr>
        <w:rPr>
          <w:rFonts w:asciiTheme="majorBidi" w:hAnsiTheme="majorBidi" w:cstheme="majorBidi"/>
          <w:sz w:val="24"/>
          <w:szCs w:val="24"/>
        </w:rPr>
      </w:pPr>
      <w:r w:rsidRPr="00C90D6F">
        <w:rPr>
          <w:rFonts w:asciiTheme="majorBidi" w:hAnsiTheme="majorBidi" w:cstheme="majorBidi"/>
          <w:sz w:val="24"/>
          <w:szCs w:val="24"/>
        </w:rPr>
        <w:t>Total Agreements: all responses agreed to the same label.</w:t>
      </w:r>
    </w:p>
    <w:p w14:paraId="19DF1DF9" w14:textId="77777777" w:rsidR="00F94B9C" w:rsidRPr="00C90D6F" w:rsidRDefault="00F94B9C" w:rsidP="00F94B9C">
      <w:pPr>
        <w:pStyle w:val="ListParagraph"/>
        <w:numPr>
          <w:ilvl w:val="0"/>
          <w:numId w:val="20"/>
        </w:numPr>
        <w:rPr>
          <w:rFonts w:asciiTheme="majorBidi" w:hAnsiTheme="majorBidi" w:cstheme="majorBidi"/>
          <w:sz w:val="24"/>
          <w:szCs w:val="24"/>
        </w:rPr>
      </w:pPr>
      <w:r w:rsidRPr="00C90D6F">
        <w:rPr>
          <w:rFonts w:asciiTheme="majorBidi" w:hAnsiTheme="majorBidi" w:cstheme="majorBidi"/>
          <w:sz w:val="24"/>
          <w:szCs w:val="24"/>
        </w:rPr>
        <w:t>Conflict: the response for the comment contains two classes.</w:t>
      </w:r>
    </w:p>
    <w:p w14:paraId="1F8DAAFB" w14:textId="77777777" w:rsidR="00F94B9C" w:rsidRPr="00C90D6F" w:rsidRDefault="00F94B9C" w:rsidP="00F94B9C">
      <w:pPr>
        <w:pStyle w:val="ListParagraph"/>
        <w:numPr>
          <w:ilvl w:val="0"/>
          <w:numId w:val="20"/>
        </w:numPr>
        <w:rPr>
          <w:rFonts w:asciiTheme="majorBidi" w:hAnsiTheme="majorBidi" w:cstheme="majorBidi"/>
          <w:sz w:val="24"/>
          <w:szCs w:val="24"/>
        </w:rPr>
      </w:pPr>
      <w:r w:rsidRPr="00C90D6F">
        <w:rPr>
          <w:rFonts w:asciiTheme="majorBidi" w:hAnsiTheme="majorBidi" w:cstheme="majorBidi"/>
          <w:sz w:val="24"/>
          <w:szCs w:val="24"/>
        </w:rPr>
        <w:t>Huge conflict: the response for the comment has more than two answers</w:t>
      </w:r>
    </w:p>
    <w:p w14:paraId="18E52AA4"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571DAC64" wp14:editId="286B6427">
            <wp:extent cx="1988820" cy="10744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988820" cy="1074420"/>
                    </a:xfrm>
                    <a:prstGeom prst="rect">
                      <a:avLst/>
                    </a:prstGeom>
                    <a:noFill/>
                    <a:ln>
                      <a:noFill/>
                    </a:ln>
                  </pic:spPr>
                </pic:pic>
              </a:graphicData>
            </a:graphic>
          </wp:inline>
        </w:drawing>
      </w:r>
    </w:p>
    <w:p w14:paraId="2AA185AF" w14:textId="2C51FBF4" w:rsidR="00F94B9C" w:rsidRPr="00C90D6F" w:rsidRDefault="00F94B9C" w:rsidP="00F94B9C">
      <w:pPr>
        <w:spacing w:line="256" w:lineRule="auto"/>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453736">
        <w:rPr>
          <w:rFonts w:asciiTheme="majorBidi" w:hAnsiTheme="majorBidi" w:cstheme="majorBidi"/>
          <w:sz w:val="24"/>
          <w:szCs w:val="24"/>
        </w:rPr>
        <w:t>4</w:t>
      </w:r>
      <w:r w:rsidRPr="00C90D6F">
        <w:rPr>
          <w:rFonts w:asciiTheme="majorBidi" w:hAnsiTheme="majorBidi" w:cstheme="majorBidi"/>
          <w:sz w:val="24"/>
          <w:szCs w:val="24"/>
        </w:rPr>
        <w:t>.8: Annotation results</w:t>
      </w:r>
    </w:p>
    <w:p w14:paraId="11925595" w14:textId="77777777" w:rsidR="00F94B9C" w:rsidRPr="00C90D6F" w:rsidRDefault="00F94B9C" w:rsidP="00D62E8B">
      <w:pPr>
        <w:pStyle w:val="Heading3"/>
        <w:rPr>
          <w:i/>
          <w:iCs/>
        </w:rPr>
      </w:pPr>
      <w:r w:rsidRPr="00C90D6F">
        <w:t>Balancing the Classes</w:t>
      </w:r>
    </w:p>
    <w:p w14:paraId="35E9E1CA" w14:textId="35075BEB"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Another experiment was run where classes were balanced, to analyze whether misclassification is attributed to the misbalance issue, we used under-sampling for the 500 responses, thus just 37 comments for each class. We also did the same for the 4.8k responses, which corresponds to 295 comments for each class. Results are shown in table </w:t>
      </w:r>
      <w:r w:rsidR="002C467D">
        <w:rPr>
          <w:rFonts w:asciiTheme="majorBidi" w:hAnsiTheme="majorBidi" w:cstheme="majorBidi"/>
          <w:sz w:val="24"/>
          <w:szCs w:val="24"/>
        </w:rPr>
        <w:t>4</w:t>
      </w:r>
      <w:r w:rsidRPr="005C0A03">
        <w:rPr>
          <w:rFonts w:asciiTheme="majorBidi" w:hAnsiTheme="majorBidi" w:cstheme="majorBidi"/>
          <w:sz w:val="24"/>
          <w:szCs w:val="24"/>
        </w:rPr>
        <w:t>.9 below.</w:t>
      </w:r>
    </w:p>
    <w:p w14:paraId="6887BFBF"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3AEDEE41" wp14:editId="54DA1565">
            <wp:extent cx="5873115" cy="12776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73115" cy="1277620"/>
                    </a:xfrm>
                    <a:prstGeom prst="rect">
                      <a:avLst/>
                    </a:prstGeom>
                    <a:noFill/>
                    <a:ln>
                      <a:noFill/>
                    </a:ln>
                  </pic:spPr>
                </pic:pic>
              </a:graphicData>
            </a:graphic>
          </wp:inline>
        </w:drawing>
      </w:r>
    </w:p>
    <w:p w14:paraId="3AD3F986" w14:textId="59CCF2A9" w:rsidR="00F94B9C" w:rsidRPr="00C90D6F" w:rsidRDefault="00F94B9C" w:rsidP="00F94B9C">
      <w:pPr>
        <w:spacing w:line="256" w:lineRule="auto"/>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2940D0">
        <w:rPr>
          <w:rFonts w:asciiTheme="majorBidi" w:hAnsiTheme="majorBidi" w:cstheme="majorBidi"/>
          <w:sz w:val="24"/>
          <w:szCs w:val="24"/>
        </w:rPr>
        <w:t>4</w:t>
      </w:r>
      <w:r w:rsidRPr="00C90D6F">
        <w:rPr>
          <w:rFonts w:asciiTheme="majorBidi" w:hAnsiTheme="majorBidi" w:cstheme="majorBidi"/>
          <w:sz w:val="24"/>
          <w:szCs w:val="24"/>
        </w:rPr>
        <w:t>.9: Models Experiments</w:t>
      </w:r>
    </w:p>
    <w:p w14:paraId="71185C2C"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lastRenderedPageBreak/>
        <w:t xml:space="preserve">Result: We can see that there no improvement even when balancing the classes, thus the issue can’t be ascribed by the misbalance, clarified by the results displayed above. </w:t>
      </w:r>
    </w:p>
    <w:p w14:paraId="004039B6" w14:textId="348A4C26" w:rsidR="00D62E8B" w:rsidRPr="00C90D6F" w:rsidRDefault="00D62E8B" w:rsidP="00D62E8B">
      <w:pPr>
        <w:pStyle w:val="Heading2"/>
      </w:pPr>
      <w:r>
        <w:t xml:space="preserve">4.5 </w:t>
      </w:r>
      <w:r w:rsidRPr="00C90D6F">
        <w:t xml:space="preserve">– Experiment </w:t>
      </w:r>
      <w:r>
        <w:t>5</w:t>
      </w:r>
    </w:p>
    <w:p w14:paraId="45BA5804"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For the final experiment, we’ve tried using pretrained models employed from the hugging face platform, particularly text-classification models based on BERT (and ARABERT for Arabic language), through which we are going to fine-tune them with our data and evaluate the results, to see any significant improvement from the previous results.</w:t>
      </w:r>
    </w:p>
    <w:p w14:paraId="18CF6154" w14:textId="205587B8"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The models were trained for 10 epochs on a batch size of 4 (due to computation constraints), using train and evaluation splits of the data, with fraction of 15% for the evaluation part. various evaluation metrics were used, such as precision, recall and accuracy. The final evaluation for the models is revealed in </w:t>
      </w:r>
      <w:r w:rsidR="002C467D">
        <w:rPr>
          <w:rFonts w:asciiTheme="majorBidi" w:hAnsiTheme="majorBidi" w:cstheme="majorBidi"/>
          <w:sz w:val="24"/>
          <w:szCs w:val="24"/>
        </w:rPr>
        <w:t>4</w:t>
      </w:r>
      <w:r w:rsidRPr="005C0A03">
        <w:rPr>
          <w:rFonts w:asciiTheme="majorBidi" w:hAnsiTheme="majorBidi" w:cstheme="majorBidi"/>
          <w:sz w:val="24"/>
          <w:szCs w:val="24"/>
        </w:rPr>
        <w:t>.10 below.</w:t>
      </w:r>
    </w:p>
    <w:p w14:paraId="66D59F1E"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4D739F1A" wp14:editId="67AB995C">
            <wp:extent cx="5146675" cy="89662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46675" cy="896620"/>
                    </a:xfrm>
                    <a:prstGeom prst="rect">
                      <a:avLst/>
                    </a:prstGeom>
                    <a:noFill/>
                    <a:ln>
                      <a:noFill/>
                    </a:ln>
                  </pic:spPr>
                </pic:pic>
              </a:graphicData>
            </a:graphic>
          </wp:inline>
        </w:drawing>
      </w:r>
    </w:p>
    <w:p w14:paraId="2C46264E" w14:textId="53EFDF44" w:rsidR="00F94B9C" w:rsidRPr="00C90D6F" w:rsidRDefault="00F94B9C" w:rsidP="00F94B9C">
      <w:pPr>
        <w:spacing w:line="256" w:lineRule="auto"/>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E93202">
        <w:rPr>
          <w:rFonts w:asciiTheme="majorBidi" w:hAnsiTheme="majorBidi" w:cstheme="majorBidi"/>
          <w:sz w:val="24"/>
          <w:szCs w:val="24"/>
        </w:rPr>
        <w:t>4</w:t>
      </w:r>
      <w:r w:rsidRPr="00C90D6F">
        <w:rPr>
          <w:rFonts w:asciiTheme="majorBidi" w:hAnsiTheme="majorBidi" w:cstheme="majorBidi"/>
          <w:sz w:val="24"/>
          <w:szCs w:val="24"/>
        </w:rPr>
        <w:t>.10: BERT Vs. araBERT</w:t>
      </w:r>
    </w:p>
    <w:p w14:paraId="1A38411A" w14:textId="77777777"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The following can be concluded:</w:t>
      </w:r>
    </w:p>
    <w:p w14:paraId="7B262FD9" w14:textId="77777777" w:rsidR="00F94B9C" w:rsidRPr="005C0A03" w:rsidRDefault="00F94B9C" w:rsidP="00F94B9C">
      <w:pPr>
        <w:pStyle w:val="ListParagraph"/>
        <w:numPr>
          <w:ilvl w:val="0"/>
          <w:numId w:val="21"/>
        </w:numPr>
        <w:rPr>
          <w:rFonts w:asciiTheme="majorBidi" w:hAnsiTheme="majorBidi" w:cstheme="majorBidi"/>
          <w:sz w:val="24"/>
          <w:szCs w:val="24"/>
        </w:rPr>
      </w:pPr>
      <w:r w:rsidRPr="005C0A03">
        <w:rPr>
          <w:rFonts w:asciiTheme="majorBidi" w:hAnsiTheme="majorBidi" w:cstheme="majorBidi"/>
          <w:sz w:val="24"/>
          <w:szCs w:val="24"/>
        </w:rPr>
        <w:t>An underwhelming score across all measures, and especially the precision metric.</w:t>
      </w:r>
    </w:p>
    <w:p w14:paraId="03069AE3" w14:textId="77777777" w:rsidR="00F94B9C" w:rsidRPr="005C0A03" w:rsidRDefault="00F94B9C" w:rsidP="00F94B9C">
      <w:pPr>
        <w:pStyle w:val="ListParagraph"/>
        <w:numPr>
          <w:ilvl w:val="0"/>
          <w:numId w:val="21"/>
        </w:numPr>
        <w:rPr>
          <w:rFonts w:asciiTheme="majorBidi" w:hAnsiTheme="majorBidi" w:cstheme="majorBidi"/>
          <w:sz w:val="24"/>
          <w:szCs w:val="24"/>
        </w:rPr>
      </w:pPr>
      <w:r w:rsidRPr="005C0A03">
        <w:rPr>
          <w:rFonts w:asciiTheme="majorBidi" w:hAnsiTheme="majorBidi" w:cstheme="majorBidi"/>
          <w:sz w:val="24"/>
          <w:szCs w:val="24"/>
        </w:rPr>
        <w:t>A significantly lower measure for precision than accuracy means that the problem of identifying categories of hate persists from previous experiments.</w:t>
      </w:r>
    </w:p>
    <w:p w14:paraId="2F709E1A" w14:textId="77777777" w:rsidR="00F94B9C" w:rsidRPr="005C0A03" w:rsidRDefault="00F94B9C" w:rsidP="00F94B9C">
      <w:pPr>
        <w:pStyle w:val="ListParagraph"/>
        <w:numPr>
          <w:ilvl w:val="0"/>
          <w:numId w:val="21"/>
        </w:numPr>
        <w:rPr>
          <w:rFonts w:asciiTheme="majorBidi" w:hAnsiTheme="majorBidi" w:cstheme="majorBidi"/>
          <w:sz w:val="24"/>
          <w:szCs w:val="24"/>
        </w:rPr>
      </w:pPr>
      <w:r w:rsidRPr="005C0A03">
        <w:rPr>
          <w:rFonts w:asciiTheme="majorBidi" w:hAnsiTheme="majorBidi" w:cstheme="majorBidi"/>
          <w:sz w:val="24"/>
          <w:szCs w:val="24"/>
        </w:rPr>
        <w:t>The model is generally learning misleading patterns found within our data, even after cleaning.</w:t>
      </w:r>
    </w:p>
    <w:p w14:paraId="0E6E28A9" w14:textId="77777777" w:rsidR="00F94B9C" w:rsidRPr="00C90D6F" w:rsidRDefault="00F94B9C" w:rsidP="00F94B9C">
      <w:pPr>
        <w:rPr>
          <w:rFonts w:asciiTheme="majorBidi" w:hAnsiTheme="majorBidi" w:cstheme="majorBidi"/>
        </w:rPr>
      </w:pPr>
    </w:p>
    <w:p w14:paraId="38982000" w14:textId="4536C76D" w:rsidR="00D62E8B" w:rsidRPr="00C90D6F" w:rsidRDefault="00D62E8B" w:rsidP="00D62E8B">
      <w:pPr>
        <w:pStyle w:val="Heading2"/>
      </w:pPr>
      <w:r>
        <w:t xml:space="preserve">4.6 </w:t>
      </w:r>
      <w:r w:rsidRPr="00C90D6F">
        <w:t xml:space="preserve">– Experiment </w:t>
      </w:r>
      <w:r>
        <w:t>6</w:t>
      </w:r>
    </w:p>
    <w:p w14:paraId="2020CD92" w14:textId="668D9DE1" w:rsidR="00F94B9C" w:rsidRPr="005C0A03" w:rsidRDefault="0011183F" w:rsidP="00F94B9C">
      <w:pPr>
        <w:rPr>
          <w:rFonts w:asciiTheme="majorBidi" w:hAnsiTheme="majorBidi" w:cstheme="majorBidi"/>
          <w:sz w:val="24"/>
          <w:szCs w:val="24"/>
        </w:rPr>
      </w:pPr>
      <w:r>
        <w:rPr>
          <w:rFonts w:asciiTheme="majorBidi" w:hAnsiTheme="majorBidi" w:cstheme="majorBidi"/>
          <w:sz w:val="24"/>
          <w:szCs w:val="24"/>
        </w:rPr>
        <w:t>D</w:t>
      </w:r>
      <w:r w:rsidR="00F94B9C" w:rsidRPr="005C0A03">
        <w:rPr>
          <w:rFonts w:asciiTheme="majorBidi" w:hAnsiTheme="majorBidi" w:cstheme="majorBidi"/>
          <w:sz w:val="24"/>
          <w:szCs w:val="24"/>
        </w:rPr>
        <w:t xml:space="preserve">ue to users’ labeling bias and errors, and the overall meager classification results, another method was tried for making the dataset, by showing only 1000 questions to the users, we can make just these 1k show in the website to get a good number of responses on these questions, by doing that we can almost make sure that the questions and their bag of words were labeled correctly. We’re also limiting the number of people using the website to a couple of users to resolve the conflict matter. Table </w:t>
      </w:r>
      <w:r w:rsidR="002C467D">
        <w:rPr>
          <w:rFonts w:asciiTheme="majorBidi" w:hAnsiTheme="majorBidi" w:cstheme="majorBidi"/>
          <w:sz w:val="24"/>
          <w:szCs w:val="24"/>
        </w:rPr>
        <w:t>4</w:t>
      </w:r>
      <w:r w:rsidR="00F94B9C" w:rsidRPr="005C0A03">
        <w:rPr>
          <w:rFonts w:asciiTheme="majorBidi" w:hAnsiTheme="majorBidi" w:cstheme="majorBidi"/>
          <w:sz w:val="24"/>
          <w:szCs w:val="24"/>
        </w:rPr>
        <w:t xml:space="preserve">.11 shows the annotation results for the </w:t>
      </w:r>
      <w:r w:rsidR="009733CB" w:rsidRPr="005C0A03">
        <w:rPr>
          <w:rFonts w:asciiTheme="majorBidi" w:hAnsiTheme="majorBidi" w:cstheme="majorBidi"/>
          <w:sz w:val="24"/>
          <w:szCs w:val="24"/>
        </w:rPr>
        <w:t>procedure</w:t>
      </w:r>
      <w:r w:rsidR="00F94B9C" w:rsidRPr="005C0A03">
        <w:rPr>
          <w:rFonts w:asciiTheme="majorBidi" w:hAnsiTheme="majorBidi" w:cstheme="majorBidi"/>
          <w:sz w:val="24"/>
          <w:szCs w:val="24"/>
        </w:rPr>
        <w:t>.</w:t>
      </w:r>
    </w:p>
    <w:p w14:paraId="257B1396"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3D27545C" wp14:editId="28DC2384">
            <wp:extent cx="2045823" cy="1065342"/>
            <wp:effectExtent l="0" t="0" r="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47571" cy="1066252"/>
                    </a:xfrm>
                    <a:prstGeom prst="rect">
                      <a:avLst/>
                    </a:prstGeom>
                    <a:noFill/>
                    <a:ln>
                      <a:noFill/>
                    </a:ln>
                  </pic:spPr>
                </pic:pic>
              </a:graphicData>
            </a:graphic>
          </wp:inline>
        </w:drawing>
      </w:r>
    </w:p>
    <w:p w14:paraId="7DAB2825" w14:textId="438C9282" w:rsidR="00F94B9C" w:rsidRPr="00C90D6F" w:rsidRDefault="00F94B9C" w:rsidP="00F94B9C">
      <w:pPr>
        <w:spacing w:line="254" w:lineRule="auto"/>
        <w:jc w:val="center"/>
        <w:rPr>
          <w:rFonts w:asciiTheme="majorBidi" w:hAnsiTheme="majorBidi" w:cstheme="majorBidi"/>
          <w:sz w:val="24"/>
          <w:szCs w:val="24"/>
        </w:rPr>
      </w:pPr>
      <w:r w:rsidRPr="00C90D6F">
        <w:rPr>
          <w:rFonts w:asciiTheme="majorBidi" w:hAnsiTheme="majorBidi" w:cstheme="majorBidi"/>
          <w:sz w:val="24"/>
          <w:szCs w:val="24"/>
        </w:rPr>
        <w:t xml:space="preserve">Table </w:t>
      </w:r>
      <w:r w:rsidR="00F50FE6">
        <w:rPr>
          <w:rFonts w:asciiTheme="majorBidi" w:hAnsiTheme="majorBidi" w:cstheme="majorBidi"/>
          <w:sz w:val="24"/>
          <w:szCs w:val="24"/>
        </w:rPr>
        <w:t>4</w:t>
      </w:r>
      <w:r w:rsidRPr="00C90D6F">
        <w:rPr>
          <w:rFonts w:asciiTheme="majorBidi" w:hAnsiTheme="majorBidi" w:cstheme="majorBidi"/>
          <w:sz w:val="24"/>
          <w:szCs w:val="24"/>
        </w:rPr>
        <w:t>.11: Annotation results</w:t>
      </w:r>
    </w:p>
    <w:p w14:paraId="2A301EA9" w14:textId="77777777" w:rsidR="00F94B9C" w:rsidRPr="00C90D6F" w:rsidRDefault="00F94B9C" w:rsidP="002C467D">
      <w:pPr>
        <w:pStyle w:val="Heading3"/>
        <w:rPr>
          <w:i/>
          <w:iCs/>
        </w:rPr>
      </w:pPr>
      <w:r w:rsidRPr="00C90D6F">
        <w:lastRenderedPageBreak/>
        <w:t>Class Distribution</w:t>
      </w:r>
    </w:p>
    <w:p w14:paraId="1314FFC1" w14:textId="74B7108C"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General class distribution after labeling is displayed below (Figure </w:t>
      </w:r>
      <w:r w:rsidR="002C467D">
        <w:rPr>
          <w:rFonts w:asciiTheme="majorBidi" w:hAnsiTheme="majorBidi" w:cstheme="majorBidi"/>
          <w:sz w:val="24"/>
          <w:szCs w:val="24"/>
        </w:rPr>
        <w:t>4</w:t>
      </w:r>
      <w:r w:rsidRPr="005C0A03">
        <w:rPr>
          <w:rFonts w:asciiTheme="majorBidi" w:hAnsiTheme="majorBidi" w:cstheme="majorBidi"/>
          <w:sz w:val="24"/>
          <w:szCs w:val="24"/>
        </w:rPr>
        <w:t>.</w:t>
      </w:r>
      <w:r w:rsidR="002C467D">
        <w:rPr>
          <w:rFonts w:asciiTheme="majorBidi" w:hAnsiTheme="majorBidi" w:cstheme="majorBidi"/>
          <w:sz w:val="24"/>
          <w:szCs w:val="24"/>
        </w:rPr>
        <w:t>3</w:t>
      </w:r>
      <w:r w:rsidRPr="005C0A03">
        <w:rPr>
          <w:rFonts w:asciiTheme="majorBidi" w:hAnsiTheme="majorBidi" w:cstheme="majorBidi"/>
          <w:sz w:val="24"/>
          <w:szCs w:val="24"/>
        </w:rPr>
        <w:t>). It is noted that the normal class is most prominent among classes, and very few examples are labeled for both religious affiliation and sexual harassment, which is true for previous cases of class distribution figure, with the difference being that the skew level being higher and more imbalanced than previous annotation experiments.</w:t>
      </w:r>
    </w:p>
    <w:p w14:paraId="27A45818" w14:textId="77777777"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noProof/>
        </w:rPr>
        <w:drawing>
          <wp:inline distT="0" distB="0" distL="0" distR="0" wp14:anchorId="204B4D7B" wp14:editId="03E828F3">
            <wp:extent cx="5943600" cy="4025265"/>
            <wp:effectExtent l="0" t="0" r="0"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4025265"/>
                    </a:xfrm>
                    <a:prstGeom prst="rect">
                      <a:avLst/>
                    </a:prstGeom>
                    <a:noFill/>
                    <a:ln>
                      <a:noFill/>
                    </a:ln>
                  </pic:spPr>
                </pic:pic>
              </a:graphicData>
            </a:graphic>
          </wp:inline>
        </w:drawing>
      </w:r>
    </w:p>
    <w:p w14:paraId="66D46769" w14:textId="701B0BBA" w:rsidR="00F94B9C" w:rsidRPr="00C90D6F" w:rsidRDefault="00F94B9C" w:rsidP="00F94B9C">
      <w:pPr>
        <w:jc w:val="center"/>
        <w:rPr>
          <w:rFonts w:asciiTheme="majorBidi" w:hAnsiTheme="majorBidi" w:cstheme="majorBidi"/>
          <w:sz w:val="24"/>
          <w:szCs w:val="24"/>
        </w:rPr>
      </w:pPr>
      <w:r w:rsidRPr="00C90D6F">
        <w:rPr>
          <w:rFonts w:asciiTheme="majorBidi" w:hAnsiTheme="majorBidi" w:cstheme="majorBidi"/>
          <w:sz w:val="24"/>
          <w:szCs w:val="24"/>
        </w:rPr>
        <w:t xml:space="preserve">Figure </w:t>
      </w:r>
      <w:r w:rsidR="002C467D">
        <w:rPr>
          <w:rFonts w:asciiTheme="majorBidi" w:hAnsiTheme="majorBidi" w:cstheme="majorBidi"/>
          <w:sz w:val="24"/>
          <w:szCs w:val="24"/>
        </w:rPr>
        <w:t>4</w:t>
      </w:r>
      <w:r w:rsidRPr="00C90D6F">
        <w:rPr>
          <w:rFonts w:asciiTheme="majorBidi" w:hAnsiTheme="majorBidi" w:cstheme="majorBidi"/>
          <w:sz w:val="24"/>
          <w:szCs w:val="24"/>
        </w:rPr>
        <w:t>.</w:t>
      </w:r>
      <w:r w:rsidR="002C467D">
        <w:rPr>
          <w:rFonts w:asciiTheme="majorBidi" w:hAnsiTheme="majorBidi" w:cstheme="majorBidi"/>
          <w:sz w:val="24"/>
          <w:szCs w:val="24"/>
        </w:rPr>
        <w:t>3</w:t>
      </w:r>
      <w:r w:rsidRPr="00C90D6F">
        <w:rPr>
          <w:rFonts w:asciiTheme="majorBidi" w:hAnsiTheme="majorBidi" w:cstheme="majorBidi"/>
          <w:sz w:val="24"/>
          <w:szCs w:val="24"/>
        </w:rPr>
        <w:t>: Class Distribution (1000 Responses)</w:t>
      </w:r>
    </w:p>
    <w:p w14:paraId="7D90070D" w14:textId="77777777" w:rsidR="00F94B9C" w:rsidRPr="00C90D6F" w:rsidRDefault="00F94B9C" w:rsidP="002C467D">
      <w:pPr>
        <w:pStyle w:val="Heading3"/>
        <w:rPr>
          <w:i/>
          <w:iCs/>
        </w:rPr>
      </w:pPr>
      <w:r w:rsidRPr="00C90D6F">
        <w:t>Word cloud</w:t>
      </w:r>
    </w:p>
    <w:p w14:paraId="196B6ABF" w14:textId="50C8D4C6" w:rsidR="00F94B9C" w:rsidRPr="00C90D6F" w:rsidRDefault="00F94B9C" w:rsidP="00F94B9C">
      <w:pPr>
        <w:rPr>
          <w:rFonts w:asciiTheme="majorBidi" w:hAnsiTheme="majorBidi" w:cstheme="majorBidi"/>
          <w:sz w:val="24"/>
          <w:szCs w:val="24"/>
        </w:rPr>
      </w:pPr>
      <w:r w:rsidRPr="00C90D6F">
        <w:rPr>
          <w:rFonts w:asciiTheme="majorBidi" w:hAnsiTheme="majorBidi" w:cstheme="majorBidi"/>
          <w:sz w:val="24"/>
          <w:szCs w:val="24"/>
        </w:rPr>
        <w:t xml:space="preserve">After finishing with our labeling, we extracted unique bag of words and made word cloud for each class, shown in figures </w:t>
      </w:r>
      <w:r w:rsidR="002C467D">
        <w:rPr>
          <w:rFonts w:asciiTheme="majorBidi" w:hAnsiTheme="majorBidi" w:cstheme="majorBidi"/>
          <w:sz w:val="24"/>
          <w:szCs w:val="24"/>
        </w:rPr>
        <w:t>4.4</w:t>
      </w:r>
      <w:r w:rsidRPr="00C90D6F">
        <w:rPr>
          <w:rFonts w:asciiTheme="majorBidi" w:hAnsiTheme="majorBidi" w:cstheme="majorBidi"/>
          <w:sz w:val="24"/>
          <w:szCs w:val="24"/>
        </w:rPr>
        <w:t>-</w:t>
      </w:r>
      <w:r w:rsidR="002C467D">
        <w:rPr>
          <w:rFonts w:asciiTheme="majorBidi" w:hAnsiTheme="majorBidi" w:cstheme="majorBidi"/>
          <w:sz w:val="24"/>
          <w:szCs w:val="24"/>
        </w:rPr>
        <w:t>4.9</w:t>
      </w:r>
    </w:p>
    <w:p w14:paraId="48EADFF4"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lastRenderedPageBreak/>
        <w:drawing>
          <wp:inline distT="0" distB="0" distL="0" distR="0" wp14:anchorId="7C77ADC4" wp14:editId="165240F3">
            <wp:extent cx="4578226" cy="36092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1"/>
                    <a:stretch>
                      <a:fillRect/>
                    </a:stretch>
                  </pic:blipFill>
                  <pic:spPr>
                    <a:xfrm>
                      <a:off x="0" y="0"/>
                      <a:ext cx="4581932" cy="3612163"/>
                    </a:xfrm>
                    <a:prstGeom prst="rect">
                      <a:avLst/>
                    </a:prstGeom>
                  </pic:spPr>
                </pic:pic>
              </a:graphicData>
            </a:graphic>
          </wp:inline>
        </w:drawing>
      </w:r>
    </w:p>
    <w:p w14:paraId="759E60D0" w14:textId="53D2D64D" w:rsidR="00F94B9C" w:rsidRPr="00C90D6F" w:rsidRDefault="00F94B9C" w:rsidP="00F94B9C">
      <w:pPr>
        <w:jc w:val="center"/>
        <w:rPr>
          <w:rFonts w:asciiTheme="majorBidi" w:hAnsiTheme="majorBidi" w:cstheme="majorBidi"/>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4</w:t>
      </w:r>
      <w:r w:rsidRPr="00C90D6F">
        <w:rPr>
          <w:rFonts w:asciiTheme="majorBidi" w:hAnsiTheme="majorBidi" w:cstheme="majorBidi"/>
        </w:rPr>
        <w:t>: Word Cloud for Normal class</w:t>
      </w:r>
    </w:p>
    <w:p w14:paraId="57F50F36"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6C9270C8" wp14:editId="48FDA5F0">
            <wp:extent cx="4387241" cy="3424604"/>
            <wp:effectExtent l="0" t="0" r="0" b="4445"/>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42"/>
                    <a:stretch>
                      <a:fillRect/>
                    </a:stretch>
                  </pic:blipFill>
                  <pic:spPr>
                    <a:xfrm>
                      <a:off x="0" y="0"/>
                      <a:ext cx="4390076" cy="3426817"/>
                    </a:xfrm>
                    <a:prstGeom prst="rect">
                      <a:avLst/>
                    </a:prstGeom>
                  </pic:spPr>
                </pic:pic>
              </a:graphicData>
            </a:graphic>
          </wp:inline>
        </w:drawing>
      </w:r>
    </w:p>
    <w:p w14:paraId="6F556A00" w14:textId="4F6860C8" w:rsidR="00F94B9C" w:rsidRPr="00C90D6F" w:rsidRDefault="00F94B9C" w:rsidP="00F94B9C">
      <w:pPr>
        <w:jc w:val="center"/>
        <w:rPr>
          <w:rFonts w:asciiTheme="majorBidi" w:hAnsiTheme="majorBidi" w:cstheme="majorBidi"/>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5</w:t>
      </w:r>
      <w:r w:rsidRPr="00C90D6F">
        <w:rPr>
          <w:rFonts w:asciiTheme="majorBidi" w:hAnsiTheme="majorBidi" w:cstheme="majorBidi"/>
        </w:rPr>
        <w:t>: Word Cloud for Mockery class</w:t>
      </w:r>
    </w:p>
    <w:p w14:paraId="3AD0649B" w14:textId="77777777" w:rsidR="00F94B9C" w:rsidRPr="00C90D6F" w:rsidRDefault="00F94B9C" w:rsidP="00F94B9C">
      <w:pPr>
        <w:jc w:val="center"/>
        <w:rPr>
          <w:rFonts w:asciiTheme="majorBidi" w:hAnsiTheme="majorBidi" w:cstheme="majorBidi"/>
        </w:rPr>
      </w:pPr>
    </w:p>
    <w:p w14:paraId="67B069A5" w14:textId="77777777" w:rsidR="00F94B9C" w:rsidRPr="00C90D6F" w:rsidRDefault="00F94B9C" w:rsidP="00F94B9C">
      <w:pPr>
        <w:jc w:val="center"/>
        <w:rPr>
          <w:rFonts w:asciiTheme="majorBidi" w:hAnsiTheme="majorBidi" w:cstheme="majorBidi"/>
          <w:noProof/>
        </w:rPr>
      </w:pPr>
      <w:r w:rsidRPr="00C90D6F">
        <w:rPr>
          <w:rFonts w:asciiTheme="majorBidi" w:hAnsiTheme="majorBidi" w:cstheme="majorBidi"/>
          <w:noProof/>
        </w:rPr>
        <w:lastRenderedPageBreak/>
        <w:drawing>
          <wp:inline distT="0" distB="0" distL="0" distR="0" wp14:anchorId="45D3B6A3" wp14:editId="66126BDF">
            <wp:extent cx="3870067" cy="3030053"/>
            <wp:effectExtent l="0" t="0" r="0" b="0"/>
            <wp:docPr id="42" name="Picture 42"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whiteboard&#10;&#10;Description automatically generated"/>
                    <pic:cNvPicPr/>
                  </pic:nvPicPr>
                  <pic:blipFill>
                    <a:blip r:embed="rId43"/>
                    <a:stretch>
                      <a:fillRect/>
                    </a:stretch>
                  </pic:blipFill>
                  <pic:spPr>
                    <a:xfrm>
                      <a:off x="0" y="0"/>
                      <a:ext cx="3874118" cy="3033224"/>
                    </a:xfrm>
                    <a:prstGeom prst="rect">
                      <a:avLst/>
                    </a:prstGeom>
                  </pic:spPr>
                </pic:pic>
              </a:graphicData>
            </a:graphic>
          </wp:inline>
        </w:drawing>
      </w:r>
      <w:r w:rsidRPr="00C90D6F">
        <w:rPr>
          <w:rFonts w:asciiTheme="majorBidi" w:hAnsiTheme="majorBidi" w:cstheme="majorBidi"/>
          <w:noProof/>
        </w:rPr>
        <w:t xml:space="preserve"> </w:t>
      </w:r>
    </w:p>
    <w:p w14:paraId="75D1C8E3" w14:textId="5418CC08" w:rsidR="00F94B9C" w:rsidRPr="00C90D6F" w:rsidRDefault="00F94B9C" w:rsidP="00F94B9C">
      <w:pPr>
        <w:jc w:val="center"/>
        <w:rPr>
          <w:rFonts w:asciiTheme="majorBidi" w:hAnsiTheme="majorBidi" w:cstheme="majorBidi"/>
          <w:noProof/>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6</w:t>
      </w:r>
      <w:r w:rsidRPr="00C90D6F">
        <w:rPr>
          <w:rFonts w:asciiTheme="majorBidi" w:hAnsiTheme="majorBidi" w:cstheme="majorBidi"/>
        </w:rPr>
        <w:t>: Word Cloud for Violent class</w:t>
      </w:r>
    </w:p>
    <w:p w14:paraId="0C14A687" w14:textId="77777777" w:rsidR="00F94B9C" w:rsidRPr="00C90D6F" w:rsidRDefault="00F94B9C" w:rsidP="00F94B9C">
      <w:pPr>
        <w:jc w:val="center"/>
        <w:rPr>
          <w:rFonts w:asciiTheme="majorBidi" w:hAnsiTheme="majorBidi" w:cstheme="majorBidi"/>
          <w:noProof/>
        </w:rPr>
      </w:pPr>
      <w:r w:rsidRPr="00C90D6F">
        <w:rPr>
          <w:rFonts w:asciiTheme="majorBidi" w:hAnsiTheme="majorBidi" w:cstheme="majorBidi"/>
          <w:noProof/>
        </w:rPr>
        <w:drawing>
          <wp:inline distT="0" distB="0" distL="0" distR="0" wp14:anchorId="6BC12FFD" wp14:editId="6D5ADEEA">
            <wp:extent cx="3752094" cy="2953308"/>
            <wp:effectExtent l="0" t="0" r="1270" b="0"/>
            <wp:docPr id="43" name="Picture 43"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 whiteboard&#10;&#10;Description automatically generated"/>
                    <pic:cNvPicPr/>
                  </pic:nvPicPr>
                  <pic:blipFill>
                    <a:blip r:embed="rId44"/>
                    <a:stretch>
                      <a:fillRect/>
                    </a:stretch>
                  </pic:blipFill>
                  <pic:spPr>
                    <a:xfrm>
                      <a:off x="0" y="0"/>
                      <a:ext cx="3754281" cy="2955029"/>
                    </a:xfrm>
                    <a:prstGeom prst="rect">
                      <a:avLst/>
                    </a:prstGeom>
                  </pic:spPr>
                </pic:pic>
              </a:graphicData>
            </a:graphic>
          </wp:inline>
        </w:drawing>
      </w:r>
      <w:r w:rsidRPr="00C90D6F">
        <w:rPr>
          <w:rFonts w:asciiTheme="majorBidi" w:hAnsiTheme="majorBidi" w:cstheme="majorBidi"/>
          <w:noProof/>
        </w:rPr>
        <w:t xml:space="preserve"> </w:t>
      </w:r>
    </w:p>
    <w:p w14:paraId="0F45387A" w14:textId="6463DE9B" w:rsidR="00F94B9C" w:rsidRPr="00C90D6F" w:rsidRDefault="00F94B9C" w:rsidP="00F94B9C">
      <w:pPr>
        <w:jc w:val="center"/>
        <w:rPr>
          <w:rFonts w:asciiTheme="majorBidi" w:hAnsiTheme="majorBidi" w:cstheme="majorBidi"/>
          <w:noProof/>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7</w:t>
      </w:r>
      <w:r w:rsidRPr="00C90D6F">
        <w:rPr>
          <w:rFonts w:asciiTheme="majorBidi" w:hAnsiTheme="majorBidi" w:cstheme="majorBidi"/>
        </w:rPr>
        <w:t>: Word Cloud for Sexual Harassment class</w:t>
      </w:r>
    </w:p>
    <w:p w14:paraId="6D9452F8" w14:textId="77777777" w:rsidR="00F94B9C" w:rsidRPr="00C90D6F" w:rsidRDefault="00F94B9C" w:rsidP="00F94B9C">
      <w:pPr>
        <w:jc w:val="center"/>
        <w:rPr>
          <w:rFonts w:asciiTheme="majorBidi" w:hAnsiTheme="majorBidi" w:cstheme="majorBidi"/>
          <w:noProof/>
        </w:rPr>
      </w:pPr>
    </w:p>
    <w:p w14:paraId="6E3FEC34" w14:textId="77777777" w:rsidR="00F94B9C" w:rsidRPr="00C90D6F" w:rsidRDefault="00F94B9C" w:rsidP="00F94B9C">
      <w:pPr>
        <w:jc w:val="center"/>
        <w:rPr>
          <w:rFonts w:asciiTheme="majorBidi" w:hAnsiTheme="majorBidi" w:cstheme="majorBidi"/>
          <w:noProof/>
        </w:rPr>
      </w:pPr>
      <w:r w:rsidRPr="00C90D6F">
        <w:rPr>
          <w:rFonts w:asciiTheme="majorBidi" w:hAnsiTheme="majorBidi" w:cstheme="majorBidi"/>
          <w:noProof/>
        </w:rPr>
        <w:lastRenderedPageBreak/>
        <w:drawing>
          <wp:inline distT="0" distB="0" distL="0" distR="0" wp14:anchorId="5226A753" wp14:editId="2FEDFFC8">
            <wp:extent cx="4191713" cy="3298130"/>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10;&#10;Description automatically generated"/>
                    <pic:cNvPicPr/>
                  </pic:nvPicPr>
                  <pic:blipFill>
                    <a:blip r:embed="rId45"/>
                    <a:stretch>
                      <a:fillRect/>
                    </a:stretch>
                  </pic:blipFill>
                  <pic:spPr>
                    <a:xfrm>
                      <a:off x="0" y="0"/>
                      <a:ext cx="4203628" cy="3307505"/>
                    </a:xfrm>
                    <a:prstGeom prst="rect">
                      <a:avLst/>
                    </a:prstGeom>
                  </pic:spPr>
                </pic:pic>
              </a:graphicData>
            </a:graphic>
          </wp:inline>
        </w:drawing>
      </w:r>
      <w:r w:rsidRPr="00C90D6F">
        <w:rPr>
          <w:rFonts w:asciiTheme="majorBidi" w:hAnsiTheme="majorBidi" w:cstheme="majorBidi"/>
          <w:noProof/>
        </w:rPr>
        <w:t xml:space="preserve"> </w:t>
      </w:r>
    </w:p>
    <w:p w14:paraId="25556753" w14:textId="01A1214A" w:rsidR="00F94B9C" w:rsidRPr="00C90D6F" w:rsidRDefault="00F94B9C" w:rsidP="00F94B9C">
      <w:pPr>
        <w:jc w:val="center"/>
        <w:rPr>
          <w:rFonts w:asciiTheme="majorBidi" w:hAnsiTheme="majorBidi" w:cstheme="majorBidi"/>
          <w:noProof/>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8</w:t>
      </w:r>
      <w:r w:rsidRPr="00C90D6F">
        <w:rPr>
          <w:rFonts w:asciiTheme="majorBidi" w:hAnsiTheme="majorBidi" w:cstheme="majorBidi"/>
        </w:rPr>
        <w:t>: Word Cloud for Religious Affiliation class</w:t>
      </w:r>
    </w:p>
    <w:p w14:paraId="5869AC4C" w14:textId="77777777" w:rsidR="00F94B9C" w:rsidRPr="00C90D6F" w:rsidRDefault="00F94B9C" w:rsidP="00F94B9C">
      <w:pPr>
        <w:jc w:val="center"/>
        <w:rPr>
          <w:rFonts w:asciiTheme="majorBidi" w:hAnsiTheme="majorBidi" w:cstheme="majorBidi"/>
          <w:noProof/>
        </w:rPr>
      </w:pPr>
      <w:r w:rsidRPr="00C90D6F">
        <w:rPr>
          <w:rFonts w:asciiTheme="majorBidi" w:hAnsiTheme="majorBidi" w:cstheme="majorBidi"/>
          <w:noProof/>
        </w:rPr>
        <w:drawing>
          <wp:inline distT="0" distB="0" distL="0" distR="0" wp14:anchorId="587A7352" wp14:editId="6CA6FE8E">
            <wp:extent cx="4275342" cy="3352068"/>
            <wp:effectExtent l="0" t="0" r="0" b="1270"/>
            <wp:docPr id="45" name="Picture 4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10;&#10;Description automatically generated"/>
                    <pic:cNvPicPr/>
                  </pic:nvPicPr>
                  <pic:blipFill>
                    <a:blip r:embed="rId46"/>
                    <a:stretch>
                      <a:fillRect/>
                    </a:stretch>
                  </pic:blipFill>
                  <pic:spPr>
                    <a:xfrm>
                      <a:off x="0" y="0"/>
                      <a:ext cx="4277949" cy="3354112"/>
                    </a:xfrm>
                    <a:prstGeom prst="rect">
                      <a:avLst/>
                    </a:prstGeom>
                  </pic:spPr>
                </pic:pic>
              </a:graphicData>
            </a:graphic>
          </wp:inline>
        </w:drawing>
      </w:r>
    </w:p>
    <w:p w14:paraId="6903D4F2" w14:textId="24E02BE9" w:rsidR="00F94B9C" w:rsidRPr="00C90D6F" w:rsidRDefault="00F94B9C" w:rsidP="00F94B9C">
      <w:pPr>
        <w:jc w:val="center"/>
        <w:rPr>
          <w:rFonts w:asciiTheme="majorBidi" w:hAnsiTheme="majorBidi" w:cstheme="majorBidi"/>
          <w:noProof/>
        </w:rPr>
      </w:pPr>
      <w:r w:rsidRPr="00C90D6F">
        <w:rPr>
          <w:rFonts w:asciiTheme="majorBidi" w:hAnsiTheme="majorBidi" w:cstheme="majorBidi"/>
        </w:rPr>
        <w:t xml:space="preserve">Figure </w:t>
      </w:r>
      <w:r w:rsidR="002C467D">
        <w:rPr>
          <w:rFonts w:asciiTheme="majorBidi" w:hAnsiTheme="majorBidi" w:cstheme="majorBidi"/>
        </w:rPr>
        <w:t>4.8</w:t>
      </w:r>
      <w:r w:rsidRPr="00C90D6F">
        <w:rPr>
          <w:rFonts w:asciiTheme="majorBidi" w:hAnsiTheme="majorBidi" w:cstheme="majorBidi"/>
        </w:rPr>
        <w:t>: Word Cloud for Racist Class</w:t>
      </w:r>
    </w:p>
    <w:p w14:paraId="530D32FC" w14:textId="77777777" w:rsidR="00F94B9C" w:rsidRPr="00C90D6F" w:rsidRDefault="00F94B9C" w:rsidP="00F94B9C">
      <w:pPr>
        <w:rPr>
          <w:rFonts w:asciiTheme="majorBidi" w:hAnsiTheme="majorBidi" w:cstheme="majorBidi"/>
          <w:noProof/>
        </w:rPr>
      </w:pPr>
    </w:p>
    <w:p w14:paraId="3C69DD0A" w14:textId="77777777" w:rsidR="00F94B9C" w:rsidRPr="00C90D6F" w:rsidRDefault="00F94B9C" w:rsidP="00F94B9C">
      <w:pPr>
        <w:rPr>
          <w:rFonts w:asciiTheme="majorBidi" w:hAnsiTheme="majorBidi" w:cstheme="majorBidi"/>
          <w:noProof/>
        </w:rPr>
      </w:pPr>
    </w:p>
    <w:p w14:paraId="4451AD43" w14:textId="77777777" w:rsidR="00F94B9C" w:rsidRPr="00C90D6F" w:rsidRDefault="00F94B9C" w:rsidP="00F94B9C">
      <w:pPr>
        <w:rPr>
          <w:rFonts w:asciiTheme="majorBidi" w:hAnsiTheme="majorBidi" w:cstheme="majorBidi"/>
          <w:noProof/>
        </w:rPr>
      </w:pPr>
    </w:p>
    <w:p w14:paraId="0C70BB02" w14:textId="77777777" w:rsidR="00F94B9C" w:rsidRPr="00485C7D" w:rsidRDefault="00F94B9C" w:rsidP="002C467D">
      <w:pPr>
        <w:pStyle w:val="Heading3"/>
        <w:rPr>
          <w:i/>
          <w:iCs/>
          <w:noProof/>
        </w:rPr>
      </w:pPr>
      <w:r w:rsidRPr="00485C7D">
        <w:rPr>
          <w:noProof/>
        </w:rPr>
        <w:lastRenderedPageBreak/>
        <w:t>Misclassifications</w:t>
      </w:r>
    </w:p>
    <w:p w14:paraId="5BC30322" w14:textId="45E8B98B" w:rsidR="00F94B9C" w:rsidRPr="005C0A03" w:rsidRDefault="00F94B9C" w:rsidP="00F94B9C">
      <w:pPr>
        <w:rPr>
          <w:rFonts w:asciiTheme="majorBidi" w:hAnsiTheme="majorBidi" w:cstheme="majorBidi"/>
          <w:sz w:val="24"/>
          <w:szCs w:val="24"/>
        </w:rPr>
      </w:pPr>
      <w:r w:rsidRPr="005C0A03">
        <w:rPr>
          <w:rFonts w:asciiTheme="majorBidi" w:hAnsiTheme="majorBidi" w:cstheme="majorBidi"/>
          <w:sz w:val="24"/>
          <w:szCs w:val="24"/>
        </w:rPr>
        <w:t xml:space="preserve">Figures </w:t>
      </w:r>
      <w:r w:rsidR="002C467D">
        <w:rPr>
          <w:rFonts w:asciiTheme="majorBidi" w:hAnsiTheme="majorBidi" w:cstheme="majorBidi"/>
          <w:sz w:val="24"/>
          <w:szCs w:val="24"/>
        </w:rPr>
        <w:t>4.9</w:t>
      </w:r>
      <w:r w:rsidRPr="005C0A03">
        <w:rPr>
          <w:rFonts w:asciiTheme="majorBidi" w:hAnsiTheme="majorBidi" w:cstheme="majorBidi"/>
          <w:sz w:val="24"/>
          <w:szCs w:val="24"/>
        </w:rPr>
        <w:t xml:space="preserve"> and </w:t>
      </w:r>
      <w:r w:rsidR="002C467D">
        <w:rPr>
          <w:rFonts w:asciiTheme="majorBidi" w:hAnsiTheme="majorBidi" w:cstheme="majorBidi"/>
          <w:sz w:val="24"/>
          <w:szCs w:val="24"/>
        </w:rPr>
        <w:t>4.10</w:t>
      </w:r>
      <w:r w:rsidRPr="005C0A03">
        <w:rPr>
          <w:rFonts w:asciiTheme="majorBidi" w:hAnsiTheme="majorBidi" w:cstheme="majorBidi"/>
          <w:sz w:val="24"/>
          <w:szCs w:val="24"/>
        </w:rPr>
        <w:t xml:space="preserve"> indicate the reduction of misclassification occurring when training models on data resultant from 1000 responses. This shows the gain of applying patterns to model evaluation, to achieve better accuracy.</w:t>
      </w:r>
    </w:p>
    <w:p w14:paraId="635C0D29"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5D8091C2" wp14:editId="2864A934">
            <wp:extent cx="4593408" cy="3133921"/>
            <wp:effectExtent l="0" t="0" r="0" b="0"/>
            <wp:docPr id="32" name="Picture 3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bar char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05677" cy="3142292"/>
                    </a:xfrm>
                    <a:prstGeom prst="rect">
                      <a:avLst/>
                    </a:prstGeom>
                    <a:noFill/>
                    <a:ln>
                      <a:noFill/>
                    </a:ln>
                  </pic:spPr>
                </pic:pic>
              </a:graphicData>
            </a:graphic>
          </wp:inline>
        </w:drawing>
      </w:r>
    </w:p>
    <w:p w14:paraId="5D71C79E" w14:textId="187E7A27" w:rsidR="00F94B9C" w:rsidRPr="00C90D6F" w:rsidRDefault="00F94B9C" w:rsidP="00F94B9C">
      <w:pPr>
        <w:jc w:val="center"/>
        <w:rPr>
          <w:rFonts w:asciiTheme="majorBidi" w:hAnsiTheme="majorBidi" w:cstheme="majorBidi"/>
        </w:rPr>
      </w:pPr>
      <w:r w:rsidRPr="00C90D6F">
        <w:rPr>
          <w:rFonts w:asciiTheme="majorBidi" w:hAnsiTheme="majorBidi" w:cstheme="majorBidi"/>
        </w:rPr>
        <w:t xml:space="preserve">Figure </w:t>
      </w:r>
      <w:r w:rsidR="002C467D">
        <w:rPr>
          <w:rFonts w:asciiTheme="majorBidi" w:hAnsiTheme="majorBidi" w:cstheme="majorBidi"/>
        </w:rPr>
        <w:t>4</w:t>
      </w:r>
      <w:r w:rsidRPr="00C90D6F">
        <w:rPr>
          <w:rFonts w:asciiTheme="majorBidi" w:hAnsiTheme="majorBidi" w:cstheme="majorBidi"/>
        </w:rPr>
        <w:t>.</w:t>
      </w:r>
      <w:r w:rsidR="002C467D">
        <w:rPr>
          <w:rFonts w:asciiTheme="majorBidi" w:hAnsiTheme="majorBidi" w:cstheme="majorBidi"/>
        </w:rPr>
        <w:t>9</w:t>
      </w:r>
      <w:r w:rsidRPr="00C90D6F">
        <w:rPr>
          <w:rFonts w:asciiTheme="majorBidi" w:hAnsiTheme="majorBidi" w:cstheme="majorBidi"/>
        </w:rPr>
        <w:t>: Misclassification (before pattern)</w:t>
      </w:r>
    </w:p>
    <w:p w14:paraId="7103DD8D"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38BBEEAE" wp14:editId="1CC06B4B">
            <wp:extent cx="4454941" cy="3017080"/>
            <wp:effectExtent l="0" t="0" r="3175" b="0"/>
            <wp:docPr id="54" name="Picture 5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458053" cy="3019188"/>
                    </a:xfrm>
                    <a:prstGeom prst="rect">
                      <a:avLst/>
                    </a:prstGeom>
                    <a:noFill/>
                    <a:ln>
                      <a:noFill/>
                    </a:ln>
                  </pic:spPr>
                </pic:pic>
              </a:graphicData>
            </a:graphic>
          </wp:inline>
        </w:drawing>
      </w:r>
    </w:p>
    <w:p w14:paraId="3C574C4E" w14:textId="0DDFCB02" w:rsidR="00F94B9C" w:rsidRPr="00C90D6F" w:rsidRDefault="00F94B9C" w:rsidP="00F94B9C">
      <w:pPr>
        <w:jc w:val="center"/>
        <w:rPr>
          <w:rFonts w:asciiTheme="majorBidi" w:hAnsiTheme="majorBidi" w:cstheme="majorBidi"/>
        </w:rPr>
      </w:pPr>
      <w:r w:rsidRPr="00C90D6F">
        <w:rPr>
          <w:rFonts w:asciiTheme="majorBidi" w:hAnsiTheme="majorBidi" w:cstheme="majorBidi"/>
        </w:rPr>
        <w:t xml:space="preserve">Figure </w:t>
      </w:r>
      <w:r w:rsidR="002C467D">
        <w:rPr>
          <w:rFonts w:asciiTheme="majorBidi" w:hAnsiTheme="majorBidi" w:cstheme="majorBidi"/>
        </w:rPr>
        <w:t>4.10</w:t>
      </w:r>
      <w:r w:rsidRPr="00C90D6F">
        <w:rPr>
          <w:rFonts w:asciiTheme="majorBidi" w:hAnsiTheme="majorBidi" w:cstheme="majorBidi"/>
        </w:rPr>
        <w:t>: Misclassification (after pattern)</w:t>
      </w:r>
    </w:p>
    <w:p w14:paraId="70D70024" w14:textId="77777777" w:rsidR="0011183F" w:rsidRDefault="0011183F" w:rsidP="0011183F">
      <w:pPr>
        <w:jc w:val="center"/>
        <w:rPr>
          <w:noProof/>
        </w:rPr>
      </w:pPr>
      <w:r>
        <w:rPr>
          <w:noProof/>
        </w:rPr>
        <w:lastRenderedPageBreak/>
        <w:drawing>
          <wp:inline distT="0" distB="0" distL="0" distR="0" wp14:anchorId="7E799993" wp14:editId="36AD0E80">
            <wp:extent cx="5878286" cy="3716634"/>
            <wp:effectExtent l="19050" t="19050" r="27305" b="177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880148" cy="3717811"/>
                    </a:xfrm>
                    <a:prstGeom prst="rect">
                      <a:avLst/>
                    </a:prstGeom>
                    <a:ln>
                      <a:solidFill>
                        <a:schemeClr val="bg1">
                          <a:lumMod val="50000"/>
                        </a:schemeClr>
                      </a:solidFill>
                    </a:ln>
                  </pic:spPr>
                </pic:pic>
              </a:graphicData>
            </a:graphic>
          </wp:inline>
        </w:drawing>
      </w:r>
    </w:p>
    <w:p w14:paraId="032D5DF1" w14:textId="2A1E25AF" w:rsidR="0011183F" w:rsidRPr="00C90D6F" w:rsidRDefault="0011183F" w:rsidP="0011183F">
      <w:pPr>
        <w:jc w:val="center"/>
        <w:rPr>
          <w:rFonts w:asciiTheme="majorBidi" w:hAnsiTheme="majorBidi" w:cstheme="majorBidi"/>
        </w:rPr>
      </w:pPr>
      <w:r w:rsidRPr="00C90D6F">
        <w:rPr>
          <w:rFonts w:asciiTheme="majorBidi" w:hAnsiTheme="majorBidi" w:cstheme="majorBidi"/>
        </w:rPr>
        <w:t xml:space="preserve">Figure </w:t>
      </w:r>
      <w:r>
        <w:rPr>
          <w:rFonts w:asciiTheme="majorBidi" w:hAnsiTheme="majorBidi" w:cstheme="majorBidi"/>
        </w:rPr>
        <w:t>4.11</w:t>
      </w:r>
      <w:r w:rsidRPr="00C90D6F">
        <w:rPr>
          <w:rFonts w:asciiTheme="majorBidi" w:hAnsiTheme="majorBidi" w:cstheme="majorBidi"/>
        </w:rPr>
        <w:t xml:space="preserve">: </w:t>
      </w:r>
      <w:r>
        <w:rPr>
          <w:rFonts w:asciiTheme="majorBidi" w:hAnsiTheme="majorBidi" w:cstheme="majorBidi"/>
        </w:rPr>
        <w:t>ROC</w:t>
      </w:r>
      <w:r w:rsidRPr="00C90D6F">
        <w:rPr>
          <w:rFonts w:asciiTheme="majorBidi" w:hAnsiTheme="majorBidi" w:cstheme="majorBidi"/>
        </w:rPr>
        <w:t xml:space="preserve"> </w:t>
      </w:r>
      <w:r>
        <w:rPr>
          <w:rFonts w:asciiTheme="majorBidi" w:hAnsiTheme="majorBidi" w:cstheme="majorBidi"/>
        </w:rPr>
        <w:t>Figure</w:t>
      </w:r>
    </w:p>
    <w:p w14:paraId="1EC6048E" w14:textId="0804FC8D" w:rsidR="0085663D" w:rsidRDefault="0085663D" w:rsidP="00F94B9C">
      <w:pPr>
        <w:rPr>
          <w:rFonts w:asciiTheme="majorBidi" w:hAnsiTheme="majorBidi" w:cstheme="majorBidi"/>
          <w:sz w:val="24"/>
          <w:szCs w:val="24"/>
        </w:rPr>
      </w:pPr>
      <w:r w:rsidRPr="0085663D">
        <w:rPr>
          <w:rFonts w:asciiTheme="majorBidi" w:hAnsiTheme="majorBidi" w:cstheme="majorBidi"/>
          <w:sz w:val="24"/>
          <w:szCs w:val="24"/>
        </w:rPr>
        <w:t>Figure 4.11 illustrates receiver operating characteristic that can show us ratio the true positive and false positive, we can see that ROC score (0.40)  for religious affiliation class which is bad, while the highest roc score (0.77) was for violent class.</w:t>
      </w:r>
    </w:p>
    <w:p w14:paraId="4259504A" w14:textId="776A0105" w:rsidR="0085663D" w:rsidRDefault="0085663D" w:rsidP="00F94B9C">
      <w:pPr>
        <w:rPr>
          <w:rFonts w:asciiTheme="majorBidi" w:hAnsiTheme="majorBidi" w:cstheme="majorBidi"/>
          <w:sz w:val="24"/>
          <w:szCs w:val="24"/>
        </w:rPr>
      </w:pPr>
    </w:p>
    <w:p w14:paraId="38B60A5D" w14:textId="77777777" w:rsidR="0085663D" w:rsidRPr="0085663D" w:rsidRDefault="0085663D" w:rsidP="00F94B9C">
      <w:pPr>
        <w:rPr>
          <w:rFonts w:asciiTheme="majorBidi" w:hAnsiTheme="majorBidi" w:cstheme="majorBidi"/>
          <w:sz w:val="24"/>
          <w:szCs w:val="24"/>
        </w:rPr>
      </w:pPr>
    </w:p>
    <w:p w14:paraId="1DCD2D48" w14:textId="77777777" w:rsidR="00F94B9C" w:rsidRPr="00485C7D" w:rsidRDefault="00F94B9C" w:rsidP="002C467D">
      <w:pPr>
        <w:pStyle w:val="Heading3"/>
        <w:rPr>
          <w:i/>
          <w:iCs/>
        </w:rPr>
      </w:pPr>
      <w:r w:rsidRPr="00485C7D">
        <w:t>Evaluation</w:t>
      </w:r>
    </w:p>
    <w:p w14:paraId="634EF01B" w14:textId="6E6BCAAF" w:rsidR="00F94B9C" w:rsidRPr="00485C7D" w:rsidRDefault="00F94B9C" w:rsidP="00F94B9C">
      <w:pPr>
        <w:rPr>
          <w:rFonts w:asciiTheme="majorBidi" w:hAnsiTheme="majorBidi" w:cstheme="majorBidi"/>
          <w:sz w:val="24"/>
          <w:szCs w:val="24"/>
        </w:rPr>
      </w:pPr>
      <w:r w:rsidRPr="00485C7D">
        <w:rPr>
          <w:rFonts w:asciiTheme="majorBidi" w:hAnsiTheme="majorBidi" w:cstheme="majorBidi"/>
          <w:sz w:val="24"/>
          <w:szCs w:val="24"/>
        </w:rPr>
        <w:t xml:space="preserve">The following evaluation for the best model trained (logistic regression) is shown in table </w:t>
      </w:r>
      <w:r w:rsidR="002C467D">
        <w:rPr>
          <w:rFonts w:asciiTheme="majorBidi" w:hAnsiTheme="majorBidi" w:cstheme="majorBidi"/>
          <w:sz w:val="24"/>
          <w:szCs w:val="24"/>
        </w:rPr>
        <w:t>4</w:t>
      </w:r>
      <w:r w:rsidRPr="00485C7D">
        <w:rPr>
          <w:rFonts w:asciiTheme="majorBidi" w:hAnsiTheme="majorBidi" w:cstheme="majorBidi"/>
          <w:sz w:val="24"/>
          <w:szCs w:val="24"/>
        </w:rPr>
        <w:t>.11 below, we see a substantial improvement after applying patterns, going from 58.62% accuracy to 98.62%, with the biggest improvement being in precision, recall, and f1 measure for the classes in general.</w:t>
      </w:r>
    </w:p>
    <w:p w14:paraId="665E2A8D" w14:textId="77777777" w:rsidR="00F94B9C" w:rsidRPr="00C90D6F" w:rsidRDefault="00F94B9C" w:rsidP="00F94B9C">
      <w:pPr>
        <w:jc w:val="center"/>
        <w:rPr>
          <w:rFonts w:asciiTheme="majorBidi" w:hAnsiTheme="majorBidi" w:cstheme="majorBidi"/>
        </w:rPr>
      </w:pPr>
      <w:r w:rsidRPr="00C90D6F">
        <w:rPr>
          <w:rFonts w:asciiTheme="majorBidi" w:hAnsiTheme="majorBidi" w:cstheme="majorBidi"/>
          <w:noProof/>
        </w:rPr>
        <w:drawing>
          <wp:inline distT="0" distB="0" distL="0" distR="0" wp14:anchorId="1CE0ED2C" wp14:editId="7BF76B0D">
            <wp:extent cx="5944235" cy="1231265"/>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4235" cy="1231265"/>
                    </a:xfrm>
                    <a:prstGeom prst="rect">
                      <a:avLst/>
                    </a:prstGeom>
                    <a:noFill/>
                  </pic:spPr>
                </pic:pic>
              </a:graphicData>
            </a:graphic>
          </wp:inline>
        </w:drawing>
      </w:r>
    </w:p>
    <w:p w14:paraId="107F8B9A" w14:textId="668B375C" w:rsidR="0011183F" w:rsidRPr="00C90D6F" w:rsidRDefault="00F94B9C" w:rsidP="0011183F">
      <w:pPr>
        <w:jc w:val="center"/>
        <w:rPr>
          <w:rFonts w:asciiTheme="majorBidi" w:hAnsiTheme="majorBidi" w:cstheme="majorBidi"/>
        </w:rPr>
      </w:pPr>
      <w:r w:rsidRPr="00C90D6F">
        <w:rPr>
          <w:rFonts w:asciiTheme="majorBidi" w:hAnsiTheme="majorBidi" w:cstheme="majorBidi"/>
        </w:rPr>
        <w:t xml:space="preserve">Table </w:t>
      </w:r>
      <w:r w:rsidR="002C467D">
        <w:rPr>
          <w:rFonts w:asciiTheme="majorBidi" w:hAnsiTheme="majorBidi" w:cstheme="majorBidi"/>
        </w:rPr>
        <w:t>4</w:t>
      </w:r>
      <w:r w:rsidRPr="00C90D6F">
        <w:rPr>
          <w:rFonts w:asciiTheme="majorBidi" w:hAnsiTheme="majorBidi" w:cstheme="majorBidi"/>
        </w:rPr>
        <w:t>.11: Evaluation Results (before and after patterns applied)</w:t>
      </w:r>
      <w:r w:rsidR="0011183F" w:rsidRPr="0011183F">
        <w:rPr>
          <w:noProof/>
        </w:rPr>
        <w:t xml:space="preserve"> </w:t>
      </w:r>
    </w:p>
    <w:p w14:paraId="032D6837" w14:textId="77777777" w:rsidR="0011183F" w:rsidRPr="00C90D6F" w:rsidRDefault="0011183F" w:rsidP="00F94B9C">
      <w:pPr>
        <w:jc w:val="center"/>
        <w:rPr>
          <w:rFonts w:asciiTheme="majorBidi" w:hAnsiTheme="majorBidi" w:cstheme="majorBidi"/>
        </w:rPr>
      </w:pPr>
    </w:p>
    <w:p w14:paraId="3F4681B5" w14:textId="77777777" w:rsidR="00F94B9C" w:rsidRPr="00485C7D" w:rsidRDefault="00F94B9C" w:rsidP="00F94B9C">
      <w:pPr>
        <w:rPr>
          <w:rFonts w:asciiTheme="majorBidi" w:hAnsiTheme="majorBidi" w:cstheme="majorBidi"/>
          <w:sz w:val="24"/>
          <w:szCs w:val="24"/>
        </w:rPr>
      </w:pPr>
      <w:r w:rsidRPr="00485C7D">
        <w:rPr>
          <w:rFonts w:asciiTheme="majorBidi" w:hAnsiTheme="majorBidi" w:cstheme="majorBidi"/>
          <w:sz w:val="24"/>
          <w:szCs w:val="24"/>
        </w:rPr>
        <w:t>Following Conclusions:</w:t>
      </w:r>
    </w:p>
    <w:p w14:paraId="0EEAC06B" w14:textId="77777777" w:rsidR="00F94B9C" w:rsidRPr="00485C7D" w:rsidRDefault="00F94B9C" w:rsidP="00F94B9C">
      <w:pPr>
        <w:pStyle w:val="ListParagraph"/>
        <w:numPr>
          <w:ilvl w:val="0"/>
          <w:numId w:val="25"/>
        </w:numPr>
        <w:rPr>
          <w:rFonts w:asciiTheme="majorBidi" w:hAnsiTheme="majorBidi" w:cstheme="majorBidi"/>
          <w:sz w:val="24"/>
          <w:szCs w:val="24"/>
        </w:rPr>
      </w:pPr>
      <w:r w:rsidRPr="00485C7D">
        <w:rPr>
          <w:rFonts w:asciiTheme="majorBidi" w:hAnsiTheme="majorBidi" w:cstheme="majorBidi"/>
          <w:sz w:val="24"/>
          <w:szCs w:val="24"/>
        </w:rPr>
        <w:t>A general improvement in performance for this labeled set (before patterns) compared to results of previous experiments. This entails that a high conflict rate in labeling results in a dataset with conflicting patterns that can’t be used effectively for training.</w:t>
      </w:r>
    </w:p>
    <w:p w14:paraId="224F8CB8" w14:textId="533691C4" w:rsidR="002C467D" w:rsidRPr="002C467D" w:rsidRDefault="00F94B9C" w:rsidP="002C467D">
      <w:pPr>
        <w:pStyle w:val="ListParagraph"/>
        <w:numPr>
          <w:ilvl w:val="0"/>
          <w:numId w:val="25"/>
        </w:numPr>
        <w:rPr>
          <w:rFonts w:asciiTheme="majorBidi" w:hAnsiTheme="majorBidi" w:cstheme="majorBidi"/>
          <w:sz w:val="24"/>
          <w:szCs w:val="24"/>
        </w:rPr>
      </w:pPr>
      <w:r w:rsidRPr="00485C7D">
        <w:rPr>
          <w:rFonts w:asciiTheme="majorBidi" w:hAnsiTheme="majorBidi" w:cstheme="majorBidi"/>
          <w:sz w:val="24"/>
          <w:szCs w:val="24"/>
        </w:rPr>
        <w:t>Applying generated patterns and BOW after generating model inference provide superior results, especially for identifying target classes (positive case).</w:t>
      </w:r>
    </w:p>
    <w:p w14:paraId="006EA497" w14:textId="049297F4" w:rsidR="002C467D" w:rsidRDefault="002C467D" w:rsidP="00DD59C7">
      <w:pPr>
        <w:rPr>
          <w:rFonts w:asciiTheme="majorBidi" w:hAnsiTheme="majorBidi" w:cstheme="majorBidi"/>
        </w:rPr>
      </w:pPr>
    </w:p>
    <w:p w14:paraId="10D15F91" w14:textId="3AB85AD7" w:rsidR="002C467D" w:rsidRDefault="002C467D" w:rsidP="002C467D">
      <w:pPr>
        <w:rPr>
          <w:rFonts w:asciiTheme="majorBidi" w:hAnsiTheme="majorBidi" w:cstheme="majorBidi"/>
        </w:rPr>
      </w:pPr>
    </w:p>
    <w:p w14:paraId="4D81C7C4" w14:textId="06D985FE" w:rsidR="0085663D" w:rsidRDefault="0085663D" w:rsidP="002C467D">
      <w:pPr>
        <w:rPr>
          <w:rFonts w:asciiTheme="majorBidi" w:hAnsiTheme="majorBidi" w:cstheme="majorBidi"/>
        </w:rPr>
      </w:pPr>
    </w:p>
    <w:p w14:paraId="61F6284E" w14:textId="773F6845" w:rsidR="0085663D" w:rsidRDefault="0085663D" w:rsidP="002C467D">
      <w:pPr>
        <w:rPr>
          <w:rFonts w:asciiTheme="majorBidi" w:hAnsiTheme="majorBidi" w:cstheme="majorBidi"/>
        </w:rPr>
      </w:pPr>
    </w:p>
    <w:p w14:paraId="569012C1" w14:textId="7A826E3B" w:rsidR="0085663D" w:rsidRDefault="0085663D" w:rsidP="002C467D">
      <w:pPr>
        <w:rPr>
          <w:rFonts w:asciiTheme="majorBidi" w:hAnsiTheme="majorBidi" w:cstheme="majorBidi"/>
        </w:rPr>
      </w:pPr>
    </w:p>
    <w:p w14:paraId="78CBDA39" w14:textId="2486839D" w:rsidR="0085663D" w:rsidRDefault="0085663D" w:rsidP="002C467D">
      <w:pPr>
        <w:rPr>
          <w:rFonts w:asciiTheme="majorBidi" w:hAnsiTheme="majorBidi" w:cstheme="majorBidi"/>
        </w:rPr>
      </w:pPr>
    </w:p>
    <w:p w14:paraId="5773D5DB" w14:textId="1961D6EC" w:rsidR="0085663D" w:rsidRDefault="0085663D" w:rsidP="002C467D">
      <w:pPr>
        <w:rPr>
          <w:rFonts w:asciiTheme="majorBidi" w:hAnsiTheme="majorBidi" w:cstheme="majorBidi"/>
        </w:rPr>
      </w:pPr>
    </w:p>
    <w:p w14:paraId="597EDB0C" w14:textId="0224F7C5" w:rsidR="0085663D" w:rsidRDefault="0085663D" w:rsidP="002C467D">
      <w:pPr>
        <w:rPr>
          <w:rFonts w:asciiTheme="majorBidi" w:hAnsiTheme="majorBidi" w:cstheme="majorBidi"/>
        </w:rPr>
      </w:pPr>
    </w:p>
    <w:p w14:paraId="5F420007" w14:textId="7555308E" w:rsidR="0085663D" w:rsidRDefault="0085663D" w:rsidP="002C467D">
      <w:pPr>
        <w:rPr>
          <w:rFonts w:asciiTheme="majorBidi" w:hAnsiTheme="majorBidi" w:cstheme="majorBidi"/>
        </w:rPr>
      </w:pPr>
    </w:p>
    <w:p w14:paraId="6034A725" w14:textId="729D8DAF" w:rsidR="0085663D" w:rsidRDefault="0085663D" w:rsidP="002C467D">
      <w:pPr>
        <w:rPr>
          <w:rFonts w:asciiTheme="majorBidi" w:hAnsiTheme="majorBidi" w:cstheme="majorBidi"/>
        </w:rPr>
      </w:pPr>
    </w:p>
    <w:p w14:paraId="215173E7" w14:textId="1A7A7850" w:rsidR="0085663D" w:rsidRDefault="0085663D" w:rsidP="002C467D">
      <w:pPr>
        <w:rPr>
          <w:rFonts w:asciiTheme="majorBidi" w:hAnsiTheme="majorBidi" w:cstheme="majorBidi"/>
        </w:rPr>
      </w:pPr>
    </w:p>
    <w:p w14:paraId="6766531A" w14:textId="569EA2E2" w:rsidR="0085663D" w:rsidRDefault="0085663D" w:rsidP="002C467D">
      <w:pPr>
        <w:rPr>
          <w:rFonts w:asciiTheme="majorBidi" w:hAnsiTheme="majorBidi" w:cstheme="majorBidi"/>
        </w:rPr>
      </w:pPr>
    </w:p>
    <w:p w14:paraId="1EDBAC65" w14:textId="1C58F509" w:rsidR="0085663D" w:rsidRDefault="0085663D" w:rsidP="002C467D">
      <w:pPr>
        <w:rPr>
          <w:rFonts w:asciiTheme="majorBidi" w:hAnsiTheme="majorBidi" w:cstheme="majorBidi"/>
        </w:rPr>
      </w:pPr>
    </w:p>
    <w:p w14:paraId="1BBD2473" w14:textId="435BA5C5" w:rsidR="0085663D" w:rsidRDefault="0085663D" w:rsidP="002C467D">
      <w:pPr>
        <w:rPr>
          <w:rFonts w:asciiTheme="majorBidi" w:hAnsiTheme="majorBidi" w:cstheme="majorBidi"/>
        </w:rPr>
      </w:pPr>
    </w:p>
    <w:p w14:paraId="2DF34970" w14:textId="45BDEAC6" w:rsidR="0085663D" w:rsidRDefault="0085663D" w:rsidP="002C467D">
      <w:pPr>
        <w:rPr>
          <w:rFonts w:asciiTheme="majorBidi" w:hAnsiTheme="majorBidi" w:cstheme="majorBidi"/>
        </w:rPr>
      </w:pPr>
    </w:p>
    <w:p w14:paraId="21E48E4B" w14:textId="0A750887" w:rsidR="0085663D" w:rsidRDefault="0085663D" w:rsidP="002C467D">
      <w:pPr>
        <w:rPr>
          <w:rFonts w:asciiTheme="majorBidi" w:hAnsiTheme="majorBidi" w:cstheme="majorBidi"/>
        </w:rPr>
      </w:pPr>
    </w:p>
    <w:p w14:paraId="46D4C8E2" w14:textId="334B4F5F" w:rsidR="0085663D" w:rsidRDefault="0085663D" w:rsidP="002C467D">
      <w:pPr>
        <w:rPr>
          <w:rFonts w:asciiTheme="majorBidi" w:hAnsiTheme="majorBidi" w:cstheme="majorBidi"/>
        </w:rPr>
      </w:pPr>
    </w:p>
    <w:p w14:paraId="6B30B6FE" w14:textId="1097988E" w:rsidR="0085663D" w:rsidRDefault="0085663D" w:rsidP="002C467D">
      <w:pPr>
        <w:rPr>
          <w:rFonts w:asciiTheme="majorBidi" w:hAnsiTheme="majorBidi" w:cstheme="majorBidi"/>
        </w:rPr>
      </w:pPr>
    </w:p>
    <w:p w14:paraId="22C433AA" w14:textId="3C793C89" w:rsidR="0085663D" w:rsidRDefault="0085663D" w:rsidP="002C467D">
      <w:pPr>
        <w:rPr>
          <w:rFonts w:asciiTheme="majorBidi" w:hAnsiTheme="majorBidi" w:cstheme="majorBidi"/>
        </w:rPr>
      </w:pPr>
    </w:p>
    <w:p w14:paraId="121429B7" w14:textId="3047B51B" w:rsidR="0085663D" w:rsidRDefault="0085663D" w:rsidP="002C467D">
      <w:pPr>
        <w:rPr>
          <w:rFonts w:asciiTheme="majorBidi" w:hAnsiTheme="majorBidi" w:cstheme="majorBidi"/>
        </w:rPr>
      </w:pPr>
    </w:p>
    <w:p w14:paraId="49FB8FDE" w14:textId="1A7BEF34" w:rsidR="0085663D" w:rsidRDefault="0085663D" w:rsidP="002C467D">
      <w:pPr>
        <w:rPr>
          <w:rFonts w:asciiTheme="majorBidi" w:hAnsiTheme="majorBidi" w:cstheme="majorBidi"/>
        </w:rPr>
      </w:pPr>
    </w:p>
    <w:p w14:paraId="654FC048" w14:textId="77777777" w:rsidR="0085663D" w:rsidRPr="00C90D6F" w:rsidRDefault="0085663D" w:rsidP="002C467D">
      <w:pPr>
        <w:rPr>
          <w:rFonts w:asciiTheme="majorBidi" w:hAnsiTheme="majorBidi" w:cstheme="majorBidi"/>
        </w:rPr>
      </w:pPr>
    </w:p>
    <w:p w14:paraId="769E0212" w14:textId="4EEB7561" w:rsidR="00DD59C7" w:rsidRPr="00C90D6F" w:rsidRDefault="00DD59C7" w:rsidP="00DD59C7">
      <w:pPr>
        <w:pStyle w:val="Heading1"/>
        <w:rPr>
          <w:rFonts w:asciiTheme="majorBidi" w:hAnsiTheme="majorBidi"/>
        </w:rPr>
      </w:pPr>
      <w:bookmarkStart w:id="45" w:name="_Toc125576784"/>
      <w:r w:rsidRPr="00C90D6F">
        <w:rPr>
          <w:rFonts w:asciiTheme="majorBidi" w:hAnsiTheme="majorBidi"/>
        </w:rPr>
        <w:lastRenderedPageBreak/>
        <w:t xml:space="preserve">Chapter </w:t>
      </w:r>
      <w:r w:rsidR="00F94B9C">
        <w:rPr>
          <w:rFonts w:asciiTheme="majorBidi" w:hAnsiTheme="majorBidi"/>
        </w:rPr>
        <w:t>5</w:t>
      </w:r>
      <w:r w:rsidRPr="00C90D6F">
        <w:rPr>
          <w:rFonts w:asciiTheme="majorBidi" w:hAnsiTheme="majorBidi"/>
        </w:rPr>
        <w:t>: Conclusion</w:t>
      </w:r>
      <w:bookmarkEnd w:id="45"/>
    </w:p>
    <w:p w14:paraId="6B3DDD29" w14:textId="36D708BB" w:rsidR="00DE267B" w:rsidRPr="00485C7D" w:rsidRDefault="00485C7D" w:rsidP="00DE267B">
      <w:pPr>
        <w:rPr>
          <w:rFonts w:asciiTheme="majorBidi" w:hAnsiTheme="majorBidi" w:cstheme="majorBidi"/>
          <w:sz w:val="24"/>
          <w:szCs w:val="24"/>
        </w:rPr>
      </w:pPr>
      <w:r w:rsidRPr="00485C7D">
        <w:rPr>
          <w:rFonts w:asciiTheme="majorBidi" w:hAnsiTheme="majorBidi" w:cstheme="majorBidi"/>
          <w:sz w:val="24"/>
          <w:szCs w:val="24"/>
        </w:rPr>
        <w:t>Experiments</w:t>
      </w:r>
      <w:r w:rsidR="00DE267B" w:rsidRPr="00485C7D">
        <w:rPr>
          <w:rFonts w:asciiTheme="majorBidi" w:hAnsiTheme="majorBidi" w:cstheme="majorBidi"/>
          <w:sz w:val="24"/>
          <w:szCs w:val="24"/>
        </w:rPr>
        <w:t xml:space="preserve"> 1 and 2 showcases an important performance degradation when transforming the problem from a binary classification issue to multi-class. Shown by the decrease in general accuracy for the evaluation</w:t>
      </w:r>
      <w:r w:rsidR="001C0502" w:rsidRPr="00485C7D">
        <w:rPr>
          <w:rFonts w:asciiTheme="majorBidi" w:hAnsiTheme="majorBidi" w:cstheme="majorBidi"/>
          <w:sz w:val="24"/>
          <w:szCs w:val="24"/>
        </w:rPr>
        <w:t xml:space="preserve"> conducted</w:t>
      </w:r>
      <w:r w:rsidR="00DE267B" w:rsidRPr="00485C7D">
        <w:rPr>
          <w:rFonts w:asciiTheme="majorBidi" w:hAnsiTheme="majorBidi" w:cstheme="majorBidi"/>
          <w:sz w:val="24"/>
          <w:szCs w:val="24"/>
        </w:rPr>
        <w:t xml:space="preserve">. </w:t>
      </w:r>
    </w:p>
    <w:p w14:paraId="6F41186D" w14:textId="0698CA11" w:rsidR="00F924E0" w:rsidRPr="00485C7D" w:rsidRDefault="000343CA" w:rsidP="00DD59C7">
      <w:pPr>
        <w:rPr>
          <w:rFonts w:asciiTheme="majorBidi" w:hAnsiTheme="majorBidi" w:cstheme="majorBidi"/>
          <w:sz w:val="24"/>
          <w:szCs w:val="24"/>
        </w:rPr>
      </w:pPr>
      <w:r w:rsidRPr="00485C7D">
        <w:rPr>
          <w:rFonts w:asciiTheme="majorBidi" w:hAnsiTheme="majorBidi" w:cstheme="majorBidi"/>
          <w:sz w:val="24"/>
          <w:szCs w:val="24"/>
        </w:rPr>
        <w:t xml:space="preserve">Experiment 3 shows us that </w:t>
      </w:r>
      <w:r w:rsidR="006F54C2" w:rsidRPr="00485C7D">
        <w:rPr>
          <w:rFonts w:asciiTheme="majorBidi" w:hAnsiTheme="majorBidi" w:cstheme="majorBidi"/>
          <w:sz w:val="24"/>
          <w:szCs w:val="24"/>
        </w:rPr>
        <w:t>accumulating more responses does not necessarily improve data quality, as it depends on the conflict between users in the labeling process, and how many user</w:t>
      </w:r>
      <w:r w:rsidR="00057D9B" w:rsidRPr="00485C7D">
        <w:rPr>
          <w:rFonts w:asciiTheme="majorBidi" w:hAnsiTheme="majorBidi" w:cstheme="majorBidi"/>
          <w:sz w:val="24"/>
          <w:szCs w:val="24"/>
        </w:rPr>
        <w:t>s</w:t>
      </w:r>
      <w:r w:rsidR="00974A63" w:rsidRPr="00485C7D">
        <w:rPr>
          <w:rFonts w:asciiTheme="majorBidi" w:hAnsiTheme="majorBidi" w:cstheme="majorBidi"/>
          <w:sz w:val="24"/>
          <w:szCs w:val="24"/>
        </w:rPr>
        <w:t xml:space="preserve"> </w:t>
      </w:r>
      <w:r w:rsidR="006F54C2" w:rsidRPr="00485C7D">
        <w:rPr>
          <w:rFonts w:asciiTheme="majorBidi" w:hAnsiTheme="majorBidi" w:cstheme="majorBidi"/>
          <w:sz w:val="24"/>
          <w:szCs w:val="24"/>
        </w:rPr>
        <w:t>have labeled the comments</w:t>
      </w:r>
      <w:r w:rsidR="00315E18" w:rsidRPr="00485C7D">
        <w:rPr>
          <w:rFonts w:asciiTheme="majorBidi" w:hAnsiTheme="majorBidi" w:cstheme="majorBidi"/>
          <w:sz w:val="24"/>
          <w:szCs w:val="24"/>
        </w:rPr>
        <w:t>. This is evident by the fact that 500 response data has similar evaluation scores to that of 4.8k response.</w:t>
      </w:r>
      <w:r w:rsidR="000D5DD4" w:rsidRPr="00485C7D">
        <w:rPr>
          <w:rFonts w:asciiTheme="majorBidi" w:hAnsiTheme="majorBidi" w:cstheme="majorBidi"/>
          <w:sz w:val="24"/>
          <w:szCs w:val="24"/>
        </w:rPr>
        <w:t xml:space="preserve"> </w:t>
      </w:r>
    </w:p>
    <w:p w14:paraId="626A8920" w14:textId="1D30BE42" w:rsidR="000D5DD4" w:rsidRPr="00485C7D" w:rsidRDefault="000D5DD4" w:rsidP="00DD59C7">
      <w:pPr>
        <w:rPr>
          <w:rFonts w:asciiTheme="majorBidi" w:hAnsiTheme="majorBidi" w:cstheme="majorBidi"/>
          <w:sz w:val="24"/>
          <w:szCs w:val="24"/>
        </w:rPr>
      </w:pPr>
      <w:r w:rsidRPr="00485C7D">
        <w:rPr>
          <w:rFonts w:asciiTheme="majorBidi" w:hAnsiTheme="majorBidi" w:cstheme="majorBidi"/>
          <w:sz w:val="24"/>
          <w:szCs w:val="24"/>
        </w:rPr>
        <w:t xml:space="preserve">Another important remark, revealed by the outcomes of experiment 4, is the model’s incapability, with the data provided, to distinguish between different types of hate speech, with poor precision scores contrasted by the high accuracy achieved by evaluated </w:t>
      </w:r>
      <w:r w:rsidR="009C34A3" w:rsidRPr="00485C7D">
        <w:rPr>
          <w:rFonts w:asciiTheme="majorBidi" w:hAnsiTheme="majorBidi" w:cstheme="majorBidi"/>
          <w:sz w:val="24"/>
          <w:szCs w:val="24"/>
        </w:rPr>
        <w:t>models</w:t>
      </w:r>
      <w:r w:rsidR="006470A2" w:rsidRPr="00485C7D">
        <w:rPr>
          <w:rFonts w:asciiTheme="majorBidi" w:hAnsiTheme="majorBidi" w:cstheme="majorBidi"/>
          <w:sz w:val="24"/>
          <w:szCs w:val="24"/>
        </w:rPr>
        <w:t>, even when simplifying the problem</w:t>
      </w:r>
      <w:r w:rsidR="00AE3ED2" w:rsidRPr="00485C7D">
        <w:rPr>
          <w:rFonts w:asciiTheme="majorBidi" w:hAnsiTheme="majorBidi" w:cstheme="majorBidi"/>
          <w:sz w:val="24"/>
          <w:szCs w:val="24"/>
        </w:rPr>
        <w:t xml:space="preserve"> to binary cases</w:t>
      </w:r>
      <w:r w:rsidR="006470A2" w:rsidRPr="00485C7D">
        <w:rPr>
          <w:rFonts w:asciiTheme="majorBidi" w:hAnsiTheme="majorBidi" w:cstheme="majorBidi"/>
          <w:sz w:val="24"/>
          <w:szCs w:val="24"/>
        </w:rPr>
        <w:t>.</w:t>
      </w:r>
    </w:p>
    <w:p w14:paraId="46A90CEC" w14:textId="48A151E3" w:rsidR="00F924E0" w:rsidRPr="00485C7D" w:rsidRDefault="004C3FB6" w:rsidP="0045610E">
      <w:pPr>
        <w:rPr>
          <w:rFonts w:asciiTheme="majorBidi" w:hAnsiTheme="majorBidi" w:cstheme="majorBidi"/>
          <w:sz w:val="24"/>
          <w:szCs w:val="24"/>
        </w:rPr>
      </w:pPr>
      <w:r w:rsidRPr="00485C7D">
        <w:rPr>
          <w:rFonts w:asciiTheme="majorBidi" w:hAnsiTheme="majorBidi" w:cstheme="majorBidi"/>
          <w:sz w:val="24"/>
          <w:szCs w:val="24"/>
        </w:rPr>
        <w:t>W</w:t>
      </w:r>
      <w:r w:rsidR="00144A4F" w:rsidRPr="00485C7D">
        <w:rPr>
          <w:rFonts w:asciiTheme="majorBidi" w:hAnsiTheme="majorBidi" w:cstheme="majorBidi"/>
          <w:sz w:val="24"/>
          <w:szCs w:val="24"/>
        </w:rPr>
        <w:t>ith the current data amassed</w:t>
      </w:r>
      <w:r w:rsidRPr="00485C7D">
        <w:rPr>
          <w:rFonts w:asciiTheme="majorBidi" w:hAnsiTheme="majorBidi" w:cstheme="majorBidi"/>
          <w:sz w:val="24"/>
          <w:szCs w:val="24"/>
        </w:rPr>
        <w:t xml:space="preserve"> through the website</w:t>
      </w:r>
      <w:r w:rsidR="00144A4F" w:rsidRPr="00485C7D">
        <w:rPr>
          <w:rFonts w:asciiTheme="majorBidi" w:hAnsiTheme="majorBidi" w:cstheme="majorBidi"/>
          <w:sz w:val="24"/>
          <w:szCs w:val="24"/>
        </w:rPr>
        <w:t xml:space="preserve">, </w:t>
      </w:r>
      <w:r w:rsidRPr="00485C7D">
        <w:rPr>
          <w:rFonts w:asciiTheme="majorBidi" w:hAnsiTheme="majorBidi" w:cstheme="majorBidi"/>
          <w:sz w:val="24"/>
          <w:szCs w:val="24"/>
        </w:rPr>
        <w:t xml:space="preserve">the pretrained models used (BERT and ARABERT) did not provide a higher performance advantage over simpler ML models, </w:t>
      </w:r>
      <w:r w:rsidR="00EA2EA5" w:rsidRPr="00485C7D">
        <w:rPr>
          <w:rFonts w:asciiTheme="majorBidi" w:hAnsiTheme="majorBidi" w:cstheme="majorBidi"/>
          <w:sz w:val="24"/>
          <w:szCs w:val="24"/>
        </w:rPr>
        <w:t>as</w:t>
      </w:r>
      <w:r w:rsidRPr="00485C7D">
        <w:rPr>
          <w:rFonts w:asciiTheme="majorBidi" w:hAnsiTheme="majorBidi" w:cstheme="majorBidi"/>
          <w:sz w:val="24"/>
          <w:szCs w:val="24"/>
        </w:rPr>
        <w:t xml:space="preserve"> shown in experiment 5.</w:t>
      </w:r>
      <w:r w:rsidR="00CA703C" w:rsidRPr="00485C7D">
        <w:rPr>
          <w:rFonts w:asciiTheme="majorBidi" w:hAnsiTheme="majorBidi" w:cstheme="majorBidi"/>
          <w:sz w:val="24"/>
          <w:szCs w:val="24"/>
        </w:rPr>
        <w:t xml:space="preserve"> </w:t>
      </w:r>
      <w:r w:rsidR="00106E6E" w:rsidRPr="00485C7D">
        <w:rPr>
          <w:rFonts w:asciiTheme="majorBidi" w:hAnsiTheme="majorBidi" w:cstheme="majorBidi"/>
          <w:sz w:val="24"/>
          <w:szCs w:val="24"/>
        </w:rPr>
        <w:t xml:space="preserve">Though a substantial improvement can be made when applying frequency patterns and BOW collected through the website, evidenced </w:t>
      </w:r>
      <w:r w:rsidR="00565723" w:rsidRPr="00485C7D">
        <w:rPr>
          <w:rFonts w:asciiTheme="majorBidi" w:hAnsiTheme="majorBidi" w:cstheme="majorBidi"/>
          <w:sz w:val="24"/>
          <w:szCs w:val="24"/>
        </w:rPr>
        <w:t xml:space="preserve">by </w:t>
      </w:r>
      <w:r w:rsidR="00EC6CB0" w:rsidRPr="00485C7D">
        <w:rPr>
          <w:rFonts w:asciiTheme="majorBidi" w:hAnsiTheme="majorBidi" w:cstheme="majorBidi"/>
          <w:sz w:val="24"/>
          <w:szCs w:val="24"/>
        </w:rPr>
        <w:t xml:space="preserve">conducting </w:t>
      </w:r>
      <w:r w:rsidR="00106E6E" w:rsidRPr="00485C7D">
        <w:rPr>
          <w:rFonts w:asciiTheme="majorBidi" w:hAnsiTheme="majorBidi" w:cstheme="majorBidi"/>
          <w:sz w:val="24"/>
          <w:szCs w:val="24"/>
        </w:rPr>
        <w:t>experiment 6</w:t>
      </w:r>
      <w:r w:rsidR="00565723" w:rsidRPr="00485C7D">
        <w:rPr>
          <w:rFonts w:asciiTheme="majorBidi" w:hAnsiTheme="majorBidi" w:cstheme="majorBidi"/>
          <w:sz w:val="24"/>
          <w:szCs w:val="24"/>
        </w:rPr>
        <w:t xml:space="preserve">, </w:t>
      </w:r>
      <w:r w:rsidR="005B76DB" w:rsidRPr="00485C7D">
        <w:rPr>
          <w:rFonts w:asciiTheme="majorBidi" w:hAnsiTheme="majorBidi" w:cstheme="majorBidi"/>
          <w:sz w:val="24"/>
          <w:szCs w:val="24"/>
        </w:rPr>
        <w:t>drastically improving the precision for</w:t>
      </w:r>
      <w:r w:rsidR="006A1D1F" w:rsidRPr="00485C7D">
        <w:rPr>
          <w:rFonts w:asciiTheme="majorBidi" w:hAnsiTheme="majorBidi" w:cstheme="majorBidi"/>
          <w:sz w:val="24"/>
          <w:szCs w:val="24"/>
        </w:rPr>
        <w:t xml:space="preserve"> the model through reclassifying mispredicted examples</w:t>
      </w:r>
      <w:r w:rsidR="00106E6E" w:rsidRPr="00485C7D">
        <w:rPr>
          <w:rFonts w:asciiTheme="majorBidi" w:hAnsiTheme="majorBidi" w:cstheme="majorBidi"/>
          <w:sz w:val="24"/>
          <w:szCs w:val="24"/>
        </w:rPr>
        <w:t>.</w:t>
      </w:r>
    </w:p>
    <w:p w14:paraId="1739ED2A" w14:textId="2E3CDC55" w:rsidR="00F924E0" w:rsidRPr="00485C7D" w:rsidRDefault="00837671" w:rsidP="008266C9">
      <w:pPr>
        <w:rPr>
          <w:rFonts w:asciiTheme="majorBidi" w:hAnsiTheme="majorBidi" w:cstheme="majorBidi"/>
          <w:sz w:val="24"/>
          <w:szCs w:val="24"/>
        </w:rPr>
      </w:pPr>
      <w:r w:rsidRPr="00485C7D">
        <w:rPr>
          <w:rFonts w:asciiTheme="majorBidi" w:hAnsiTheme="majorBidi" w:cstheme="majorBidi"/>
          <w:sz w:val="24"/>
          <w:szCs w:val="24"/>
        </w:rPr>
        <w:t>The data contains misleading patterns that may be linked back to the annotation process, or the general nature of colloquial Arabic.</w:t>
      </w:r>
      <w:r w:rsidR="00CC114B" w:rsidRPr="00485C7D">
        <w:rPr>
          <w:rFonts w:asciiTheme="majorBidi" w:hAnsiTheme="majorBidi" w:cstheme="majorBidi"/>
          <w:sz w:val="24"/>
          <w:szCs w:val="24"/>
        </w:rPr>
        <w:t xml:space="preserve"> </w:t>
      </w:r>
      <w:r w:rsidRPr="00485C7D">
        <w:rPr>
          <w:rFonts w:asciiTheme="majorBidi" w:hAnsiTheme="majorBidi" w:cstheme="majorBidi"/>
          <w:sz w:val="24"/>
          <w:szCs w:val="24"/>
        </w:rPr>
        <w:t>Some of the comments might be mislabeled based on the analysis for some of the comments.</w:t>
      </w:r>
      <w:r w:rsidR="00CC114B" w:rsidRPr="00485C7D">
        <w:rPr>
          <w:rFonts w:asciiTheme="majorBidi" w:hAnsiTheme="majorBidi" w:cstheme="majorBidi"/>
          <w:sz w:val="24"/>
          <w:szCs w:val="24"/>
        </w:rPr>
        <w:t xml:space="preserve"> </w:t>
      </w:r>
      <w:r w:rsidRPr="00485C7D">
        <w:rPr>
          <w:rFonts w:asciiTheme="majorBidi" w:hAnsiTheme="majorBidi" w:cstheme="majorBidi"/>
          <w:sz w:val="24"/>
          <w:szCs w:val="24"/>
        </w:rPr>
        <w:t>The model can competently recognize hate from non-hate, but it can’t differentiate between its classes.</w:t>
      </w:r>
      <w:r w:rsidR="00CC114B" w:rsidRPr="00485C7D">
        <w:rPr>
          <w:rFonts w:asciiTheme="majorBidi" w:hAnsiTheme="majorBidi" w:cstheme="majorBidi"/>
          <w:sz w:val="24"/>
          <w:szCs w:val="24"/>
        </w:rPr>
        <w:t xml:space="preserve"> </w:t>
      </w:r>
      <w:r w:rsidRPr="00485C7D">
        <w:rPr>
          <w:rFonts w:asciiTheme="majorBidi" w:hAnsiTheme="majorBidi" w:cstheme="majorBidi"/>
          <w:sz w:val="24"/>
          <w:szCs w:val="24"/>
        </w:rPr>
        <w:t>No improvement throughout various model results (ML or DL models), due to the low quantity and quality of the data</w:t>
      </w:r>
      <w:r w:rsidR="001C326B" w:rsidRPr="00485C7D">
        <w:rPr>
          <w:rFonts w:asciiTheme="majorBidi" w:hAnsiTheme="majorBidi" w:cstheme="majorBidi"/>
          <w:sz w:val="24"/>
          <w:szCs w:val="24"/>
        </w:rPr>
        <w:t>, this could be solved in time as more labeling is done through the website</w:t>
      </w:r>
      <w:r w:rsidR="00A01E91" w:rsidRPr="00485C7D">
        <w:rPr>
          <w:rFonts w:asciiTheme="majorBidi" w:hAnsiTheme="majorBidi" w:cstheme="majorBidi"/>
          <w:sz w:val="24"/>
          <w:szCs w:val="24"/>
        </w:rPr>
        <w:t xml:space="preserve">, giving </w:t>
      </w:r>
      <w:r w:rsidR="00567ED2" w:rsidRPr="00485C7D">
        <w:rPr>
          <w:rFonts w:asciiTheme="majorBidi" w:hAnsiTheme="majorBidi" w:cstheme="majorBidi"/>
          <w:sz w:val="24"/>
          <w:szCs w:val="24"/>
        </w:rPr>
        <w:t>more</w:t>
      </w:r>
      <w:r w:rsidR="00A01E91" w:rsidRPr="00485C7D">
        <w:rPr>
          <w:rFonts w:asciiTheme="majorBidi" w:hAnsiTheme="majorBidi" w:cstheme="majorBidi"/>
          <w:sz w:val="24"/>
          <w:szCs w:val="24"/>
        </w:rPr>
        <w:t xml:space="preserve"> representative online user answers</w:t>
      </w:r>
      <w:r w:rsidR="001C326B" w:rsidRPr="00485C7D">
        <w:rPr>
          <w:rFonts w:asciiTheme="majorBidi" w:hAnsiTheme="majorBidi" w:cstheme="majorBidi"/>
          <w:sz w:val="24"/>
          <w:szCs w:val="24"/>
        </w:rPr>
        <w:t>.</w:t>
      </w:r>
    </w:p>
    <w:p w14:paraId="00933076" w14:textId="25A0B700" w:rsidR="00855D6A" w:rsidRPr="00C90D6F" w:rsidRDefault="00855D6A" w:rsidP="00DD59C7">
      <w:pPr>
        <w:rPr>
          <w:rFonts w:asciiTheme="majorBidi" w:hAnsiTheme="majorBidi" w:cstheme="majorBidi"/>
          <w:sz w:val="24"/>
          <w:szCs w:val="24"/>
        </w:rPr>
      </w:pPr>
      <w:r w:rsidRPr="00C90D6F">
        <w:rPr>
          <w:rFonts w:asciiTheme="majorBidi" w:hAnsiTheme="majorBidi" w:cstheme="majorBidi"/>
        </w:rPr>
        <w:br w:type="page"/>
      </w:r>
    </w:p>
    <w:p w14:paraId="769D7FA6" w14:textId="37D713FE" w:rsidR="00855D6A" w:rsidRPr="00C90D6F" w:rsidRDefault="002B4464" w:rsidP="002B4464">
      <w:pPr>
        <w:pStyle w:val="Heading1"/>
        <w:rPr>
          <w:rFonts w:asciiTheme="majorBidi" w:hAnsiTheme="majorBidi"/>
        </w:rPr>
      </w:pPr>
      <w:bookmarkStart w:id="46" w:name="_Toc125576785"/>
      <w:r w:rsidRPr="00C90D6F">
        <w:rPr>
          <w:rFonts w:asciiTheme="majorBidi" w:hAnsiTheme="majorBidi"/>
        </w:rPr>
        <w:lastRenderedPageBreak/>
        <w:t>References</w:t>
      </w:r>
      <w:bookmarkEnd w:id="46"/>
    </w:p>
    <w:p w14:paraId="5DAF9EA5" w14:textId="77777777" w:rsidR="00B87F5C" w:rsidRPr="00B87F5C" w:rsidRDefault="00B87F5C" w:rsidP="00B87F5C">
      <w:pPr>
        <w:pStyle w:val="Bibliography"/>
        <w:numPr>
          <w:ilvl w:val="0"/>
          <w:numId w:val="33"/>
        </w:numPr>
        <w:ind w:left="360"/>
        <w:rPr>
          <w:rFonts w:ascii="Times New Roman" w:hAnsi="Times New Roman"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B87F5C">
        <w:rPr>
          <w:rFonts w:ascii="Times New Roman" w:hAnsi="Times New Roman" w:cs="Times New Roman"/>
        </w:rPr>
        <w:t xml:space="preserve">ARTIFICIAL INTELLIGENCE. (n.d.). </w:t>
      </w:r>
      <w:r w:rsidRPr="00B87F5C">
        <w:rPr>
          <w:rFonts w:ascii="Times New Roman" w:hAnsi="Times New Roman" w:cs="Times New Roman"/>
          <w:i/>
          <w:iCs/>
        </w:rPr>
        <w:t>NIST</w:t>
      </w:r>
      <w:r w:rsidRPr="00B87F5C">
        <w:rPr>
          <w:rFonts w:ascii="Times New Roman" w:hAnsi="Times New Roman" w:cs="Times New Roman"/>
        </w:rPr>
        <w:t>. https://www.nist.gov/artificial-intelligence</w:t>
      </w:r>
    </w:p>
    <w:p w14:paraId="3565F882"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Artificial Intelligence: What it is and why it matters. (n.d.). </w:t>
      </w:r>
      <w:r w:rsidRPr="00B87F5C">
        <w:rPr>
          <w:rFonts w:ascii="Times New Roman" w:hAnsi="Times New Roman" w:cs="Times New Roman"/>
          <w:i/>
          <w:iCs/>
        </w:rPr>
        <w:t>SAS</w:t>
      </w:r>
      <w:r w:rsidRPr="00B87F5C">
        <w:rPr>
          <w:rFonts w:ascii="Times New Roman" w:hAnsi="Times New Roman" w:cs="Times New Roman"/>
        </w:rPr>
        <w:t>. https://www.sas.com/en_us/insights/analytics/what-is-artificial-intelligence.html</w:t>
      </w:r>
    </w:p>
    <w:p w14:paraId="23FB6187"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Ayodele, T. O. (2010). Types of Machine Learning Algorithms. In Y. Zhang (Ed.), </w:t>
      </w:r>
      <w:r w:rsidRPr="00B87F5C">
        <w:rPr>
          <w:rFonts w:ascii="Times New Roman" w:hAnsi="Times New Roman" w:cs="Times New Roman"/>
          <w:i/>
          <w:iCs/>
        </w:rPr>
        <w:t>New Advances in Machine Learning</w:t>
      </w:r>
      <w:r w:rsidRPr="00B87F5C">
        <w:rPr>
          <w:rFonts w:ascii="Times New Roman" w:hAnsi="Times New Roman" w:cs="Times New Roman"/>
        </w:rPr>
        <w:t>. IntechOpen. https://doi.org/10.5772/9385</w:t>
      </w:r>
    </w:p>
    <w:p w14:paraId="7DD94AC3"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Bahador, B. (2020). Classifying and Identifying the Intensity of Hate Speech. </w:t>
      </w:r>
      <w:r w:rsidRPr="00B87F5C">
        <w:rPr>
          <w:rFonts w:ascii="Times New Roman" w:hAnsi="Times New Roman" w:cs="Times New Roman"/>
          <w:i/>
          <w:iCs/>
        </w:rPr>
        <w:t>Items Insightrs from the Social Sciences</w:t>
      </w:r>
      <w:r w:rsidRPr="00B87F5C">
        <w:rPr>
          <w:rFonts w:ascii="Times New Roman" w:hAnsi="Times New Roman" w:cs="Times New Roman"/>
        </w:rPr>
        <w:t>. https://items.ssrc.org/disinformation-democracy-and-conflict-prevention/classifying-and-identifying-the-intensity-of-hate-speech/#:~:text=Hate%20speech%2C%20of%20course%2C%20is,demonization%2C%20and%20incitement%20to%20violence</w:t>
      </w:r>
    </w:p>
    <w:p w14:paraId="14160910"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Bellotti, F., Berta, R., &amp; De Gloria, A. (n.d.). Designing Effective Serious Games: Opportunities and Challenges for Research. </w:t>
      </w:r>
      <w:r w:rsidRPr="00B87F5C">
        <w:rPr>
          <w:rFonts w:ascii="Times New Roman" w:hAnsi="Times New Roman" w:cs="Times New Roman"/>
          <w:i/>
          <w:iCs/>
        </w:rPr>
        <w:t>Research Gate</w:t>
      </w:r>
      <w:r w:rsidRPr="00B87F5C">
        <w:rPr>
          <w:rFonts w:ascii="Times New Roman" w:hAnsi="Times New Roman" w:cs="Times New Roman"/>
        </w:rPr>
        <w:t>. https://www.researchgate.net/publication/49588460_Designing_Effective_Serious_Games_Opportunities_and_Challenges_for_Research</w:t>
      </w:r>
    </w:p>
    <w:p w14:paraId="2C6665C8"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Dickinson, P., Francesco, B., Graham, W., &amp; Agee, M. (n.d.). </w:t>
      </w:r>
      <w:r w:rsidRPr="00B87F5C">
        <w:rPr>
          <w:rFonts w:ascii="Times New Roman" w:hAnsi="Times New Roman" w:cs="Times New Roman"/>
          <w:i/>
          <w:iCs/>
        </w:rPr>
        <w:t>The Phenomenon of “Mocking.”</w:t>
      </w:r>
      <w:r w:rsidRPr="00B87F5C">
        <w:rPr>
          <w:rFonts w:ascii="Times New Roman" w:hAnsi="Times New Roman" w:cs="Times New Roman"/>
        </w:rPr>
        <w:t xml:space="preserve"> https://www.nzac.org.nz/assets/Uploads/Journals/1-v2.-The-Phenomenon-of-Mocking.pdf</w:t>
      </w:r>
    </w:p>
    <w:p w14:paraId="6F5B819F"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Equality and hate speech. (n.d.). </w:t>
      </w:r>
      <w:r w:rsidRPr="00B87F5C">
        <w:rPr>
          <w:rFonts w:ascii="Times New Roman" w:hAnsi="Times New Roman" w:cs="Times New Roman"/>
          <w:i/>
          <w:iCs/>
        </w:rPr>
        <w:t>Article19</w:t>
      </w:r>
      <w:r w:rsidRPr="00B87F5C">
        <w:rPr>
          <w:rFonts w:ascii="Times New Roman" w:hAnsi="Times New Roman" w:cs="Times New Roman"/>
        </w:rPr>
        <w:t>. https://www.article19.org/issue/equality-and-hate-speech/</w:t>
      </w:r>
    </w:p>
    <w:p w14:paraId="2488940B"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Fino, A. (2020). Defining Hate Speech: A Seemingly Elusive Task. </w:t>
      </w:r>
      <w:r w:rsidRPr="00B87F5C">
        <w:rPr>
          <w:rFonts w:ascii="Times New Roman" w:hAnsi="Times New Roman" w:cs="Times New Roman"/>
          <w:i/>
          <w:iCs/>
        </w:rPr>
        <w:t>Journal of International Criminal Justice</w:t>
      </w:r>
      <w:r w:rsidRPr="00B87F5C">
        <w:rPr>
          <w:rFonts w:ascii="Times New Roman" w:hAnsi="Times New Roman" w:cs="Times New Roman"/>
        </w:rPr>
        <w:t xml:space="preserve">, </w:t>
      </w:r>
      <w:r w:rsidRPr="00B87F5C">
        <w:rPr>
          <w:rFonts w:ascii="Times New Roman" w:hAnsi="Times New Roman" w:cs="Times New Roman"/>
          <w:i/>
          <w:iCs/>
        </w:rPr>
        <w:t>18</w:t>
      </w:r>
      <w:r w:rsidRPr="00B87F5C">
        <w:rPr>
          <w:rFonts w:ascii="Times New Roman" w:hAnsi="Times New Roman" w:cs="Times New Roman"/>
        </w:rPr>
        <w:t>(1), 31–57. https://doi.org/10.1093/jicj/mqaa023</w:t>
      </w:r>
    </w:p>
    <w:p w14:paraId="26A43766"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Frankenfield,  jake. (n.d.). Artificial Intelligence (AI). </w:t>
      </w:r>
      <w:r w:rsidRPr="00B87F5C">
        <w:rPr>
          <w:rFonts w:ascii="Times New Roman" w:hAnsi="Times New Roman" w:cs="Times New Roman"/>
          <w:i/>
          <w:iCs/>
        </w:rPr>
        <w:t>Investopedia</w:t>
      </w:r>
      <w:r w:rsidRPr="00B87F5C">
        <w:rPr>
          <w:rFonts w:ascii="Times New Roman" w:hAnsi="Times New Roman" w:cs="Times New Roman"/>
        </w:rPr>
        <w:t>. https://www.investopedia.com/terms/a/artificial-intelligence-ai.asp</w:t>
      </w:r>
    </w:p>
    <w:p w14:paraId="04EE0FE3"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Importance Of Internet Technology For Easy Life. (n.d.). </w:t>
      </w:r>
      <w:r w:rsidRPr="00B87F5C">
        <w:rPr>
          <w:rFonts w:ascii="Times New Roman" w:hAnsi="Times New Roman" w:cs="Times New Roman"/>
          <w:i/>
          <w:iCs/>
        </w:rPr>
        <w:t>Asianet FIBER</w:t>
      </w:r>
      <w:r w:rsidRPr="00B87F5C">
        <w:rPr>
          <w:rFonts w:ascii="Times New Roman" w:hAnsi="Times New Roman" w:cs="Times New Roman"/>
        </w:rPr>
        <w:t>. https://asianetbroadband.in/importance-of-internet-technology-for-easy-life/</w:t>
      </w:r>
    </w:p>
    <w:p w14:paraId="3BE4240C"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Jordan, M., &amp; Mitchell, T. (n.d.). </w:t>
      </w:r>
      <w:r w:rsidRPr="00B87F5C">
        <w:rPr>
          <w:rFonts w:ascii="Times New Roman" w:hAnsi="Times New Roman" w:cs="Times New Roman"/>
          <w:i/>
          <w:iCs/>
        </w:rPr>
        <w:t>Machine learning: Trends, perspectives, and prospects</w:t>
      </w:r>
      <w:r w:rsidRPr="00B87F5C">
        <w:rPr>
          <w:rFonts w:ascii="Times New Roman" w:hAnsi="Times New Roman" w:cs="Times New Roman"/>
        </w:rPr>
        <w:t>. https://www.cs.cmu.edu/~tom/pubs/Science-ML-2015.pdf</w:t>
      </w:r>
    </w:p>
    <w:p w14:paraId="3A47BD1F"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lastRenderedPageBreak/>
        <w:t xml:space="preserve">Maria, G. (n.d.). </w:t>
      </w:r>
      <w:r w:rsidRPr="00B87F5C">
        <w:rPr>
          <w:rFonts w:ascii="Times New Roman" w:hAnsi="Times New Roman" w:cs="Times New Roman"/>
          <w:i/>
          <w:iCs/>
        </w:rPr>
        <w:t>Gamification for Machine Learning: The Classification Game</w:t>
      </w:r>
      <w:r w:rsidRPr="00B87F5C">
        <w:rPr>
          <w:rFonts w:ascii="Times New Roman" w:hAnsi="Times New Roman" w:cs="Times New Roman"/>
        </w:rPr>
        <w:t>. http://ceur-ws.org/Vol-1642/paper7.pdf</w:t>
      </w:r>
    </w:p>
    <w:p w14:paraId="6D2F2327"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Melger, E. (https://www.deltares.nl/en/software-solutions/deltares-serious-game-portal/). Serious Gaming. </w:t>
      </w:r>
      <w:r w:rsidRPr="00B87F5C">
        <w:rPr>
          <w:rFonts w:ascii="Times New Roman" w:hAnsi="Times New Roman" w:cs="Times New Roman"/>
          <w:i/>
          <w:iCs/>
        </w:rPr>
        <w:t>Deltares</w:t>
      </w:r>
      <w:r w:rsidRPr="00B87F5C">
        <w:rPr>
          <w:rFonts w:ascii="Times New Roman" w:hAnsi="Times New Roman" w:cs="Times New Roman"/>
        </w:rPr>
        <w:t>.</w:t>
      </w:r>
    </w:p>
    <w:p w14:paraId="446487A7"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Mullah, N. (2021). Advances in Machine Learning Algorithms for Hate Speech Detection in Social Media: A Review. </w:t>
      </w:r>
      <w:r w:rsidRPr="00B87F5C">
        <w:rPr>
          <w:rFonts w:ascii="Times New Roman" w:hAnsi="Times New Roman" w:cs="Times New Roman"/>
          <w:i/>
          <w:iCs/>
        </w:rPr>
        <w:t>IEEE Access</w:t>
      </w:r>
      <w:r w:rsidRPr="00B87F5C">
        <w:rPr>
          <w:rFonts w:ascii="Times New Roman" w:hAnsi="Times New Roman" w:cs="Times New Roman"/>
        </w:rPr>
        <w:t>. https://ieeexplore.ieee.org/stamp/stamp.jsp?tp=&amp;arnumber=9455353</w:t>
      </w:r>
    </w:p>
    <w:p w14:paraId="5FB4EE81"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Pilote, B., &amp; Chiniara, G. (2019). Chapter 2—The Many Faces of Simulation. In G. Chiniara (Ed.), </w:t>
      </w:r>
      <w:r w:rsidRPr="00B87F5C">
        <w:rPr>
          <w:rFonts w:ascii="Times New Roman" w:hAnsi="Times New Roman" w:cs="Times New Roman"/>
          <w:i/>
          <w:iCs/>
        </w:rPr>
        <w:t>Clinical Simulation (Second Edition)</w:t>
      </w:r>
      <w:r w:rsidRPr="00B87F5C">
        <w:rPr>
          <w:rFonts w:ascii="Times New Roman" w:hAnsi="Times New Roman" w:cs="Times New Roman"/>
        </w:rPr>
        <w:t xml:space="preserve"> (Second Edition, pp. 17–32). Academic Press. https://doi.org/10.1016/B978-0-12-815657-5.00002-4</w:t>
      </w:r>
    </w:p>
    <w:p w14:paraId="3B2EA6BA"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Pitsilis, G. (2018). </w:t>
      </w:r>
      <w:r w:rsidRPr="00B87F5C">
        <w:rPr>
          <w:rFonts w:ascii="Times New Roman" w:hAnsi="Times New Roman" w:cs="Times New Roman"/>
          <w:i/>
          <w:iCs/>
        </w:rPr>
        <w:t>Effective hate-speech detection in Twitter data using recurrent neural networks</w:t>
      </w:r>
      <w:r w:rsidRPr="00B87F5C">
        <w:rPr>
          <w:rFonts w:ascii="Times New Roman" w:hAnsi="Times New Roman" w:cs="Times New Roman"/>
        </w:rPr>
        <w:t>. https://folk.idi.ntnu.no/heri/papers/pitsilis_APIN2018.pdf</w:t>
      </w:r>
    </w:p>
    <w:p w14:paraId="07BEFB93"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Smedley, A. (2021). Racism. </w:t>
      </w:r>
      <w:r w:rsidRPr="00B87F5C">
        <w:rPr>
          <w:rFonts w:ascii="Times New Roman" w:hAnsi="Times New Roman" w:cs="Times New Roman"/>
          <w:i/>
          <w:iCs/>
        </w:rPr>
        <w:t>Encyclopedia Britannica</w:t>
      </w:r>
      <w:r w:rsidRPr="00B87F5C">
        <w:rPr>
          <w:rFonts w:ascii="Times New Roman" w:hAnsi="Times New Roman" w:cs="Times New Roman"/>
        </w:rPr>
        <w:t>. https://www.britannica.com/topic/racism</w:t>
      </w:r>
    </w:p>
    <w:p w14:paraId="44C5ED40"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Teaching about Controversial Issues and Use of Controversial Materials. (1997). </w:t>
      </w:r>
      <w:r w:rsidRPr="00B87F5C">
        <w:rPr>
          <w:rFonts w:ascii="Times New Roman" w:hAnsi="Times New Roman" w:cs="Times New Roman"/>
          <w:i/>
          <w:iCs/>
        </w:rPr>
        <w:t>IMB</w:t>
      </w:r>
      <w:r w:rsidRPr="00B87F5C">
        <w:rPr>
          <w:rFonts w:ascii="Times New Roman" w:hAnsi="Times New Roman" w:cs="Times New Roman"/>
        </w:rPr>
        <w:t>. https://www.flemingschools.org/cms/lib/CO02201757/Centricity/Domain/11/IMB%20Teaching%20about%20Controversial%20Issues%20and%20Use%20of%20Contraversial%20Materials.pdf</w:t>
      </w:r>
    </w:p>
    <w:p w14:paraId="782B8896"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The route to a successful serious game. (n.d.). </w:t>
      </w:r>
      <w:r w:rsidRPr="00B87F5C">
        <w:rPr>
          <w:rFonts w:ascii="Times New Roman" w:hAnsi="Times New Roman" w:cs="Times New Roman"/>
          <w:i/>
          <w:iCs/>
        </w:rPr>
        <w:t>GRENDEL GAMES</w:t>
      </w:r>
      <w:r w:rsidRPr="00B87F5C">
        <w:rPr>
          <w:rFonts w:ascii="Times New Roman" w:hAnsi="Times New Roman" w:cs="Times New Roman"/>
        </w:rPr>
        <w:t>. https://grendelgames.com/method/</w:t>
      </w:r>
    </w:p>
    <w:p w14:paraId="3923E89D"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Tsionas, A. (n.d.). </w:t>
      </w:r>
      <w:r w:rsidRPr="00B87F5C">
        <w:rPr>
          <w:rFonts w:ascii="Times New Roman" w:hAnsi="Times New Roman" w:cs="Times New Roman"/>
          <w:i/>
          <w:iCs/>
        </w:rPr>
        <w:t>Serious Game Development for the Diagnosis of Major Depressive Disorder Cases Using Machine Learning Methods</w:t>
      </w:r>
      <w:r w:rsidRPr="00B87F5C">
        <w:rPr>
          <w:rFonts w:ascii="Times New Roman" w:hAnsi="Times New Roman" w:cs="Times New Roman"/>
        </w:rPr>
        <w:t>.</w:t>
      </w:r>
    </w:p>
    <w:p w14:paraId="319FAE45"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i/>
          <w:iCs/>
        </w:rPr>
        <w:t>What is hate speech?</w:t>
      </w:r>
      <w:r w:rsidRPr="00B87F5C">
        <w:rPr>
          <w:rFonts w:ascii="Times New Roman" w:hAnsi="Times New Roman" w:cs="Times New Roman"/>
        </w:rPr>
        <w:t xml:space="preserve"> (n.d.). https://challengehate.com/what-is-hate-speech/</w:t>
      </w:r>
    </w:p>
    <w:p w14:paraId="55ED61BC" w14:textId="77777777" w:rsidR="00B87F5C" w:rsidRPr="00B87F5C" w:rsidRDefault="00B87F5C" w:rsidP="00B87F5C">
      <w:pPr>
        <w:pStyle w:val="Bibliography"/>
        <w:numPr>
          <w:ilvl w:val="0"/>
          <w:numId w:val="33"/>
        </w:numPr>
        <w:ind w:left="360"/>
        <w:rPr>
          <w:rFonts w:ascii="Times New Roman" w:hAnsi="Times New Roman" w:cs="Times New Roman"/>
        </w:rPr>
      </w:pPr>
      <w:r w:rsidRPr="00B87F5C">
        <w:rPr>
          <w:rFonts w:ascii="Times New Roman" w:hAnsi="Times New Roman" w:cs="Times New Roman"/>
        </w:rPr>
        <w:t xml:space="preserve">What is sexual harassment? (n.d.). </w:t>
      </w:r>
      <w:r w:rsidRPr="00B87F5C">
        <w:rPr>
          <w:rFonts w:ascii="Times New Roman" w:hAnsi="Times New Roman" w:cs="Times New Roman"/>
          <w:i/>
          <w:iCs/>
        </w:rPr>
        <w:t>REACH OUT</w:t>
      </w:r>
      <w:r w:rsidRPr="00B87F5C">
        <w:rPr>
          <w:rFonts w:ascii="Times New Roman" w:hAnsi="Times New Roman" w:cs="Times New Roman"/>
        </w:rPr>
        <w:t>. https://au.reachout.com/articles/what-is-sexual-harassment</w:t>
      </w:r>
    </w:p>
    <w:p w14:paraId="0F468F93" w14:textId="49DBE024" w:rsidR="002B4464" w:rsidRPr="00C90D6F" w:rsidRDefault="00B87F5C" w:rsidP="00B87F5C">
      <w:pPr>
        <w:rPr>
          <w:rFonts w:asciiTheme="majorBidi" w:hAnsiTheme="majorBidi" w:cstheme="majorBidi"/>
        </w:rPr>
      </w:pPr>
      <w:r>
        <w:rPr>
          <w:rFonts w:asciiTheme="majorBidi" w:hAnsiTheme="majorBidi" w:cstheme="majorBidi"/>
        </w:rPr>
        <w:fldChar w:fldCharType="end"/>
      </w:r>
    </w:p>
    <w:p w14:paraId="3B60A1EC" w14:textId="0DC38BA9" w:rsidR="00204F80" w:rsidRPr="00C90D6F" w:rsidRDefault="00204F80" w:rsidP="002814AA">
      <w:pPr>
        <w:rPr>
          <w:rFonts w:asciiTheme="majorBidi" w:hAnsiTheme="majorBidi" w:cstheme="majorBidi"/>
        </w:rPr>
      </w:pPr>
    </w:p>
    <w:p w14:paraId="0CCC2BF8" w14:textId="77777777" w:rsidR="00787BCF" w:rsidRPr="00C90D6F" w:rsidRDefault="00787BCF">
      <w:pPr>
        <w:rPr>
          <w:rFonts w:asciiTheme="majorBidi" w:hAnsiTheme="majorBidi" w:cstheme="majorBidi"/>
        </w:rPr>
      </w:pPr>
    </w:p>
    <w:sectPr w:rsidR="00787BCF" w:rsidRPr="00C90D6F">
      <w:headerReference w:type="default" r:id="rId51"/>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BEB79" w14:textId="77777777" w:rsidR="000F45B9" w:rsidRDefault="000F45B9" w:rsidP="006E3ECB">
      <w:pPr>
        <w:spacing w:after="0" w:line="240" w:lineRule="auto"/>
      </w:pPr>
      <w:r>
        <w:separator/>
      </w:r>
    </w:p>
  </w:endnote>
  <w:endnote w:type="continuationSeparator" w:id="0">
    <w:p w14:paraId="1882B44E" w14:textId="77777777" w:rsidR="000F45B9" w:rsidRDefault="000F45B9" w:rsidP="006E3E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6645037"/>
      <w:docPartObj>
        <w:docPartGallery w:val="Page Numbers (Bottom of Page)"/>
        <w:docPartUnique/>
      </w:docPartObj>
    </w:sdtPr>
    <w:sdtEndPr>
      <w:rPr>
        <w:noProof/>
      </w:rPr>
    </w:sdtEndPr>
    <w:sdtContent>
      <w:p w14:paraId="1BD735F5" w14:textId="005F8F40" w:rsidR="001A2C13" w:rsidRDefault="001A2C13">
        <w:pPr>
          <w:pStyle w:val="Footer"/>
        </w:pPr>
        <w:r>
          <w:fldChar w:fldCharType="begin"/>
        </w:r>
        <w:r>
          <w:instrText xml:space="preserve"> PAGE   \* MERGEFORMAT </w:instrText>
        </w:r>
        <w:r>
          <w:fldChar w:fldCharType="separate"/>
        </w:r>
        <w:r>
          <w:rPr>
            <w:noProof/>
          </w:rPr>
          <w:t>2</w:t>
        </w:r>
        <w:r>
          <w:rPr>
            <w:noProof/>
          </w:rPr>
          <w:fldChar w:fldCharType="end"/>
        </w:r>
      </w:p>
    </w:sdtContent>
  </w:sdt>
  <w:p w14:paraId="264E65CF" w14:textId="77777777" w:rsidR="001A2C13" w:rsidRDefault="001A2C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751A7" w14:textId="77777777" w:rsidR="000F45B9" w:rsidRDefault="000F45B9" w:rsidP="006E3ECB">
      <w:pPr>
        <w:spacing w:after="0" w:line="240" w:lineRule="auto"/>
      </w:pPr>
      <w:r>
        <w:separator/>
      </w:r>
    </w:p>
  </w:footnote>
  <w:footnote w:type="continuationSeparator" w:id="0">
    <w:p w14:paraId="09A77272" w14:textId="77777777" w:rsidR="000F45B9" w:rsidRDefault="000F45B9" w:rsidP="006E3E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2F87D" w14:textId="22C08254" w:rsidR="006E3ECB" w:rsidRPr="006E3ECB" w:rsidRDefault="006E3ECB" w:rsidP="006E3ECB">
    <w:pPr>
      <w:pStyle w:val="Header"/>
      <w:jc w:val="center"/>
    </w:pPr>
    <w:r w:rsidRPr="00C82F56">
      <w:rPr>
        <w:b/>
        <w:bCs/>
        <w:noProof/>
        <w:color w:val="7F7F7F"/>
      </w:rPr>
      <w:drawing>
        <wp:inline distT="0" distB="0" distL="0" distR="0" wp14:anchorId="4E5491DA" wp14:editId="1D6C4106">
          <wp:extent cx="3990975" cy="400050"/>
          <wp:effectExtent l="0" t="0" r="9525" b="0"/>
          <wp:docPr id="14" name="Picture 14" descr="M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0975" cy="40005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47A52"/>
    <w:multiLevelType w:val="hybridMultilevel"/>
    <w:tmpl w:val="CC0C6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B399D"/>
    <w:multiLevelType w:val="hybridMultilevel"/>
    <w:tmpl w:val="16761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CE67EE"/>
    <w:multiLevelType w:val="hybridMultilevel"/>
    <w:tmpl w:val="E8E2C2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5BF778C"/>
    <w:multiLevelType w:val="hybridMultilevel"/>
    <w:tmpl w:val="05224E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13AC1"/>
    <w:multiLevelType w:val="hybridMultilevel"/>
    <w:tmpl w:val="955673A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3331441"/>
    <w:multiLevelType w:val="hybridMultilevel"/>
    <w:tmpl w:val="6916C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8535B9"/>
    <w:multiLevelType w:val="hybridMultilevel"/>
    <w:tmpl w:val="7B063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BB2223"/>
    <w:multiLevelType w:val="hybridMultilevel"/>
    <w:tmpl w:val="8754061E"/>
    <w:lvl w:ilvl="0" w:tplc="5694D7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F728CE"/>
    <w:multiLevelType w:val="hybridMultilevel"/>
    <w:tmpl w:val="EE4EB52C"/>
    <w:lvl w:ilvl="0" w:tplc="4BFA2962">
      <w:start w:val="8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4432A6"/>
    <w:multiLevelType w:val="hybridMultilevel"/>
    <w:tmpl w:val="9C7EFF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6E36D6F"/>
    <w:multiLevelType w:val="hybridMultilevel"/>
    <w:tmpl w:val="F970BE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B955AB"/>
    <w:multiLevelType w:val="hybridMultilevel"/>
    <w:tmpl w:val="167610E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DE07863"/>
    <w:multiLevelType w:val="hybridMultilevel"/>
    <w:tmpl w:val="7756C1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3" w15:restartNumberingAfterBreak="0">
    <w:nsid w:val="3E44015F"/>
    <w:multiLevelType w:val="hybridMultilevel"/>
    <w:tmpl w:val="B5FAA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B60FE9"/>
    <w:multiLevelType w:val="hybridMultilevel"/>
    <w:tmpl w:val="15305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AF3325"/>
    <w:multiLevelType w:val="hybridMultilevel"/>
    <w:tmpl w:val="C1B8255C"/>
    <w:lvl w:ilvl="0" w:tplc="188AA7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4E18D9"/>
    <w:multiLevelType w:val="hybridMultilevel"/>
    <w:tmpl w:val="866EBC6E"/>
    <w:lvl w:ilvl="0" w:tplc="04090001">
      <w:start w:val="1"/>
      <w:numFmt w:val="bullet"/>
      <w:lvlText w:val=""/>
      <w:lvlJc w:val="left"/>
      <w:pPr>
        <w:ind w:left="720" w:hanging="360"/>
      </w:pPr>
      <w:rPr>
        <w:rFonts w:ascii="Symbol" w:hAnsi="Symbol" w:hint="default"/>
      </w:rPr>
    </w:lvl>
    <w:lvl w:ilvl="1" w:tplc="57F259EC">
      <w:numFmt w:val="bullet"/>
      <w:lvlText w:val="•"/>
      <w:lvlJc w:val="left"/>
      <w:pPr>
        <w:ind w:left="1800" w:hanging="72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C9337A"/>
    <w:multiLevelType w:val="hybridMultilevel"/>
    <w:tmpl w:val="27E86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9A272E"/>
    <w:multiLevelType w:val="hybridMultilevel"/>
    <w:tmpl w:val="955673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DC27C0"/>
    <w:multiLevelType w:val="hybridMultilevel"/>
    <w:tmpl w:val="6CDE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A13EA0"/>
    <w:multiLevelType w:val="hybridMultilevel"/>
    <w:tmpl w:val="9D5419F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1" w15:restartNumberingAfterBreak="0">
    <w:nsid w:val="6E447467"/>
    <w:multiLevelType w:val="hybridMultilevel"/>
    <w:tmpl w:val="AD78815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2" w15:restartNumberingAfterBreak="0">
    <w:nsid w:val="6FDA5DF7"/>
    <w:multiLevelType w:val="hybridMultilevel"/>
    <w:tmpl w:val="19508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4E03F8"/>
    <w:multiLevelType w:val="hybridMultilevel"/>
    <w:tmpl w:val="F8F2F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A104EB"/>
    <w:multiLevelType w:val="hybridMultilevel"/>
    <w:tmpl w:val="167610E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6BF53B0"/>
    <w:multiLevelType w:val="hybridMultilevel"/>
    <w:tmpl w:val="9990C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F01D72"/>
    <w:multiLevelType w:val="hybridMultilevel"/>
    <w:tmpl w:val="8528B64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01567B"/>
    <w:multiLevelType w:val="hybridMultilevel"/>
    <w:tmpl w:val="00CAA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E90D0E"/>
    <w:multiLevelType w:val="hybridMultilevel"/>
    <w:tmpl w:val="E52C4CE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690187">
    <w:abstractNumId w:val="18"/>
  </w:num>
  <w:num w:numId="2" w16cid:durableId="1447385763">
    <w:abstractNumId w:val="0"/>
  </w:num>
  <w:num w:numId="3" w16cid:durableId="80874618">
    <w:abstractNumId w:val="20"/>
  </w:num>
  <w:num w:numId="4" w16cid:durableId="693772077">
    <w:abstractNumId w:val="12"/>
  </w:num>
  <w:num w:numId="5" w16cid:durableId="56677165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13079661">
    <w:abstractNumId w:val="16"/>
  </w:num>
  <w:num w:numId="7" w16cid:durableId="2035106442">
    <w:abstractNumId w:val="27"/>
  </w:num>
  <w:num w:numId="8" w16cid:durableId="1549419309">
    <w:abstractNumId w:val="17"/>
  </w:num>
  <w:num w:numId="9" w16cid:durableId="353575998">
    <w:abstractNumId w:val="6"/>
  </w:num>
  <w:num w:numId="10" w16cid:durableId="1826042375">
    <w:abstractNumId w:val="22"/>
  </w:num>
  <w:num w:numId="11" w16cid:durableId="678239678">
    <w:abstractNumId w:val="3"/>
  </w:num>
  <w:num w:numId="12" w16cid:durableId="20636692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14131980">
    <w:abstractNumId w:val="15"/>
  </w:num>
  <w:num w:numId="14" w16cid:durableId="703794707">
    <w:abstractNumId w:val="2"/>
  </w:num>
  <w:num w:numId="15" w16cid:durableId="500852410">
    <w:abstractNumId w:val="13"/>
  </w:num>
  <w:num w:numId="16" w16cid:durableId="1181700731">
    <w:abstractNumId w:val="4"/>
  </w:num>
  <w:num w:numId="17" w16cid:durableId="2133671549">
    <w:abstractNumId w:val="21"/>
  </w:num>
  <w:num w:numId="18" w16cid:durableId="298999022">
    <w:abstractNumId w:val="8"/>
  </w:num>
  <w:num w:numId="19" w16cid:durableId="234781423">
    <w:abstractNumId w:val="7"/>
  </w:num>
  <w:num w:numId="20" w16cid:durableId="2134522707">
    <w:abstractNumId w:val="9"/>
  </w:num>
  <w:num w:numId="21" w16cid:durableId="406653983">
    <w:abstractNumId w:val="1"/>
  </w:num>
  <w:num w:numId="22" w16cid:durableId="807014216">
    <w:abstractNumId w:val="25"/>
  </w:num>
  <w:num w:numId="23" w16cid:durableId="995570305">
    <w:abstractNumId w:val="10"/>
  </w:num>
  <w:num w:numId="24" w16cid:durableId="1945768209">
    <w:abstractNumId w:val="23"/>
  </w:num>
  <w:num w:numId="25" w16cid:durableId="1399136515">
    <w:abstractNumId w:val="5"/>
  </w:num>
  <w:num w:numId="26" w16cid:durableId="1551846524">
    <w:abstractNumId w:val="8"/>
  </w:num>
  <w:num w:numId="27" w16cid:durableId="1190146388">
    <w:abstractNumId w:val="11"/>
  </w:num>
  <w:num w:numId="28" w16cid:durableId="1577203980">
    <w:abstractNumId w:val="24"/>
  </w:num>
  <w:num w:numId="29" w16cid:durableId="1741438474">
    <w:abstractNumId w:val="5"/>
  </w:num>
  <w:num w:numId="30" w16cid:durableId="1823813513">
    <w:abstractNumId w:val="14"/>
  </w:num>
  <w:num w:numId="31" w16cid:durableId="1364477865">
    <w:abstractNumId w:val="19"/>
  </w:num>
  <w:num w:numId="32" w16cid:durableId="237176464">
    <w:abstractNumId w:val="26"/>
  </w:num>
  <w:num w:numId="33" w16cid:durableId="167853954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4CE"/>
    <w:rsid w:val="00000B9B"/>
    <w:rsid w:val="00001146"/>
    <w:rsid w:val="000019C2"/>
    <w:rsid w:val="000021EC"/>
    <w:rsid w:val="000027AD"/>
    <w:rsid w:val="00003309"/>
    <w:rsid w:val="0000340A"/>
    <w:rsid w:val="00003B34"/>
    <w:rsid w:val="00004551"/>
    <w:rsid w:val="0000627D"/>
    <w:rsid w:val="00006AC4"/>
    <w:rsid w:val="000074EB"/>
    <w:rsid w:val="000077F6"/>
    <w:rsid w:val="000078B2"/>
    <w:rsid w:val="00012D14"/>
    <w:rsid w:val="00014732"/>
    <w:rsid w:val="000154C7"/>
    <w:rsid w:val="000159C4"/>
    <w:rsid w:val="00015D8C"/>
    <w:rsid w:val="000163DA"/>
    <w:rsid w:val="0001647D"/>
    <w:rsid w:val="000201B6"/>
    <w:rsid w:val="000210DA"/>
    <w:rsid w:val="000215ED"/>
    <w:rsid w:val="000230F8"/>
    <w:rsid w:val="000237B6"/>
    <w:rsid w:val="00023C33"/>
    <w:rsid w:val="00024444"/>
    <w:rsid w:val="000245C7"/>
    <w:rsid w:val="00026851"/>
    <w:rsid w:val="000269C2"/>
    <w:rsid w:val="000269E3"/>
    <w:rsid w:val="00027E90"/>
    <w:rsid w:val="00030A88"/>
    <w:rsid w:val="00031662"/>
    <w:rsid w:val="0003250D"/>
    <w:rsid w:val="00033452"/>
    <w:rsid w:val="000335E0"/>
    <w:rsid w:val="000343CA"/>
    <w:rsid w:val="00035078"/>
    <w:rsid w:val="00035B90"/>
    <w:rsid w:val="00036BD8"/>
    <w:rsid w:val="00037CB9"/>
    <w:rsid w:val="0004027F"/>
    <w:rsid w:val="00040FA8"/>
    <w:rsid w:val="00041467"/>
    <w:rsid w:val="000425C0"/>
    <w:rsid w:val="00042853"/>
    <w:rsid w:val="00043621"/>
    <w:rsid w:val="00043B75"/>
    <w:rsid w:val="00043F11"/>
    <w:rsid w:val="00044C70"/>
    <w:rsid w:val="00044DB7"/>
    <w:rsid w:val="00045487"/>
    <w:rsid w:val="000458B5"/>
    <w:rsid w:val="000471C8"/>
    <w:rsid w:val="0004770A"/>
    <w:rsid w:val="00047DA7"/>
    <w:rsid w:val="0005067F"/>
    <w:rsid w:val="00050C27"/>
    <w:rsid w:val="00050EAE"/>
    <w:rsid w:val="000515E3"/>
    <w:rsid w:val="00051744"/>
    <w:rsid w:val="00051901"/>
    <w:rsid w:val="00051ACE"/>
    <w:rsid w:val="000525D4"/>
    <w:rsid w:val="00052DBE"/>
    <w:rsid w:val="0005321D"/>
    <w:rsid w:val="0005449E"/>
    <w:rsid w:val="000546A1"/>
    <w:rsid w:val="00055E95"/>
    <w:rsid w:val="00055F5C"/>
    <w:rsid w:val="00056396"/>
    <w:rsid w:val="0005777A"/>
    <w:rsid w:val="00057959"/>
    <w:rsid w:val="00057C66"/>
    <w:rsid w:val="00057D9B"/>
    <w:rsid w:val="00061631"/>
    <w:rsid w:val="0006277F"/>
    <w:rsid w:val="00062A48"/>
    <w:rsid w:val="00063B00"/>
    <w:rsid w:val="00063EA6"/>
    <w:rsid w:val="000640DB"/>
    <w:rsid w:val="000658FD"/>
    <w:rsid w:val="00066B21"/>
    <w:rsid w:val="00067662"/>
    <w:rsid w:val="000701F0"/>
    <w:rsid w:val="000716F1"/>
    <w:rsid w:val="000723AB"/>
    <w:rsid w:val="000733E5"/>
    <w:rsid w:val="00073A8E"/>
    <w:rsid w:val="00073CA8"/>
    <w:rsid w:val="00074279"/>
    <w:rsid w:val="000744F0"/>
    <w:rsid w:val="00075582"/>
    <w:rsid w:val="00076136"/>
    <w:rsid w:val="0007650D"/>
    <w:rsid w:val="00076AC5"/>
    <w:rsid w:val="00077825"/>
    <w:rsid w:val="00080E46"/>
    <w:rsid w:val="0008135A"/>
    <w:rsid w:val="0008177A"/>
    <w:rsid w:val="00082BD4"/>
    <w:rsid w:val="0008325E"/>
    <w:rsid w:val="000838F0"/>
    <w:rsid w:val="00084057"/>
    <w:rsid w:val="00084E08"/>
    <w:rsid w:val="00085169"/>
    <w:rsid w:val="00085671"/>
    <w:rsid w:val="00085DE6"/>
    <w:rsid w:val="0008640C"/>
    <w:rsid w:val="00087E09"/>
    <w:rsid w:val="00090136"/>
    <w:rsid w:val="00090831"/>
    <w:rsid w:val="00090FFD"/>
    <w:rsid w:val="00092E4F"/>
    <w:rsid w:val="00093DF5"/>
    <w:rsid w:val="000951D6"/>
    <w:rsid w:val="000955B5"/>
    <w:rsid w:val="00095A7C"/>
    <w:rsid w:val="00095D88"/>
    <w:rsid w:val="0009630A"/>
    <w:rsid w:val="0009707F"/>
    <w:rsid w:val="00097761"/>
    <w:rsid w:val="000A0D3F"/>
    <w:rsid w:val="000A0FCC"/>
    <w:rsid w:val="000A216B"/>
    <w:rsid w:val="000A3262"/>
    <w:rsid w:val="000A3421"/>
    <w:rsid w:val="000A57D8"/>
    <w:rsid w:val="000A5D42"/>
    <w:rsid w:val="000A5DB3"/>
    <w:rsid w:val="000A5DC7"/>
    <w:rsid w:val="000A5E31"/>
    <w:rsid w:val="000A6588"/>
    <w:rsid w:val="000A6DB7"/>
    <w:rsid w:val="000A797E"/>
    <w:rsid w:val="000A7B53"/>
    <w:rsid w:val="000B110F"/>
    <w:rsid w:val="000B13FC"/>
    <w:rsid w:val="000B16D8"/>
    <w:rsid w:val="000B1999"/>
    <w:rsid w:val="000B3EE7"/>
    <w:rsid w:val="000B4000"/>
    <w:rsid w:val="000B4C40"/>
    <w:rsid w:val="000B7C94"/>
    <w:rsid w:val="000C002F"/>
    <w:rsid w:val="000C1673"/>
    <w:rsid w:val="000C2F4E"/>
    <w:rsid w:val="000C4BF1"/>
    <w:rsid w:val="000C721B"/>
    <w:rsid w:val="000D0191"/>
    <w:rsid w:val="000D24A0"/>
    <w:rsid w:val="000D26FF"/>
    <w:rsid w:val="000D42CC"/>
    <w:rsid w:val="000D5DD4"/>
    <w:rsid w:val="000D64CE"/>
    <w:rsid w:val="000D6A58"/>
    <w:rsid w:val="000D7431"/>
    <w:rsid w:val="000E038D"/>
    <w:rsid w:val="000E1CAB"/>
    <w:rsid w:val="000E2A42"/>
    <w:rsid w:val="000E32F0"/>
    <w:rsid w:val="000E43E9"/>
    <w:rsid w:val="000E47C1"/>
    <w:rsid w:val="000E514A"/>
    <w:rsid w:val="000E65B3"/>
    <w:rsid w:val="000E6C0E"/>
    <w:rsid w:val="000E7803"/>
    <w:rsid w:val="000F043E"/>
    <w:rsid w:val="000F04FA"/>
    <w:rsid w:val="000F0B68"/>
    <w:rsid w:val="000F2941"/>
    <w:rsid w:val="000F2B36"/>
    <w:rsid w:val="000F45B9"/>
    <w:rsid w:val="000F54FC"/>
    <w:rsid w:val="000F59F1"/>
    <w:rsid w:val="000F5CC5"/>
    <w:rsid w:val="000F5DE0"/>
    <w:rsid w:val="000F6CC5"/>
    <w:rsid w:val="000F722E"/>
    <w:rsid w:val="000F790F"/>
    <w:rsid w:val="000F7A69"/>
    <w:rsid w:val="00101290"/>
    <w:rsid w:val="001017CD"/>
    <w:rsid w:val="0010230A"/>
    <w:rsid w:val="00102348"/>
    <w:rsid w:val="00102DC3"/>
    <w:rsid w:val="00105165"/>
    <w:rsid w:val="00105872"/>
    <w:rsid w:val="00105B28"/>
    <w:rsid w:val="00106E6E"/>
    <w:rsid w:val="00107090"/>
    <w:rsid w:val="00107299"/>
    <w:rsid w:val="001077F0"/>
    <w:rsid w:val="00107DB6"/>
    <w:rsid w:val="00107EC9"/>
    <w:rsid w:val="0011013D"/>
    <w:rsid w:val="001107AA"/>
    <w:rsid w:val="00110AE9"/>
    <w:rsid w:val="0011102C"/>
    <w:rsid w:val="0011183F"/>
    <w:rsid w:val="00111F33"/>
    <w:rsid w:val="00112397"/>
    <w:rsid w:val="00112479"/>
    <w:rsid w:val="00113EAC"/>
    <w:rsid w:val="0011421C"/>
    <w:rsid w:val="001149CD"/>
    <w:rsid w:val="00114E7B"/>
    <w:rsid w:val="001150D3"/>
    <w:rsid w:val="001160E0"/>
    <w:rsid w:val="00116477"/>
    <w:rsid w:val="001166A2"/>
    <w:rsid w:val="00116A00"/>
    <w:rsid w:val="00117345"/>
    <w:rsid w:val="00120FA4"/>
    <w:rsid w:val="00121B4E"/>
    <w:rsid w:val="00121B51"/>
    <w:rsid w:val="0012206E"/>
    <w:rsid w:val="00122254"/>
    <w:rsid w:val="00122405"/>
    <w:rsid w:val="001224CD"/>
    <w:rsid w:val="00123E47"/>
    <w:rsid w:val="0012481A"/>
    <w:rsid w:val="00124A1B"/>
    <w:rsid w:val="00125152"/>
    <w:rsid w:val="00125187"/>
    <w:rsid w:val="001253AF"/>
    <w:rsid w:val="00126ADE"/>
    <w:rsid w:val="001305CE"/>
    <w:rsid w:val="00130BAA"/>
    <w:rsid w:val="00130E32"/>
    <w:rsid w:val="001315C6"/>
    <w:rsid w:val="00131FF1"/>
    <w:rsid w:val="001321D9"/>
    <w:rsid w:val="001321F7"/>
    <w:rsid w:val="0013332D"/>
    <w:rsid w:val="00133343"/>
    <w:rsid w:val="00133547"/>
    <w:rsid w:val="00135454"/>
    <w:rsid w:val="001358B2"/>
    <w:rsid w:val="001359DA"/>
    <w:rsid w:val="0013628F"/>
    <w:rsid w:val="00136E26"/>
    <w:rsid w:val="00137696"/>
    <w:rsid w:val="001379DA"/>
    <w:rsid w:val="00140A46"/>
    <w:rsid w:val="00140B47"/>
    <w:rsid w:val="00140DD3"/>
    <w:rsid w:val="00142997"/>
    <w:rsid w:val="00143585"/>
    <w:rsid w:val="00143D05"/>
    <w:rsid w:val="00144A4F"/>
    <w:rsid w:val="001452C0"/>
    <w:rsid w:val="0014588D"/>
    <w:rsid w:val="00146E1A"/>
    <w:rsid w:val="001473B7"/>
    <w:rsid w:val="001509F8"/>
    <w:rsid w:val="0015140C"/>
    <w:rsid w:val="00151A1A"/>
    <w:rsid w:val="00154148"/>
    <w:rsid w:val="0015443C"/>
    <w:rsid w:val="00154B58"/>
    <w:rsid w:val="001562C2"/>
    <w:rsid w:val="00156F77"/>
    <w:rsid w:val="001571B0"/>
    <w:rsid w:val="001572BA"/>
    <w:rsid w:val="0016049B"/>
    <w:rsid w:val="001614A0"/>
    <w:rsid w:val="001625B0"/>
    <w:rsid w:val="00163C1C"/>
    <w:rsid w:val="001645C8"/>
    <w:rsid w:val="00164AF1"/>
    <w:rsid w:val="001654C9"/>
    <w:rsid w:val="00166408"/>
    <w:rsid w:val="001665B6"/>
    <w:rsid w:val="00166A95"/>
    <w:rsid w:val="00167AF1"/>
    <w:rsid w:val="00170882"/>
    <w:rsid w:val="001711A9"/>
    <w:rsid w:val="001712FA"/>
    <w:rsid w:val="001718BC"/>
    <w:rsid w:val="00172DB3"/>
    <w:rsid w:val="00173866"/>
    <w:rsid w:val="00174E1D"/>
    <w:rsid w:val="001759C0"/>
    <w:rsid w:val="0017602D"/>
    <w:rsid w:val="00176CAE"/>
    <w:rsid w:val="00177341"/>
    <w:rsid w:val="00177781"/>
    <w:rsid w:val="00180607"/>
    <w:rsid w:val="0018074C"/>
    <w:rsid w:val="001816C6"/>
    <w:rsid w:val="001830A0"/>
    <w:rsid w:val="00183AAC"/>
    <w:rsid w:val="00183D3C"/>
    <w:rsid w:val="0018481B"/>
    <w:rsid w:val="00184D68"/>
    <w:rsid w:val="00185D9B"/>
    <w:rsid w:val="00187433"/>
    <w:rsid w:val="00187595"/>
    <w:rsid w:val="00190004"/>
    <w:rsid w:val="00191555"/>
    <w:rsid w:val="00191EE1"/>
    <w:rsid w:val="00192018"/>
    <w:rsid w:val="001922C1"/>
    <w:rsid w:val="001924BE"/>
    <w:rsid w:val="00192A46"/>
    <w:rsid w:val="0019327D"/>
    <w:rsid w:val="00193560"/>
    <w:rsid w:val="00195097"/>
    <w:rsid w:val="00195315"/>
    <w:rsid w:val="00195DA9"/>
    <w:rsid w:val="001968AE"/>
    <w:rsid w:val="001968F4"/>
    <w:rsid w:val="00196FAB"/>
    <w:rsid w:val="001972D3"/>
    <w:rsid w:val="001A0033"/>
    <w:rsid w:val="001A05E6"/>
    <w:rsid w:val="001A0F35"/>
    <w:rsid w:val="001A1C0D"/>
    <w:rsid w:val="001A1EEE"/>
    <w:rsid w:val="001A24D9"/>
    <w:rsid w:val="001A2C13"/>
    <w:rsid w:val="001A436D"/>
    <w:rsid w:val="001A4555"/>
    <w:rsid w:val="001A4D2A"/>
    <w:rsid w:val="001A5B2E"/>
    <w:rsid w:val="001A5CCE"/>
    <w:rsid w:val="001A6572"/>
    <w:rsid w:val="001A66D3"/>
    <w:rsid w:val="001A6FE5"/>
    <w:rsid w:val="001A7282"/>
    <w:rsid w:val="001A75D2"/>
    <w:rsid w:val="001A75FE"/>
    <w:rsid w:val="001A7673"/>
    <w:rsid w:val="001A7BC3"/>
    <w:rsid w:val="001B1C47"/>
    <w:rsid w:val="001B2A49"/>
    <w:rsid w:val="001B2FE7"/>
    <w:rsid w:val="001B33F3"/>
    <w:rsid w:val="001B4302"/>
    <w:rsid w:val="001B5334"/>
    <w:rsid w:val="001B64CA"/>
    <w:rsid w:val="001B7BA7"/>
    <w:rsid w:val="001C0502"/>
    <w:rsid w:val="001C09FB"/>
    <w:rsid w:val="001C0C85"/>
    <w:rsid w:val="001C2F62"/>
    <w:rsid w:val="001C326B"/>
    <w:rsid w:val="001C4315"/>
    <w:rsid w:val="001C43E4"/>
    <w:rsid w:val="001C4923"/>
    <w:rsid w:val="001C5530"/>
    <w:rsid w:val="001C6DF4"/>
    <w:rsid w:val="001C7A44"/>
    <w:rsid w:val="001D16BC"/>
    <w:rsid w:val="001D2DE4"/>
    <w:rsid w:val="001D3106"/>
    <w:rsid w:val="001D369E"/>
    <w:rsid w:val="001D5537"/>
    <w:rsid w:val="001D6006"/>
    <w:rsid w:val="001D679A"/>
    <w:rsid w:val="001D6D9C"/>
    <w:rsid w:val="001D7900"/>
    <w:rsid w:val="001E220C"/>
    <w:rsid w:val="001E2491"/>
    <w:rsid w:val="001E2D85"/>
    <w:rsid w:val="001E3774"/>
    <w:rsid w:val="001E41B2"/>
    <w:rsid w:val="001E4545"/>
    <w:rsid w:val="001E4C3D"/>
    <w:rsid w:val="001E63B4"/>
    <w:rsid w:val="001F10ED"/>
    <w:rsid w:val="001F1EFC"/>
    <w:rsid w:val="001F20B4"/>
    <w:rsid w:val="001F2183"/>
    <w:rsid w:val="001F226D"/>
    <w:rsid w:val="001F2683"/>
    <w:rsid w:val="001F2C3A"/>
    <w:rsid w:val="001F318C"/>
    <w:rsid w:val="001F3239"/>
    <w:rsid w:val="001F4067"/>
    <w:rsid w:val="001F4C63"/>
    <w:rsid w:val="001F6AAB"/>
    <w:rsid w:val="001F6BD9"/>
    <w:rsid w:val="001F7491"/>
    <w:rsid w:val="001F74AF"/>
    <w:rsid w:val="00201309"/>
    <w:rsid w:val="0020185C"/>
    <w:rsid w:val="00201BB6"/>
    <w:rsid w:val="0020225B"/>
    <w:rsid w:val="0020292D"/>
    <w:rsid w:val="002043BD"/>
    <w:rsid w:val="002043E6"/>
    <w:rsid w:val="002045A9"/>
    <w:rsid w:val="0020486F"/>
    <w:rsid w:val="00204981"/>
    <w:rsid w:val="00204F13"/>
    <w:rsid w:val="00204F80"/>
    <w:rsid w:val="0020607D"/>
    <w:rsid w:val="00206AE8"/>
    <w:rsid w:val="002111AB"/>
    <w:rsid w:val="002126DC"/>
    <w:rsid w:val="002140A8"/>
    <w:rsid w:val="00214657"/>
    <w:rsid w:val="00214F98"/>
    <w:rsid w:val="00216F23"/>
    <w:rsid w:val="00217981"/>
    <w:rsid w:val="002201CB"/>
    <w:rsid w:val="00220CB7"/>
    <w:rsid w:val="00221067"/>
    <w:rsid w:val="00222254"/>
    <w:rsid w:val="0022340B"/>
    <w:rsid w:val="00223B1E"/>
    <w:rsid w:val="00223E72"/>
    <w:rsid w:val="0022574E"/>
    <w:rsid w:val="00226341"/>
    <w:rsid w:val="0022678F"/>
    <w:rsid w:val="00227B24"/>
    <w:rsid w:val="00227C53"/>
    <w:rsid w:val="00227D25"/>
    <w:rsid w:val="00231F9C"/>
    <w:rsid w:val="0023211D"/>
    <w:rsid w:val="0023349E"/>
    <w:rsid w:val="002337FA"/>
    <w:rsid w:val="00233AE2"/>
    <w:rsid w:val="00233CF6"/>
    <w:rsid w:val="002358D7"/>
    <w:rsid w:val="00237A83"/>
    <w:rsid w:val="00237E71"/>
    <w:rsid w:val="00240544"/>
    <w:rsid w:val="00240BFD"/>
    <w:rsid w:val="00241520"/>
    <w:rsid w:val="00241BE8"/>
    <w:rsid w:val="00241C3E"/>
    <w:rsid w:val="00241FF1"/>
    <w:rsid w:val="002429BA"/>
    <w:rsid w:val="00243C94"/>
    <w:rsid w:val="00245679"/>
    <w:rsid w:val="00246535"/>
    <w:rsid w:val="00246C9C"/>
    <w:rsid w:val="00246E76"/>
    <w:rsid w:val="00247002"/>
    <w:rsid w:val="00247A69"/>
    <w:rsid w:val="00251188"/>
    <w:rsid w:val="00251AB0"/>
    <w:rsid w:val="002523F4"/>
    <w:rsid w:val="002528A2"/>
    <w:rsid w:val="002531BE"/>
    <w:rsid w:val="00253933"/>
    <w:rsid w:val="002543BA"/>
    <w:rsid w:val="00254F54"/>
    <w:rsid w:val="00255CAD"/>
    <w:rsid w:val="00256522"/>
    <w:rsid w:val="00256F8B"/>
    <w:rsid w:val="002576F4"/>
    <w:rsid w:val="00260715"/>
    <w:rsid w:val="002611D4"/>
    <w:rsid w:val="002618F9"/>
    <w:rsid w:val="00261E6C"/>
    <w:rsid w:val="00264A0C"/>
    <w:rsid w:val="0026695D"/>
    <w:rsid w:val="00266A8F"/>
    <w:rsid w:val="00267822"/>
    <w:rsid w:val="00270111"/>
    <w:rsid w:val="002710AD"/>
    <w:rsid w:val="00272956"/>
    <w:rsid w:val="00272D86"/>
    <w:rsid w:val="002746F9"/>
    <w:rsid w:val="00274E9F"/>
    <w:rsid w:val="00275391"/>
    <w:rsid w:val="002765F1"/>
    <w:rsid w:val="00277448"/>
    <w:rsid w:val="0028052B"/>
    <w:rsid w:val="00280C40"/>
    <w:rsid w:val="00280EBD"/>
    <w:rsid w:val="002811E8"/>
    <w:rsid w:val="00281285"/>
    <w:rsid w:val="002814AA"/>
    <w:rsid w:val="002816CB"/>
    <w:rsid w:val="0028187E"/>
    <w:rsid w:val="00281952"/>
    <w:rsid w:val="00281D5F"/>
    <w:rsid w:val="00282322"/>
    <w:rsid w:val="00282A1B"/>
    <w:rsid w:val="002836E7"/>
    <w:rsid w:val="00283AD4"/>
    <w:rsid w:val="0028511F"/>
    <w:rsid w:val="002851FA"/>
    <w:rsid w:val="00287199"/>
    <w:rsid w:val="00287639"/>
    <w:rsid w:val="0028794A"/>
    <w:rsid w:val="00291167"/>
    <w:rsid w:val="00291749"/>
    <w:rsid w:val="00292591"/>
    <w:rsid w:val="0029261D"/>
    <w:rsid w:val="00292744"/>
    <w:rsid w:val="00292D88"/>
    <w:rsid w:val="0029317B"/>
    <w:rsid w:val="002940D0"/>
    <w:rsid w:val="002947CD"/>
    <w:rsid w:val="00294D40"/>
    <w:rsid w:val="00295D2B"/>
    <w:rsid w:val="00296431"/>
    <w:rsid w:val="00296492"/>
    <w:rsid w:val="00296C47"/>
    <w:rsid w:val="002A01EB"/>
    <w:rsid w:val="002A15A7"/>
    <w:rsid w:val="002A25E2"/>
    <w:rsid w:val="002A26B9"/>
    <w:rsid w:val="002A3B1A"/>
    <w:rsid w:val="002A402A"/>
    <w:rsid w:val="002A40DD"/>
    <w:rsid w:val="002A40E6"/>
    <w:rsid w:val="002A4C0A"/>
    <w:rsid w:val="002A5C82"/>
    <w:rsid w:val="002A67E8"/>
    <w:rsid w:val="002A7500"/>
    <w:rsid w:val="002A7801"/>
    <w:rsid w:val="002A7FF5"/>
    <w:rsid w:val="002B0880"/>
    <w:rsid w:val="002B0B23"/>
    <w:rsid w:val="002B2A8E"/>
    <w:rsid w:val="002B2F7C"/>
    <w:rsid w:val="002B4464"/>
    <w:rsid w:val="002B4BEA"/>
    <w:rsid w:val="002B50B2"/>
    <w:rsid w:val="002B51A0"/>
    <w:rsid w:val="002B52A3"/>
    <w:rsid w:val="002B6015"/>
    <w:rsid w:val="002B6472"/>
    <w:rsid w:val="002B662D"/>
    <w:rsid w:val="002B73FD"/>
    <w:rsid w:val="002B79E7"/>
    <w:rsid w:val="002C0C7E"/>
    <w:rsid w:val="002C14E5"/>
    <w:rsid w:val="002C1710"/>
    <w:rsid w:val="002C1DDC"/>
    <w:rsid w:val="002C1EFD"/>
    <w:rsid w:val="002C27EA"/>
    <w:rsid w:val="002C2B20"/>
    <w:rsid w:val="002C41D8"/>
    <w:rsid w:val="002C467D"/>
    <w:rsid w:val="002C4BA2"/>
    <w:rsid w:val="002C4E4D"/>
    <w:rsid w:val="002C4EDD"/>
    <w:rsid w:val="002C50C3"/>
    <w:rsid w:val="002C53D2"/>
    <w:rsid w:val="002C5A9A"/>
    <w:rsid w:val="002C682F"/>
    <w:rsid w:val="002C6C52"/>
    <w:rsid w:val="002D0F00"/>
    <w:rsid w:val="002D17D3"/>
    <w:rsid w:val="002D2165"/>
    <w:rsid w:val="002D2820"/>
    <w:rsid w:val="002D2E2C"/>
    <w:rsid w:val="002D30E4"/>
    <w:rsid w:val="002D33DB"/>
    <w:rsid w:val="002D4009"/>
    <w:rsid w:val="002D419D"/>
    <w:rsid w:val="002D4B7B"/>
    <w:rsid w:val="002E07AD"/>
    <w:rsid w:val="002E1414"/>
    <w:rsid w:val="002E1AB9"/>
    <w:rsid w:val="002E1FB1"/>
    <w:rsid w:val="002E2000"/>
    <w:rsid w:val="002E28E7"/>
    <w:rsid w:val="002E3167"/>
    <w:rsid w:val="002E3D7F"/>
    <w:rsid w:val="002E49E2"/>
    <w:rsid w:val="002E5082"/>
    <w:rsid w:val="002E741E"/>
    <w:rsid w:val="002E7487"/>
    <w:rsid w:val="002E761F"/>
    <w:rsid w:val="002F08D0"/>
    <w:rsid w:val="002F2061"/>
    <w:rsid w:val="002F21C4"/>
    <w:rsid w:val="002F38E0"/>
    <w:rsid w:val="002F4061"/>
    <w:rsid w:val="002F43C7"/>
    <w:rsid w:val="002F52EE"/>
    <w:rsid w:val="002F5D5E"/>
    <w:rsid w:val="002F63A3"/>
    <w:rsid w:val="002F7891"/>
    <w:rsid w:val="002F7CF8"/>
    <w:rsid w:val="003000DC"/>
    <w:rsid w:val="003011B6"/>
    <w:rsid w:val="003049F8"/>
    <w:rsid w:val="00305282"/>
    <w:rsid w:val="00305C5C"/>
    <w:rsid w:val="00306392"/>
    <w:rsid w:val="0030654C"/>
    <w:rsid w:val="00306CC3"/>
    <w:rsid w:val="00307441"/>
    <w:rsid w:val="003110EF"/>
    <w:rsid w:val="003115B7"/>
    <w:rsid w:val="00311D78"/>
    <w:rsid w:val="00312A0C"/>
    <w:rsid w:val="003136C2"/>
    <w:rsid w:val="003138B1"/>
    <w:rsid w:val="00314515"/>
    <w:rsid w:val="00315009"/>
    <w:rsid w:val="00315E18"/>
    <w:rsid w:val="00315FD5"/>
    <w:rsid w:val="0031656D"/>
    <w:rsid w:val="00317BB1"/>
    <w:rsid w:val="0032029D"/>
    <w:rsid w:val="003205D4"/>
    <w:rsid w:val="0032068E"/>
    <w:rsid w:val="00320B32"/>
    <w:rsid w:val="00320CD9"/>
    <w:rsid w:val="0032190C"/>
    <w:rsid w:val="00321CB3"/>
    <w:rsid w:val="003222F4"/>
    <w:rsid w:val="00322B49"/>
    <w:rsid w:val="00323667"/>
    <w:rsid w:val="0032529A"/>
    <w:rsid w:val="00325C19"/>
    <w:rsid w:val="00325E97"/>
    <w:rsid w:val="0032608D"/>
    <w:rsid w:val="00326C03"/>
    <w:rsid w:val="00327545"/>
    <w:rsid w:val="00330927"/>
    <w:rsid w:val="003336DB"/>
    <w:rsid w:val="0033474F"/>
    <w:rsid w:val="0033615D"/>
    <w:rsid w:val="00336678"/>
    <w:rsid w:val="00336D39"/>
    <w:rsid w:val="003373B9"/>
    <w:rsid w:val="00340985"/>
    <w:rsid w:val="00341512"/>
    <w:rsid w:val="00342D87"/>
    <w:rsid w:val="0034340F"/>
    <w:rsid w:val="00343E2C"/>
    <w:rsid w:val="0034502E"/>
    <w:rsid w:val="00345D68"/>
    <w:rsid w:val="00345EB6"/>
    <w:rsid w:val="003473CA"/>
    <w:rsid w:val="00350205"/>
    <w:rsid w:val="00350D01"/>
    <w:rsid w:val="003511CB"/>
    <w:rsid w:val="00352678"/>
    <w:rsid w:val="003529B0"/>
    <w:rsid w:val="00353362"/>
    <w:rsid w:val="003533E9"/>
    <w:rsid w:val="00353647"/>
    <w:rsid w:val="003536D4"/>
    <w:rsid w:val="00354170"/>
    <w:rsid w:val="00355A52"/>
    <w:rsid w:val="003566D4"/>
    <w:rsid w:val="00356795"/>
    <w:rsid w:val="00356A89"/>
    <w:rsid w:val="003602F8"/>
    <w:rsid w:val="00360569"/>
    <w:rsid w:val="00360F04"/>
    <w:rsid w:val="00360FBD"/>
    <w:rsid w:val="003616D2"/>
    <w:rsid w:val="00362663"/>
    <w:rsid w:val="00362B6B"/>
    <w:rsid w:val="00364554"/>
    <w:rsid w:val="003645B9"/>
    <w:rsid w:val="00364CAE"/>
    <w:rsid w:val="003704BA"/>
    <w:rsid w:val="00370C4F"/>
    <w:rsid w:val="003710A5"/>
    <w:rsid w:val="00371456"/>
    <w:rsid w:val="00371A56"/>
    <w:rsid w:val="00372462"/>
    <w:rsid w:val="003737AF"/>
    <w:rsid w:val="0037445B"/>
    <w:rsid w:val="00374ABE"/>
    <w:rsid w:val="00374D51"/>
    <w:rsid w:val="00375689"/>
    <w:rsid w:val="00376241"/>
    <w:rsid w:val="00376493"/>
    <w:rsid w:val="00376A9C"/>
    <w:rsid w:val="00377C3C"/>
    <w:rsid w:val="0038059E"/>
    <w:rsid w:val="00383351"/>
    <w:rsid w:val="0038371F"/>
    <w:rsid w:val="00383B69"/>
    <w:rsid w:val="00384474"/>
    <w:rsid w:val="003858E3"/>
    <w:rsid w:val="00386117"/>
    <w:rsid w:val="00386C2A"/>
    <w:rsid w:val="0038760F"/>
    <w:rsid w:val="003878DE"/>
    <w:rsid w:val="003906C5"/>
    <w:rsid w:val="0039129B"/>
    <w:rsid w:val="00391836"/>
    <w:rsid w:val="003920E8"/>
    <w:rsid w:val="00392F0A"/>
    <w:rsid w:val="00393222"/>
    <w:rsid w:val="00393699"/>
    <w:rsid w:val="0039375D"/>
    <w:rsid w:val="003940A9"/>
    <w:rsid w:val="00395E39"/>
    <w:rsid w:val="00397587"/>
    <w:rsid w:val="003976A3"/>
    <w:rsid w:val="003979AF"/>
    <w:rsid w:val="003A1739"/>
    <w:rsid w:val="003A3378"/>
    <w:rsid w:val="003A3501"/>
    <w:rsid w:val="003A413C"/>
    <w:rsid w:val="003A4315"/>
    <w:rsid w:val="003A628A"/>
    <w:rsid w:val="003A62DB"/>
    <w:rsid w:val="003A78B3"/>
    <w:rsid w:val="003B0707"/>
    <w:rsid w:val="003B15D8"/>
    <w:rsid w:val="003B185D"/>
    <w:rsid w:val="003B21B9"/>
    <w:rsid w:val="003B24E3"/>
    <w:rsid w:val="003B276D"/>
    <w:rsid w:val="003B28EC"/>
    <w:rsid w:val="003B29E9"/>
    <w:rsid w:val="003B33E9"/>
    <w:rsid w:val="003B37DC"/>
    <w:rsid w:val="003B383D"/>
    <w:rsid w:val="003B4B1D"/>
    <w:rsid w:val="003B5162"/>
    <w:rsid w:val="003B6868"/>
    <w:rsid w:val="003B6943"/>
    <w:rsid w:val="003B7031"/>
    <w:rsid w:val="003B7E37"/>
    <w:rsid w:val="003C006D"/>
    <w:rsid w:val="003C0479"/>
    <w:rsid w:val="003C0605"/>
    <w:rsid w:val="003C0858"/>
    <w:rsid w:val="003C20FA"/>
    <w:rsid w:val="003C290B"/>
    <w:rsid w:val="003C62AE"/>
    <w:rsid w:val="003C6D5A"/>
    <w:rsid w:val="003C7928"/>
    <w:rsid w:val="003D0213"/>
    <w:rsid w:val="003D140A"/>
    <w:rsid w:val="003D1FE6"/>
    <w:rsid w:val="003D286C"/>
    <w:rsid w:val="003D2FFE"/>
    <w:rsid w:val="003D4534"/>
    <w:rsid w:val="003D493E"/>
    <w:rsid w:val="003D59D3"/>
    <w:rsid w:val="003D5B11"/>
    <w:rsid w:val="003D6C41"/>
    <w:rsid w:val="003D6C74"/>
    <w:rsid w:val="003D74B6"/>
    <w:rsid w:val="003E087C"/>
    <w:rsid w:val="003E0B39"/>
    <w:rsid w:val="003E12C3"/>
    <w:rsid w:val="003E1558"/>
    <w:rsid w:val="003E29E1"/>
    <w:rsid w:val="003E3A73"/>
    <w:rsid w:val="003E3B5A"/>
    <w:rsid w:val="003E49A5"/>
    <w:rsid w:val="003E4EFF"/>
    <w:rsid w:val="003E5E51"/>
    <w:rsid w:val="003E75E4"/>
    <w:rsid w:val="003E7EC6"/>
    <w:rsid w:val="003E7F85"/>
    <w:rsid w:val="003F1BE2"/>
    <w:rsid w:val="003F1C5F"/>
    <w:rsid w:val="003F23B5"/>
    <w:rsid w:val="003F26F9"/>
    <w:rsid w:val="003F3467"/>
    <w:rsid w:val="003F352A"/>
    <w:rsid w:val="003F425F"/>
    <w:rsid w:val="003F4C73"/>
    <w:rsid w:val="003F63A7"/>
    <w:rsid w:val="003F6523"/>
    <w:rsid w:val="003F69E4"/>
    <w:rsid w:val="003F73B7"/>
    <w:rsid w:val="003F7590"/>
    <w:rsid w:val="00400DD0"/>
    <w:rsid w:val="0040101E"/>
    <w:rsid w:val="00402843"/>
    <w:rsid w:val="00402F1B"/>
    <w:rsid w:val="0040505D"/>
    <w:rsid w:val="004068CB"/>
    <w:rsid w:val="00407C46"/>
    <w:rsid w:val="0041056A"/>
    <w:rsid w:val="00410D93"/>
    <w:rsid w:val="00411692"/>
    <w:rsid w:val="00411AEE"/>
    <w:rsid w:val="00411EED"/>
    <w:rsid w:val="004121FA"/>
    <w:rsid w:val="0041486A"/>
    <w:rsid w:val="00414F4F"/>
    <w:rsid w:val="0041628A"/>
    <w:rsid w:val="00416561"/>
    <w:rsid w:val="00417972"/>
    <w:rsid w:val="00421039"/>
    <w:rsid w:val="004213F8"/>
    <w:rsid w:val="004218AB"/>
    <w:rsid w:val="00421A3C"/>
    <w:rsid w:val="00422C21"/>
    <w:rsid w:val="0042327A"/>
    <w:rsid w:val="0042332E"/>
    <w:rsid w:val="00423FD8"/>
    <w:rsid w:val="00424651"/>
    <w:rsid w:val="00424DDC"/>
    <w:rsid w:val="00425834"/>
    <w:rsid w:val="00426138"/>
    <w:rsid w:val="00426989"/>
    <w:rsid w:val="00426A25"/>
    <w:rsid w:val="004279C6"/>
    <w:rsid w:val="00430C58"/>
    <w:rsid w:val="004324ED"/>
    <w:rsid w:val="00432A5A"/>
    <w:rsid w:val="00433A67"/>
    <w:rsid w:val="004343D4"/>
    <w:rsid w:val="00434B6A"/>
    <w:rsid w:val="00435237"/>
    <w:rsid w:val="00435AF5"/>
    <w:rsid w:val="00435F3A"/>
    <w:rsid w:val="00437185"/>
    <w:rsid w:val="00437796"/>
    <w:rsid w:val="00437FDF"/>
    <w:rsid w:val="00440233"/>
    <w:rsid w:val="00441324"/>
    <w:rsid w:val="0044154F"/>
    <w:rsid w:val="00441F2A"/>
    <w:rsid w:val="00445473"/>
    <w:rsid w:val="00445C23"/>
    <w:rsid w:val="004467B2"/>
    <w:rsid w:val="00447572"/>
    <w:rsid w:val="00450DF8"/>
    <w:rsid w:val="004512DE"/>
    <w:rsid w:val="004516D4"/>
    <w:rsid w:val="00451700"/>
    <w:rsid w:val="0045226B"/>
    <w:rsid w:val="004528A2"/>
    <w:rsid w:val="00452B64"/>
    <w:rsid w:val="004535B4"/>
    <w:rsid w:val="00453736"/>
    <w:rsid w:val="0045522E"/>
    <w:rsid w:val="0045610E"/>
    <w:rsid w:val="00456B18"/>
    <w:rsid w:val="00456C2B"/>
    <w:rsid w:val="004577CB"/>
    <w:rsid w:val="00457C6E"/>
    <w:rsid w:val="00460944"/>
    <w:rsid w:val="00460CFD"/>
    <w:rsid w:val="0046144D"/>
    <w:rsid w:val="00463556"/>
    <w:rsid w:val="00463787"/>
    <w:rsid w:val="004644AE"/>
    <w:rsid w:val="00464A3D"/>
    <w:rsid w:val="004666A3"/>
    <w:rsid w:val="004670E9"/>
    <w:rsid w:val="00467AF8"/>
    <w:rsid w:val="00470CE8"/>
    <w:rsid w:val="004710B3"/>
    <w:rsid w:val="0047240C"/>
    <w:rsid w:val="004727A7"/>
    <w:rsid w:val="0047423F"/>
    <w:rsid w:val="00474744"/>
    <w:rsid w:val="00474E60"/>
    <w:rsid w:val="00476355"/>
    <w:rsid w:val="00476935"/>
    <w:rsid w:val="004769C1"/>
    <w:rsid w:val="00476F5C"/>
    <w:rsid w:val="004803CE"/>
    <w:rsid w:val="0048088D"/>
    <w:rsid w:val="00481032"/>
    <w:rsid w:val="0048106D"/>
    <w:rsid w:val="0048195D"/>
    <w:rsid w:val="00483252"/>
    <w:rsid w:val="0048538D"/>
    <w:rsid w:val="00485427"/>
    <w:rsid w:val="0048563D"/>
    <w:rsid w:val="00485C7D"/>
    <w:rsid w:val="004874EB"/>
    <w:rsid w:val="004877BB"/>
    <w:rsid w:val="00487ADC"/>
    <w:rsid w:val="00491472"/>
    <w:rsid w:val="004921F1"/>
    <w:rsid w:val="00492339"/>
    <w:rsid w:val="004938DD"/>
    <w:rsid w:val="00493A57"/>
    <w:rsid w:val="004945F5"/>
    <w:rsid w:val="00494A13"/>
    <w:rsid w:val="00494B51"/>
    <w:rsid w:val="00495293"/>
    <w:rsid w:val="00496240"/>
    <w:rsid w:val="00496676"/>
    <w:rsid w:val="00496C07"/>
    <w:rsid w:val="00497CFB"/>
    <w:rsid w:val="004A1196"/>
    <w:rsid w:val="004A12A6"/>
    <w:rsid w:val="004A1A68"/>
    <w:rsid w:val="004A1F9D"/>
    <w:rsid w:val="004A30E1"/>
    <w:rsid w:val="004A3636"/>
    <w:rsid w:val="004A4F05"/>
    <w:rsid w:val="004A6356"/>
    <w:rsid w:val="004A70FF"/>
    <w:rsid w:val="004B0628"/>
    <w:rsid w:val="004B30F4"/>
    <w:rsid w:val="004B4111"/>
    <w:rsid w:val="004B4594"/>
    <w:rsid w:val="004B490A"/>
    <w:rsid w:val="004B51D4"/>
    <w:rsid w:val="004B6FB5"/>
    <w:rsid w:val="004B7268"/>
    <w:rsid w:val="004C1D94"/>
    <w:rsid w:val="004C3FB6"/>
    <w:rsid w:val="004C568C"/>
    <w:rsid w:val="004D1ED7"/>
    <w:rsid w:val="004D2FFC"/>
    <w:rsid w:val="004D36A6"/>
    <w:rsid w:val="004D6130"/>
    <w:rsid w:val="004D6182"/>
    <w:rsid w:val="004D686B"/>
    <w:rsid w:val="004D6F58"/>
    <w:rsid w:val="004D7BCE"/>
    <w:rsid w:val="004E002D"/>
    <w:rsid w:val="004E12EE"/>
    <w:rsid w:val="004E31AE"/>
    <w:rsid w:val="004E35BD"/>
    <w:rsid w:val="004E49E1"/>
    <w:rsid w:val="004E4B0E"/>
    <w:rsid w:val="004E4BDC"/>
    <w:rsid w:val="004E4C49"/>
    <w:rsid w:val="004E624F"/>
    <w:rsid w:val="004F07D8"/>
    <w:rsid w:val="004F0919"/>
    <w:rsid w:val="004F15A4"/>
    <w:rsid w:val="004F1FD4"/>
    <w:rsid w:val="004F2BAC"/>
    <w:rsid w:val="004F2C14"/>
    <w:rsid w:val="004F47E7"/>
    <w:rsid w:val="004F4916"/>
    <w:rsid w:val="004F4F33"/>
    <w:rsid w:val="004F564F"/>
    <w:rsid w:val="004F64AD"/>
    <w:rsid w:val="004F6D4C"/>
    <w:rsid w:val="004F7F0E"/>
    <w:rsid w:val="00500115"/>
    <w:rsid w:val="00500FA6"/>
    <w:rsid w:val="00501399"/>
    <w:rsid w:val="00504257"/>
    <w:rsid w:val="0050524B"/>
    <w:rsid w:val="00505269"/>
    <w:rsid w:val="00505A83"/>
    <w:rsid w:val="005067F5"/>
    <w:rsid w:val="00506E03"/>
    <w:rsid w:val="005071E0"/>
    <w:rsid w:val="00507C85"/>
    <w:rsid w:val="00507E50"/>
    <w:rsid w:val="00510972"/>
    <w:rsid w:val="00510DCD"/>
    <w:rsid w:val="0051250C"/>
    <w:rsid w:val="0051250E"/>
    <w:rsid w:val="005126C9"/>
    <w:rsid w:val="00512B10"/>
    <w:rsid w:val="00512E58"/>
    <w:rsid w:val="0051322A"/>
    <w:rsid w:val="00513783"/>
    <w:rsid w:val="00513978"/>
    <w:rsid w:val="0051414A"/>
    <w:rsid w:val="00514CB5"/>
    <w:rsid w:val="00514E4F"/>
    <w:rsid w:val="00515CC5"/>
    <w:rsid w:val="00515F96"/>
    <w:rsid w:val="00522A41"/>
    <w:rsid w:val="0052476E"/>
    <w:rsid w:val="00524D01"/>
    <w:rsid w:val="00524D68"/>
    <w:rsid w:val="005252EE"/>
    <w:rsid w:val="00525AC2"/>
    <w:rsid w:val="00525DA1"/>
    <w:rsid w:val="005309CF"/>
    <w:rsid w:val="00531622"/>
    <w:rsid w:val="00532052"/>
    <w:rsid w:val="005329B4"/>
    <w:rsid w:val="00533B54"/>
    <w:rsid w:val="0053519C"/>
    <w:rsid w:val="00535530"/>
    <w:rsid w:val="00535ECC"/>
    <w:rsid w:val="00535FF4"/>
    <w:rsid w:val="00536B50"/>
    <w:rsid w:val="005370D2"/>
    <w:rsid w:val="00537190"/>
    <w:rsid w:val="00540190"/>
    <w:rsid w:val="0054077E"/>
    <w:rsid w:val="00541229"/>
    <w:rsid w:val="00542084"/>
    <w:rsid w:val="00542EDA"/>
    <w:rsid w:val="005434FA"/>
    <w:rsid w:val="0054364B"/>
    <w:rsid w:val="005442E9"/>
    <w:rsid w:val="00544848"/>
    <w:rsid w:val="00544F90"/>
    <w:rsid w:val="0054551E"/>
    <w:rsid w:val="0054556B"/>
    <w:rsid w:val="005508F8"/>
    <w:rsid w:val="0055165A"/>
    <w:rsid w:val="00552352"/>
    <w:rsid w:val="005531A5"/>
    <w:rsid w:val="00553537"/>
    <w:rsid w:val="005559AD"/>
    <w:rsid w:val="0055642F"/>
    <w:rsid w:val="00556463"/>
    <w:rsid w:val="005564A2"/>
    <w:rsid w:val="0055723B"/>
    <w:rsid w:val="00557721"/>
    <w:rsid w:val="00557D93"/>
    <w:rsid w:val="0056213B"/>
    <w:rsid w:val="005636A7"/>
    <w:rsid w:val="00563C09"/>
    <w:rsid w:val="00563F47"/>
    <w:rsid w:val="005648A7"/>
    <w:rsid w:val="00565133"/>
    <w:rsid w:val="00565723"/>
    <w:rsid w:val="00565951"/>
    <w:rsid w:val="005662B4"/>
    <w:rsid w:val="00566F96"/>
    <w:rsid w:val="00567953"/>
    <w:rsid w:val="00567ED2"/>
    <w:rsid w:val="00570680"/>
    <w:rsid w:val="00570B58"/>
    <w:rsid w:val="00570E60"/>
    <w:rsid w:val="00572046"/>
    <w:rsid w:val="00573031"/>
    <w:rsid w:val="0057311F"/>
    <w:rsid w:val="00574716"/>
    <w:rsid w:val="005749F4"/>
    <w:rsid w:val="00575B25"/>
    <w:rsid w:val="0057607C"/>
    <w:rsid w:val="00577197"/>
    <w:rsid w:val="00577629"/>
    <w:rsid w:val="00580484"/>
    <w:rsid w:val="00580662"/>
    <w:rsid w:val="005814F8"/>
    <w:rsid w:val="0058179E"/>
    <w:rsid w:val="005838A9"/>
    <w:rsid w:val="00583D2E"/>
    <w:rsid w:val="0058436E"/>
    <w:rsid w:val="00584C62"/>
    <w:rsid w:val="0058544E"/>
    <w:rsid w:val="00586094"/>
    <w:rsid w:val="00587CFC"/>
    <w:rsid w:val="00590B99"/>
    <w:rsid w:val="00593362"/>
    <w:rsid w:val="005936DC"/>
    <w:rsid w:val="005943D6"/>
    <w:rsid w:val="005963FC"/>
    <w:rsid w:val="00596936"/>
    <w:rsid w:val="00596AA7"/>
    <w:rsid w:val="00597411"/>
    <w:rsid w:val="0059786F"/>
    <w:rsid w:val="005A07DA"/>
    <w:rsid w:val="005A4F39"/>
    <w:rsid w:val="005A4F6F"/>
    <w:rsid w:val="005A534E"/>
    <w:rsid w:val="005A65BB"/>
    <w:rsid w:val="005A6CEB"/>
    <w:rsid w:val="005A721D"/>
    <w:rsid w:val="005A76C9"/>
    <w:rsid w:val="005B05B1"/>
    <w:rsid w:val="005B07A3"/>
    <w:rsid w:val="005B0EBA"/>
    <w:rsid w:val="005B240E"/>
    <w:rsid w:val="005B2DC2"/>
    <w:rsid w:val="005B3983"/>
    <w:rsid w:val="005B42EE"/>
    <w:rsid w:val="005B4B62"/>
    <w:rsid w:val="005B5FA5"/>
    <w:rsid w:val="005B6105"/>
    <w:rsid w:val="005B76DB"/>
    <w:rsid w:val="005B7F7F"/>
    <w:rsid w:val="005C02E2"/>
    <w:rsid w:val="005C0A03"/>
    <w:rsid w:val="005C14B1"/>
    <w:rsid w:val="005C199E"/>
    <w:rsid w:val="005C1F6D"/>
    <w:rsid w:val="005C3099"/>
    <w:rsid w:val="005C3735"/>
    <w:rsid w:val="005C4009"/>
    <w:rsid w:val="005C437F"/>
    <w:rsid w:val="005C4CA7"/>
    <w:rsid w:val="005C4F55"/>
    <w:rsid w:val="005C524A"/>
    <w:rsid w:val="005C5D9E"/>
    <w:rsid w:val="005C62C1"/>
    <w:rsid w:val="005C77F7"/>
    <w:rsid w:val="005C78A5"/>
    <w:rsid w:val="005C79E7"/>
    <w:rsid w:val="005C7FC9"/>
    <w:rsid w:val="005D00E6"/>
    <w:rsid w:val="005D0BA4"/>
    <w:rsid w:val="005D2939"/>
    <w:rsid w:val="005D2B43"/>
    <w:rsid w:val="005D3C39"/>
    <w:rsid w:val="005D489C"/>
    <w:rsid w:val="005D4EF7"/>
    <w:rsid w:val="005D5E3C"/>
    <w:rsid w:val="005D5EFE"/>
    <w:rsid w:val="005D6818"/>
    <w:rsid w:val="005D7BA6"/>
    <w:rsid w:val="005D7C87"/>
    <w:rsid w:val="005E0B85"/>
    <w:rsid w:val="005E11DC"/>
    <w:rsid w:val="005E14CD"/>
    <w:rsid w:val="005E1539"/>
    <w:rsid w:val="005E1C4D"/>
    <w:rsid w:val="005E25E2"/>
    <w:rsid w:val="005E2A93"/>
    <w:rsid w:val="005E3968"/>
    <w:rsid w:val="005E3BDD"/>
    <w:rsid w:val="005E3C79"/>
    <w:rsid w:val="005E3DE9"/>
    <w:rsid w:val="005E4AF8"/>
    <w:rsid w:val="005E6CEF"/>
    <w:rsid w:val="005E7D56"/>
    <w:rsid w:val="005F0A4E"/>
    <w:rsid w:val="005F137C"/>
    <w:rsid w:val="005F20D5"/>
    <w:rsid w:val="005F2E31"/>
    <w:rsid w:val="005F2E49"/>
    <w:rsid w:val="005F3A27"/>
    <w:rsid w:val="005F3A82"/>
    <w:rsid w:val="005F472B"/>
    <w:rsid w:val="005F4DF4"/>
    <w:rsid w:val="005F5547"/>
    <w:rsid w:val="005F6614"/>
    <w:rsid w:val="005F7FAA"/>
    <w:rsid w:val="00601911"/>
    <w:rsid w:val="00601BB5"/>
    <w:rsid w:val="0060203B"/>
    <w:rsid w:val="00602271"/>
    <w:rsid w:val="0060239A"/>
    <w:rsid w:val="00602861"/>
    <w:rsid w:val="00602CF8"/>
    <w:rsid w:val="00603240"/>
    <w:rsid w:val="00603868"/>
    <w:rsid w:val="0060458D"/>
    <w:rsid w:val="006104E4"/>
    <w:rsid w:val="006110C9"/>
    <w:rsid w:val="00611344"/>
    <w:rsid w:val="00611AC1"/>
    <w:rsid w:val="00611AC9"/>
    <w:rsid w:val="00612A59"/>
    <w:rsid w:val="00612E6D"/>
    <w:rsid w:val="00613D70"/>
    <w:rsid w:val="00615258"/>
    <w:rsid w:val="00615846"/>
    <w:rsid w:val="006158EC"/>
    <w:rsid w:val="00616526"/>
    <w:rsid w:val="00616E31"/>
    <w:rsid w:val="0062303A"/>
    <w:rsid w:val="00624E34"/>
    <w:rsid w:val="006255B8"/>
    <w:rsid w:val="006261AD"/>
    <w:rsid w:val="0062643E"/>
    <w:rsid w:val="00626712"/>
    <w:rsid w:val="00626CBE"/>
    <w:rsid w:val="00626E4A"/>
    <w:rsid w:val="0062743F"/>
    <w:rsid w:val="00627AA9"/>
    <w:rsid w:val="00627CCA"/>
    <w:rsid w:val="00630CD1"/>
    <w:rsid w:val="00631863"/>
    <w:rsid w:val="0063360F"/>
    <w:rsid w:val="00633981"/>
    <w:rsid w:val="00633E40"/>
    <w:rsid w:val="00634DD3"/>
    <w:rsid w:val="00635890"/>
    <w:rsid w:val="006359F2"/>
    <w:rsid w:val="00635F03"/>
    <w:rsid w:val="00636255"/>
    <w:rsid w:val="00636B31"/>
    <w:rsid w:val="00637041"/>
    <w:rsid w:val="006370F7"/>
    <w:rsid w:val="006373A7"/>
    <w:rsid w:val="00637419"/>
    <w:rsid w:val="0064004E"/>
    <w:rsid w:val="00640559"/>
    <w:rsid w:val="00643058"/>
    <w:rsid w:val="00643912"/>
    <w:rsid w:val="00644D37"/>
    <w:rsid w:val="006460C7"/>
    <w:rsid w:val="006470A2"/>
    <w:rsid w:val="00647F55"/>
    <w:rsid w:val="00650637"/>
    <w:rsid w:val="00652DA5"/>
    <w:rsid w:val="00653354"/>
    <w:rsid w:val="0065476E"/>
    <w:rsid w:val="0065486E"/>
    <w:rsid w:val="0065498B"/>
    <w:rsid w:val="00655D9E"/>
    <w:rsid w:val="00655E5C"/>
    <w:rsid w:val="006565A9"/>
    <w:rsid w:val="00656622"/>
    <w:rsid w:val="006575C6"/>
    <w:rsid w:val="00657610"/>
    <w:rsid w:val="0065798A"/>
    <w:rsid w:val="00660681"/>
    <w:rsid w:val="006630E9"/>
    <w:rsid w:val="0066356C"/>
    <w:rsid w:val="00663795"/>
    <w:rsid w:val="00663957"/>
    <w:rsid w:val="00663BD9"/>
    <w:rsid w:val="00663D60"/>
    <w:rsid w:val="00664C51"/>
    <w:rsid w:val="00665980"/>
    <w:rsid w:val="00666EAD"/>
    <w:rsid w:val="0066794D"/>
    <w:rsid w:val="00667FB2"/>
    <w:rsid w:val="00670E5A"/>
    <w:rsid w:val="0067315E"/>
    <w:rsid w:val="0067333C"/>
    <w:rsid w:val="006736C4"/>
    <w:rsid w:val="0067407D"/>
    <w:rsid w:val="00674251"/>
    <w:rsid w:val="00674E54"/>
    <w:rsid w:val="00675704"/>
    <w:rsid w:val="00676CAE"/>
    <w:rsid w:val="00676FF4"/>
    <w:rsid w:val="00677A7E"/>
    <w:rsid w:val="00680ED5"/>
    <w:rsid w:val="0068116F"/>
    <w:rsid w:val="00682418"/>
    <w:rsid w:val="00682501"/>
    <w:rsid w:val="00682663"/>
    <w:rsid w:val="00682C60"/>
    <w:rsid w:val="00682F8D"/>
    <w:rsid w:val="006833D0"/>
    <w:rsid w:val="006834DA"/>
    <w:rsid w:val="00683A9D"/>
    <w:rsid w:val="00683BEB"/>
    <w:rsid w:val="00684A2C"/>
    <w:rsid w:val="0068666D"/>
    <w:rsid w:val="00686A1B"/>
    <w:rsid w:val="00687BA7"/>
    <w:rsid w:val="00687EA0"/>
    <w:rsid w:val="00687FB7"/>
    <w:rsid w:val="00690484"/>
    <w:rsid w:val="00691128"/>
    <w:rsid w:val="006927F5"/>
    <w:rsid w:val="006933F7"/>
    <w:rsid w:val="00693467"/>
    <w:rsid w:val="006938FA"/>
    <w:rsid w:val="00693B2A"/>
    <w:rsid w:val="00694793"/>
    <w:rsid w:val="006949C4"/>
    <w:rsid w:val="00695015"/>
    <w:rsid w:val="00695408"/>
    <w:rsid w:val="00695DA7"/>
    <w:rsid w:val="006962DD"/>
    <w:rsid w:val="00696407"/>
    <w:rsid w:val="006967D3"/>
    <w:rsid w:val="006A1116"/>
    <w:rsid w:val="006A1367"/>
    <w:rsid w:val="006A19C9"/>
    <w:rsid w:val="006A1D1F"/>
    <w:rsid w:val="006A397A"/>
    <w:rsid w:val="006A4090"/>
    <w:rsid w:val="006A5195"/>
    <w:rsid w:val="006A5AB6"/>
    <w:rsid w:val="006A61DC"/>
    <w:rsid w:val="006A759C"/>
    <w:rsid w:val="006A7C47"/>
    <w:rsid w:val="006A7D26"/>
    <w:rsid w:val="006B1539"/>
    <w:rsid w:val="006B15FD"/>
    <w:rsid w:val="006B16D2"/>
    <w:rsid w:val="006B1A56"/>
    <w:rsid w:val="006B1A65"/>
    <w:rsid w:val="006B1F23"/>
    <w:rsid w:val="006B28D7"/>
    <w:rsid w:val="006B38D5"/>
    <w:rsid w:val="006B3C96"/>
    <w:rsid w:val="006B405E"/>
    <w:rsid w:val="006B516F"/>
    <w:rsid w:val="006B5CB6"/>
    <w:rsid w:val="006B67EC"/>
    <w:rsid w:val="006B6DD8"/>
    <w:rsid w:val="006B771A"/>
    <w:rsid w:val="006C101A"/>
    <w:rsid w:val="006C1243"/>
    <w:rsid w:val="006C1378"/>
    <w:rsid w:val="006C22FC"/>
    <w:rsid w:val="006C391E"/>
    <w:rsid w:val="006C413F"/>
    <w:rsid w:val="006C4701"/>
    <w:rsid w:val="006C64C1"/>
    <w:rsid w:val="006C74F5"/>
    <w:rsid w:val="006C7F0A"/>
    <w:rsid w:val="006D033F"/>
    <w:rsid w:val="006D075A"/>
    <w:rsid w:val="006D0A35"/>
    <w:rsid w:val="006D0A5A"/>
    <w:rsid w:val="006D1BF2"/>
    <w:rsid w:val="006D2EF2"/>
    <w:rsid w:val="006D3958"/>
    <w:rsid w:val="006D42B3"/>
    <w:rsid w:val="006D45B3"/>
    <w:rsid w:val="006D5591"/>
    <w:rsid w:val="006D63FB"/>
    <w:rsid w:val="006D6BC4"/>
    <w:rsid w:val="006D6FF8"/>
    <w:rsid w:val="006E06DB"/>
    <w:rsid w:val="006E2418"/>
    <w:rsid w:val="006E2810"/>
    <w:rsid w:val="006E3ECB"/>
    <w:rsid w:val="006E4125"/>
    <w:rsid w:val="006E57B7"/>
    <w:rsid w:val="006E6031"/>
    <w:rsid w:val="006E6288"/>
    <w:rsid w:val="006E6422"/>
    <w:rsid w:val="006E67AF"/>
    <w:rsid w:val="006E6CFF"/>
    <w:rsid w:val="006E6F11"/>
    <w:rsid w:val="006E7CF0"/>
    <w:rsid w:val="006F0F61"/>
    <w:rsid w:val="006F13E6"/>
    <w:rsid w:val="006F179B"/>
    <w:rsid w:val="006F1C27"/>
    <w:rsid w:val="006F25D7"/>
    <w:rsid w:val="006F4CBE"/>
    <w:rsid w:val="006F4D7B"/>
    <w:rsid w:val="006F5132"/>
    <w:rsid w:val="006F5484"/>
    <w:rsid w:val="006F54C2"/>
    <w:rsid w:val="006F6917"/>
    <w:rsid w:val="006F700F"/>
    <w:rsid w:val="006F7D96"/>
    <w:rsid w:val="0070017F"/>
    <w:rsid w:val="00700E5C"/>
    <w:rsid w:val="007014FB"/>
    <w:rsid w:val="00701767"/>
    <w:rsid w:val="00701B2D"/>
    <w:rsid w:val="007028D5"/>
    <w:rsid w:val="00704483"/>
    <w:rsid w:val="00704E40"/>
    <w:rsid w:val="00704F58"/>
    <w:rsid w:val="00705B54"/>
    <w:rsid w:val="007062B2"/>
    <w:rsid w:val="00707D89"/>
    <w:rsid w:val="00707E99"/>
    <w:rsid w:val="00710C3B"/>
    <w:rsid w:val="007119E1"/>
    <w:rsid w:val="0071399F"/>
    <w:rsid w:val="0071548E"/>
    <w:rsid w:val="007164AC"/>
    <w:rsid w:val="0071785B"/>
    <w:rsid w:val="007209CE"/>
    <w:rsid w:val="007215B3"/>
    <w:rsid w:val="007218E5"/>
    <w:rsid w:val="0072255A"/>
    <w:rsid w:val="007245DD"/>
    <w:rsid w:val="00724971"/>
    <w:rsid w:val="00724AC1"/>
    <w:rsid w:val="00724B0D"/>
    <w:rsid w:val="00724FAA"/>
    <w:rsid w:val="00726060"/>
    <w:rsid w:val="00726518"/>
    <w:rsid w:val="00727042"/>
    <w:rsid w:val="007271C0"/>
    <w:rsid w:val="007275FA"/>
    <w:rsid w:val="00727DFF"/>
    <w:rsid w:val="007319E4"/>
    <w:rsid w:val="00732E66"/>
    <w:rsid w:val="007336F8"/>
    <w:rsid w:val="00734BF4"/>
    <w:rsid w:val="0073560B"/>
    <w:rsid w:val="0073563F"/>
    <w:rsid w:val="00736266"/>
    <w:rsid w:val="007366A9"/>
    <w:rsid w:val="007369A4"/>
    <w:rsid w:val="00737504"/>
    <w:rsid w:val="00737B8A"/>
    <w:rsid w:val="00740BF5"/>
    <w:rsid w:val="00741709"/>
    <w:rsid w:val="00741C4E"/>
    <w:rsid w:val="00742C4E"/>
    <w:rsid w:val="00745311"/>
    <w:rsid w:val="00745EA8"/>
    <w:rsid w:val="00746041"/>
    <w:rsid w:val="00746284"/>
    <w:rsid w:val="007510D7"/>
    <w:rsid w:val="0075176A"/>
    <w:rsid w:val="0075199E"/>
    <w:rsid w:val="007519A7"/>
    <w:rsid w:val="007521F9"/>
    <w:rsid w:val="00752EC2"/>
    <w:rsid w:val="0075484D"/>
    <w:rsid w:val="0075494E"/>
    <w:rsid w:val="007553C2"/>
    <w:rsid w:val="0075541A"/>
    <w:rsid w:val="00756659"/>
    <w:rsid w:val="00757535"/>
    <w:rsid w:val="0075775F"/>
    <w:rsid w:val="00761ED9"/>
    <w:rsid w:val="00763D79"/>
    <w:rsid w:val="00764860"/>
    <w:rsid w:val="007648FC"/>
    <w:rsid w:val="00764D16"/>
    <w:rsid w:val="00765A23"/>
    <w:rsid w:val="00765A45"/>
    <w:rsid w:val="007663ED"/>
    <w:rsid w:val="007674EC"/>
    <w:rsid w:val="00770E1F"/>
    <w:rsid w:val="0077120D"/>
    <w:rsid w:val="00771342"/>
    <w:rsid w:val="007719EE"/>
    <w:rsid w:val="00771B86"/>
    <w:rsid w:val="00771F62"/>
    <w:rsid w:val="007721F5"/>
    <w:rsid w:val="00772857"/>
    <w:rsid w:val="00773632"/>
    <w:rsid w:val="007748E9"/>
    <w:rsid w:val="00774E79"/>
    <w:rsid w:val="007751F5"/>
    <w:rsid w:val="007808B6"/>
    <w:rsid w:val="00780A32"/>
    <w:rsid w:val="0078186A"/>
    <w:rsid w:val="007818A4"/>
    <w:rsid w:val="007827E2"/>
    <w:rsid w:val="00782ADC"/>
    <w:rsid w:val="00782E7E"/>
    <w:rsid w:val="0078425F"/>
    <w:rsid w:val="00784411"/>
    <w:rsid w:val="00785E3D"/>
    <w:rsid w:val="00786396"/>
    <w:rsid w:val="007867ED"/>
    <w:rsid w:val="00787BCF"/>
    <w:rsid w:val="00791C35"/>
    <w:rsid w:val="00791C52"/>
    <w:rsid w:val="00792158"/>
    <w:rsid w:val="00793647"/>
    <w:rsid w:val="00794048"/>
    <w:rsid w:val="007955E4"/>
    <w:rsid w:val="007A01E1"/>
    <w:rsid w:val="007A02F3"/>
    <w:rsid w:val="007A1190"/>
    <w:rsid w:val="007A1F06"/>
    <w:rsid w:val="007A51D8"/>
    <w:rsid w:val="007A6651"/>
    <w:rsid w:val="007A6C57"/>
    <w:rsid w:val="007A7146"/>
    <w:rsid w:val="007A7198"/>
    <w:rsid w:val="007A7D7B"/>
    <w:rsid w:val="007B160F"/>
    <w:rsid w:val="007B170D"/>
    <w:rsid w:val="007B1953"/>
    <w:rsid w:val="007B262E"/>
    <w:rsid w:val="007B300F"/>
    <w:rsid w:val="007B3CDE"/>
    <w:rsid w:val="007B3E73"/>
    <w:rsid w:val="007B4DF3"/>
    <w:rsid w:val="007B4F86"/>
    <w:rsid w:val="007B73C3"/>
    <w:rsid w:val="007B7A51"/>
    <w:rsid w:val="007B7EDC"/>
    <w:rsid w:val="007C0616"/>
    <w:rsid w:val="007C0D69"/>
    <w:rsid w:val="007C11A3"/>
    <w:rsid w:val="007C1FC7"/>
    <w:rsid w:val="007C2026"/>
    <w:rsid w:val="007C3E9B"/>
    <w:rsid w:val="007C52C3"/>
    <w:rsid w:val="007C5972"/>
    <w:rsid w:val="007C71BA"/>
    <w:rsid w:val="007C78EA"/>
    <w:rsid w:val="007C7E4B"/>
    <w:rsid w:val="007C7FCC"/>
    <w:rsid w:val="007D090F"/>
    <w:rsid w:val="007D0B06"/>
    <w:rsid w:val="007D124B"/>
    <w:rsid w:val="007D1793"/>
    <w:rsid w:val="007D2A3E"/>
    <w:rsid w:val="007D3D40"/>
    <w:rsid w:val="007D417B"/>
    <w:rsid w:val="007D4C56"/>
    <w:rsid w:val="007D6EC7"/>
    <w:rsid w:val="007D6EEF"/>
    <w:rsid w:val="007E00C9"/>
    <w:rsid w:val="007E066B"/>
    <w:rsid w:val="007E0A3F"/>
    <w:rsid w:val="007E1054"/>
    <w:rsid w:val="007E1859"/>
    <w:rsid w:val="007E21B0"/>
    <w:rsid w:val="007E2562"/>
    <w:rsid w:val="007E54DA"/>
    <w:rsid w:val="007E6F0C"/>
    <w:rsid w:val="007E7254"/>
    <w:rsid w:val="007E7790"/>
    <w:rsid w:val="007E7C5D"/>
    <w:rsid w:val="007F2A46"/>
    <w:rsid w:val="007F4C32"/>
    <w:rsid w:val="007F5457"/>
    <w:rsid w:val="007F5629"/>
    <w:rsid w:val="007F7770"/>
    <w:rsid w:val="008003B1"/>
    <w:rsid w:val="00800978"/>
    <w:rsid w:val="00800B48"/>
    <w:rsid w:val="00800C40"/>
    <w:rsid w:val="00800DD8"/>
    <w:rsid w:val="008027CB"/>
    <w:rsid w:val="00802A84"/>
    <w:rsid w:val="0080409E"/>
    <w:rsid w:val="008051B6"/>
    <w:rsid w:val="00805765"/>
    <w:rsid w:val="00806273"/>
    <w:rsid w:val="00806844"/>
    <w:rsid w:val="00810ED8"/>
    <w:rsid w:val="00810FDC"/>
    <w:rsid w:val="00811234"/>
    <w:rsid w:val="008117F0"/>
    <w:rsid w:val="008119AA"/>
    <w:rsid w:val="0081273C"/>
    <w:rsid w:val="00813620"/>
    <w:rsid w:val="008136A6"/>
    <w:rsid w:val="00813FEB"/>
    <w:rsid w:val="00814252"/>
    <w:rsid w:val="00814AD4"/>
    <w:rsid w:val="00816BE8"/>
    <w:rsid w:val="008173C9"/>
    <w:rsid w:val="0082005E"/>
    <w:rsid w:val="0082179D"/>
    <w:rsid w:val="00821832"/>
    <w:rsid w:val="00821C42"/>
    <w:rsid w:val="008236EC"/>
    <w:rsid w:val="0082387E"/>
    <w:rsid w:val="0082452E"/>
    <w:rsid w:val="0082529D"/>
    <w:rsid w:val="0082635F"/>
    <w:rsid w:val="008266C9"/>
    <w:rsid w:val="00830CE4"/>
    <w:rsid w:val="0083189C"/>
    <w:rsid w:val="00831DE9"/>
    <w:rsid w:val="0083225D"/>
    <w:rsid w:val="008336EC"/>
    <w:rsid w:val="00833FAD"/>
    <w:rsid w:val="00837671"/>
    <w:rsid w:val="00840FC2"/>
    <w:rsid w:val="0084129E"/>
    <w:rsid w:val="00841385"/>
    <w:rsid w:val="00841FB3"/>
    <w:rsid w:val="00843330"/>
    <w:rsid w:val="00843F47"/>
    <w:rsid w:val="0084524F"/>
    <w:rsid w:val="008452DB"/>
    <w:rsid w:val="008454C2"/>
    <w:rsid w:val="00845F4B"/>
    <w:rsid w:val="00845F57"/>
    <w:rsid w:val="008460BD"/>
    <w:rsid w:val="00846B52"/>
    <w:rsid w:val="008504DD"/>
    <w:rsid w:val="00850653"/>
    <w:rsid w:val="00850C6A"/>
    <w:rsid w:val="00852978"/>
    <w:rsid w:val="0085310F"/>
    <w:rsid w:val="0085325C"/>
    <w:rsid w:val="008538D8"/>
    <w:rsid w:val="00854749"/>
    <w:rsid w:val="00854CEB"/>
    <w:rsid w:val="00855D6A"/>
    <w:rsid w:val="00856394"/>
    <w:rsid w:val="0085663D"/>
    <w:rsid w:val="0086030C"/>
    <w:rsid w:val="008615EB"/>
    <w:rsid w:val="00861662"/>
    <w:rsid w:val="0086181C"/>
    <w:rsid w:val="00861E1A"/>
    <w:rsid w:val="0086447D"/>
    <w:rsid w:val="00864730"/>
    <w:rsid w:val="00865097"/>
    <w:rsid w:val="00865518"/>
    <w:rsid w:val="00866415"/>
    <w:rsid w:val="008665E4"/>
    <w:rsid w:val="00866D14"/>
    <w:rsid w:val="00866E24"/>
    <w:rsid w:val="00867E11"/>
    <w:rsid w:val="00870A96"/>
    <w:rsid w:val="00870E72"/>
    <w:rsid w:val="0087147C"/>
    <w:rsid w:val="00871636"/>
    <w:rsid w:val="008721DA"/>
    <w:rsid w:val="00872615"/>
    <w:rsid w:val="0087302E"/>
    <w:rsid w:val="008743F5"/>
    <w:rsid w:val="008749DB"/>
    <w:rsid w:val="00874B1B"/>
    <w:rsid w:val="00874BA9"/>
    <w:rsid w:val="0087697B"/>
    <w:rsid w:val="00877438"/>
    <w:rsid w:val="008774C1"/>
    <w:rsid w:val="00877D12"/>
    <w:rsid w:val="00877DF9"/>
    <w:rsid w:val="008805AD"/>
    <w:rsid w:val="00880D27"/>
    <w:rsid w:val="008812F3"/>
    <w:rsid w:val="00881427"/>
    <w:rsid w:val="0088162D"/>
    <w:rsid w:val="008825CD"/>
    <w:rsid w:val="00882837"/>
    <w:rsid w:val="00884212"/>
    <w:rsid w:val="0088426D"/>
    <w:rsid w:val="00885499"/>
    <w:rsid w:val="008859F5"/>
    <w:rsid w:val="00886215"/>
    <w:rsid w:val="008866C2"/>
    <w:rsid w:val="0088672A"/>
    <w:rsid w:val="0088778A"/>
    <w:rsid w:val="00887D05"/>
    <w:rsid w:val="00891C73"/>
    <w:rsid w:val="00892453"/>
    <w:rsid w:val="00892C51"/>
    <w:rsid w:val="00892EBE"/>
    <w:rsid w:val="00895066"/>
    <w:rsid w:val="00895A13"/>
    <w:rsid w:val="00895CFC"/>
    <w:rsid w:val="008961F9"/>
    <w:rsid w:val="00897818"/>
    <w:rsid w:val="0089796D"/>
    <w:rsid w:val="008A0403"/>
    <w:rsid w:val="008A08A8"/>
    <w:rsid w:val="008A1ABD"/>
    <w:rsid w:val="008A20EE"/>
    <w:rsid w:val="008A31B4"/>
    <w:rsid w:val="008A39EC"/>
    <w:rsid w:val="008A3AB5"/>
    <w:rsid w:val="008A442E"/>
    <w:rsid w:val="008A4F38"/>
    <w:rsid w:val="008A4F7C"/>
    <w:rsid w:val="008A59A5"/>
    <w:rsid w:val="008A5BB5"/>
    <w:rsid w:val="008A6011"/>
    <w:rsid w:val="008A6522"/>
    <w:rsid w:val="008A6D15"/>
    <w:rsid w:val="008A72E6"/>
    <w:rsid w:val="008A7EA8"/>
    <w:rsid w:val="008B0251"/>
    <w:rsid w:val="008B0368"/>
    <w:rsid w:val="008B0FDD"/>
    <w:rsid w:val="008B148B"/>
    <w:rsid w:val="008B166C"/>
    <w:rsid w:val="008B1ADE"/>
    <w:rsid w:val="008B3960"/>
    <w:rsid w:val="008B3AD8"/>
    <w:rsid w:val="008B3D2A"/>
    <w:rsid w:val="008B40D8"/>
    <w:rsid w:val="008B5816"/>
    <w:rsid w:val="008B5E7F"/>
    <w:rsid w:val="008B5F41"/>
    <w:rsid w:val="008B689D"/>
    <w:rsid w:val="008B7089"/>
    <w:rsid w:val="008B749A"/>
    <w:rsid w:val="008B7613"/>
    <w:rsid w:val="008B7D08"/>
    <w:rsid w:val="008C0851"/>
    <w:rsid w:val="008C0983"/>
    <w:rsid w:val="008C0C13"/>
    <w:rsid w:val="008C5ABD"/>
    <w:rsid w:val="008C5EE9"/>
    <w:rsid w:val="008C674C"/>
    <w:rsid w:val="008C7777"/>
    <w:rsid w:val="008D09EC"/>
    <w:rsid w:val="008D0D82"/>
    <w:rsid w:val="008D2203"/>
    <w:rsid w:val="008D3B00"/>
    <w:rsid w:val="008D49F7"/>
    <w:rsid w:val="008D4EF4"/>
    <w:rsid w:val="008D532B"/>
    <w:rsid w:val="008D541A"/>
    <w:rsid w:val="008D5968"/>
    <w:rsid w:val="008D76B9"/>
    <w:rsid w:val="008D79E8"/>
    <w:rsid w:val="008E008D"/>
    <w:rsid w:val="008E099D"/>
    <w:rsid w:val="008E2329"/>
    <w:rsid w:val="008E23CF"/>
    <w:rsid w:val="008E31AC"/>
    <w:rsid w:val="008E3D75"/>
    <w:rsid w:val="008E4392"/>
    <w:rsid w:val="008E54AE"/>
    <w:rsid w:val="008E5F05"/>
    <w:rsid w:val="008E6E73"/>
    <w:rsid w:val="008E74E1"/>
    <w:rsid w:val="008F2C92"/>
    <w:rsid w:val="008F2CA4"/>
    <w:rsid w:val="008F2E78"/>
    <w:rsid w:val="008F3194"/>
    <w:rsid w:val="008F36DF"/>
    <w:rsid w:val="008F3D52"/>
    <w:rsid w:val="008F420B"/>
    <w:rsid w:val="008F44C5"/>
    <w:rsid w:val="008F46EA"/>
    <w:rsid w:val="008F47DB"/>
    <w:rsid w:val="008F521B"/>
    <w:rsid w:val="008F595C"/>
    <w:rsid w:val="008F5D8D"/>
    <w:rsid w:val="008F5F94"/>
    <w:rsid w:val="008F6818"/>
    <w:rsid w:val="008F76C5"/>
    <w:rsid w:val="00900676"/>
    <w:rsid w:val="00900815"/>
    <w:rsid w:val="00901B26"/>
    <w:rsid w:val="00902044"/>
    <w:rsid w:val="00902645"/>
    <w:rsid w:val="00902689"/>
    <w:rsid w:val="00906419"/>
    <w:rsid w:val="009071EE"/>
    <w:rsid w:val="009079FD"/>
    <w:rsid w:val="00907E18"/>
    <w:rsid w:val="00907FB9"/>
    <w:rsid w:val="00911030"/>
    <w:rsid w:val="00911158"/>
    <w:rsid w:val="00911630"/>
    <w:rsid w:val="0091240D"/>
    <w:rsid w:val="00912FDC"/>
    <w:rsid w:val="0091330B"/>
    <w:rsid w:val="009145A0"/>
    <w:rsid w:val="00915CC0"/>
    <w:rsid w:val="00917EB1"/>
    <w:rsid w:val="009204CE"/>
    <w:rsid w:val="009215D0"/>
    <w:rsid w:val="0092218B"/>
    <w:rsid w:val="00923DFF"/>
    <w:rsid w:val="00924869"/>
    <w:rsid w:val="0092496C"/>
    <w:rsid w:val="00924C52"/>
    <w:rsid w:val="009250A9"/>
    <w:rsid w:val="0092556D"/>
    <w:rsid w:val="00925C04"/>
    <w:rsid w:val="00925CF7"/>
    <w:rsid w:val="00925D12"/>
    <w:rsid w:val="0092650C"/>
    <w:rsid w:val="0092657F"/>
    <w:rsid w:val="00927333"/>
    <w:rsid w:val="009276AA"/>
    <w:rsid w:val="00927A44"/>
    <w:rsid w:val="00930B3B"/>
    <w:rsid w:val="009311E6"/>
    <w:rsid w:val="009316AA"/>
    <w:rsid w:val="009316C0"/>
    <w:rsid w:val="00931CDF"/>
    <w:rsid w:val="00932350"/>
    <w:rsid w:val="00932EC4"/>
    <w:rsid w:val="00933748"/>
    <w:rsid w:val="00934826"/>
    <w:rsid w:val="00935D28"/>
    <w:rsid w:val="009362CF"/>
    <w:rsid w:val="009365A7"/>
    <w:rsid w:val="00936713"/>
    <w:rsid w:val="00936C2B"/>
    <w:rsid w:val="00937ACE"/>
    <w:rsid w:val="0094162D"/>
    <w:rsid w:val="009421C3"/>
    <w:rsid w:val="009435B1"/>
    <w:rsid w:val="00943D01"/>
    <w:rsid w:val="00944FDA"/>
    <w:rsid w:val="0094582F"/>
    <w:rsid w:val="009465B0"/>
    <w:rsid w:val="00946800"/>
    <w:rsid w:val="00947D1E"/>
    <w:rsid w:val="009501E2"/>
    <w:rsid w:val="00950C1C"/>
    <w:rsid w:val="00951AA7"/>
    <w:rsid w:val="009528F0"/>
    <w:rsid w:val="00953E26"/>
    <w:rsid w:val="0095460F"/>
    <w:rsid w:val="00954861"/>
    <w:rsid w:val="009549CE"/>
    <w:rsid w:val="00954C99"/>
    <w:rsid w:val="00955DCB"/>
    <w:rsid w:val="0095634C"/>
    <w:rsid w:val="00956A6A"/>
    <w:rsid w:val="009603AA"/>
    <w:rsid w:val="009608B2"/>
    <w:rsid w:val="00962161"/>
    <w:rsid w:val="009621BB"/>
    <w:rsid w:val="0096357C"/>
    <w:rsid w:val="00964021"/>
    <w:rsid w:val="00964431"/>
    <w:rsid w:val="009650DC"/>
    <w:rsid w:val="0096612F"/>
    <w:rsid w:val="009662B1"/>
    <w:rsid w:val="00967493"/>
    <w:rsid w:val="00967726"/>
    <w:rsid w:val="00967CEE"/>
    <w:rsid w:val="0097078E"/>
    <w:rsid w:val="0097090E"/>
    <w:rsid w:val="00970A30"/>
    <w:rsid w:val="009729B5"/>
    <w:rsid w:val="00972C80"/>
    <w:rsid w:val="009733CB"/>
    <w:rsid w:val="0097396B"/>
    <w:rsid w:val="00974688"/>
    <w:rsid w:val="00974A63"/>
    <w:rsid w:val="009769CA"/>
    <w:rsid w:val="00977C16"/>
    <w:rsid w:val="00980874"/>
    <w:rsid w:val="009835AB"/>
    <w:rsid w:val="00983D05"/>
    <w:rsid w:val="00983E26"/>
    <w:rsid w:val="009847F1"/>
    <w:rsid w:val="00984BDE"/>
    <w:rsid w:val="00984DD9"/>
    <w:rsid w:val="0098538B"/>
    <w:rsid w:val="0098595B"/>
    <w:rsid w:val="009869C9"/>
    <w:rsid w:val="00987055"/>
    <w:rsid w:val="0098709C"/>
    <w:rsid w:val="00987879"/>
    <w:rsid w:val="0099004C"/>
    <w:rsid w:val="00990361"/>
    <w:rsid w:val="009906DE"/>
    <w:rsid w:val="0099165E"/>
    <w:rsid w:val="00991F52"/>
    <w:rsid w:val="00992335"/>
    <w:rsid w:val="009933D0"/>
    <w:rsid w:val="009939DC"/>
    <w:rsid w:val="00994E53"/>
    <w:rsid w:val="009951DB"/>
    <w:rsid w:val="0099637A"/>
    <w:rsid w:val="009A203B"/>
    <w:rsid w:val="009A2291"/>
    <w:rsid w:val="009A22AB"/>
    <w:rsid w:val="009A2E7C"/>
    <w:rsid w:val="009A51C9"/>
    <w:rsid w:val="009A5C1C"/>
    <w:rsid w:val="009A64E9"/>
    <w:rsid w:val="009B05E9"/>
    <w:rsid w:val="009B0CA1"/>
    <w:rsid w:val="009B1730"/>
    <w:rsid w:val="009B2365"/>
    <w:rsid w:val="009B2937"/>
    <w:rsid w:val="009B2DC5"/>
    <w:rsid w:val="009B3A69"/>
    <w:rsid w:val="009B3B20"/>
    <w:rsid w:val="009B4742"/>
    <w:rsid w:val="009B4C40"/>
    <w:rsid w:val="009B4D73"/>
    <w:rsid w:val="009B4E64"/>
    <w:rsid w:val="009B59BF"/>
    <w:rsid w:val="009B5CB3"/>
    <w:rsid w:val="009B6734"/>
    <w:rsid w:val="009B6BE8"/>
    <w:rsid w:val="009B7781"/>
    <w:rsid w:val="009C028F"/>
    <w:rsid w:val="009C34A3"/>
    <w:rsid w:val="009C392D"/>
    <w:rsid w:val="009C3A43"/>
    <w:rsid w:val="009C3D4A"/>
    <w:rsid w:val="009C4978"/>
    <w:rsid w:val="009C5A51"/>
    <w:rsid w:val="009C5C7B"/>
    <w:rsid w:val="009C5D44"/>
    <w:rsid w:val="009C76D4"/>
    <w:rsid w:val="009D02EE"/>
    <w:rsid w:val="009D0588"/>
    <w:rsid w:val="009D1316"/>
    <w:rsid w:val="009D241C"/>
    <w:rsid w:val="009D25E1"/>
    <w:rsid w:val="009D2696"/>
    <w:rsid w:val="009D3044"/>
    <w:rsid w:val="009D4DCC"/>
    <w:rsid w:val="009D4E11"/>
    <w:rsid w:val="009D5838"/>
    <w:rsid w:val="009D5A9F"/>
    <w:rsid w:val="009D5B70"/>
    <w:rsid w:val="009E13DE"/>
    <w:rsid w:val="009E14B6"/>
    <w:rsid w:val="009E32A8"/>
    <w:rsid w:val="009E3358"/>
    <w:rsid w:val="009E380C"/>
    <w:rsid w:val="009E3C63"/>
    <w:rsid w:val="009E48D5"/>
    <w:rsid w:val="009E5D4B"/>
    <w:rsid w:val="009E7602"/>
    <w:rsid w:val="009E7977"/>
    <w:rsid w:val="009F1782"/>
    <w:rsid w:val="009F18CB"/>
    <w:rsid w:val="009F25AB"/>
    <w:rsid w:val="009F2709"/>
    <w:rsid w:val="009F46C4"/>
    <w:rsid w:val="009F4ECF"/>
    <w:rsid w:val="009F6281"/>
    <w:rsid w:val="009F7C1E"/>
    <w:rsid w:val="00A00445"/>
    <w:rsid w:val="00A016FE"/>
    <w:rsid w:val="00A01E91"/>
    <w:rsid w:val="00A02656"/>
    <w:rsid w:val="00A02D4D"/>
    <w:rsid w:val="00A035E6"/>
    <w:rsid w:val="00A0427F"/>
    <w:rsid w:val="00A0489C"/>
    <w:rsid w:val="00A04D28"/>
    <w:rsid w:val="00A04E81"/>
    <w:rsid w:val="00A0500F"/>
    <w:rsid w:val="00A054FA"/>
    <w:rsid w:val="00A05C15"/>
    <w:rsid w:val="00A06CBE"/>
    <w:rsid w:val="00A06D17"/>
    <w:rsid w:val="00A078D2"/>
    <w:rsid w:val="00A11D75"/>
    <w:rsid w:val="00A121C9"/>
    <w:rsid w:val="00A1242E"/>
    <w:rsid w:val="00A12AA4"/>
    <w:rsid w:val="00A15336"/>
    <w:rsid w:val="00A16A56"/>
    <w:rsid w:val="00A203E3"/>
    <w:rsid w:val="00A20550"/>
    <w:rsid w:val="00A20A4A"/>
    <w:rsid w:val="00A20BFA"/>
    <w:rsid w:val="00A21194"/>
    <w:rsid w:val="00A21744"/>
    <w:rsid w:val="00A22917"/>
    <w:rsid w:val="00A2363B"/>
    <w:rsid w:val="00A238FD"/>
    <w:rsid w:val="00A25201"/>
    <w:rsid w:val="00A25BEA"/>
    <w:rsid w:val="00A27FDC"/>
    <w:rsid w:val="00A30048"/>
    <w:rsid w:val="00A30A58"/>
    <w:rsid w:val="00A3133D"/>
    <w:rsid w:val="00A31354"/>
    <w:rsid w:val="00A31E87"/>
    <w:rsid w:val="00A32864"/>
    <w:rsid w:val="00A32F5B"/>
    <w:rsid w:val="00A33A62"/>
    <w:rsid w:val="00A344B1"/>
    <w:rsid w:val="00A344D9"/>
    <w:rsid w:val="00A34B13"/>
    <w:rsid w:val="00A35051"/>
    <w:rsid w:val="00A37A94"/>
    <w:rsid w:val="00A4005E"/>
    <w:rsid w:val="00A400F7"/>
    <w:rsid w:val="00A40B57"/>
    <w:rsid w:val="00A42556"/>
    <w:rsid w:val="00A441FE"/>
    <w:rsid w:val="00A4435C"/>
    <w:rsid w:val="00A45C15"/>
    <w:rsid w:val="00A46073"/>
    <w:rsid w:val="00A46CEA"/>
    <w:rsid w:val="00A46F8C"/>
    <w:rsid w:val="00A509DC"/>
    <w:rsid w:val="00A509FE"/>
    <w:rsid w:val="00A52BB1"/>
    <w:rsid w:val="00A532F8"/>
    <w:rsid w:val="00A5454A"/>
    <w:rsid w:val="00A54789"/>
    <w:rsid w:val="00A5479B"/>
    <w:rsid w:val="00A550CB"/>
    <w:rsid w:val="00A5593C"/>
    <w:rsid w:val="00A57577"/>
    <w:rsid w:val="00A57E12"/>
    <w:rsid w:val="00A6148B"/>
    <w:rsid w:val="00A61F56"/>
    <w:rsid w:val="00A620EC"/>
    <w:rsid w:val="00A624AD"/>
    <w:rsid w:val="00A62F36"/>
    <w:rsid w:val="00A636D2"/>
    <w:rsid w:val="00A64AD9"/>
    <w:rsid w:val="00A65384"/>
    <w:rsid w:val="00A65A19"/>
    <w:rsid w:val="00A660E8"/>
    <w:rsid w:val="00A66238"/>
    <w:rsid w:val="00A66351"/>
    <w:rsid w:val="00A672DC"/>
    <w:rsid w:val="00A70567"/>
    <w:rsid w:val="00A70602"/>
    <w:rsid w:val="00A70848"/>
    <w:rsid w:val="00A72C66"/>
    <w:rsid w:val="00A73428"/>
    <w:rsid w:val="00A7389D"/>
    <w:rsid w:val="00A73BD1"/>
    <w:rsid w:val="00A73EE6"/>
    <w:rsid w:val="00A7535D"/>
    <w:rsid w:val="00A763B0"/>
    <w:rsid w:val="00A7766D"/>
    <w:rsid w:val="00A80D64"/>
    <w:rsid w:val="00A81200"/>
    <w:rsid w:val="00A81356"/>
    <w:rsid w:val="00A81FAA"/>
    <w:rsid w:val="00A82209"/>
    <w:rsid w:val="00A840B5"/>
    <w:rsid w:val="00A84B1A"/>
    <w:rsid w:val="00A84B62"/>
    <w:rsid w:val="00A85C32"/>
    <w:rsid w:val="00A8679B"/>
    <w:rsid w:val="00A879C8"/>
    <w:rsid w:val="00A906B5"/>
    <w:rsid w:val="00A90794"/>
    <w:rsid w:val="00A907A3"/>
    <w:rsid w:val="00A908C0"/>
    <w:rsid w:val="00A90B1B"/>
    <w:rsid w:val="00A90CF2"/>
    <w:rsid w:val="00A9273C"/>
    <w:rsid w:val="00A927D7"/>
    <w:rsid w:val="00A930B6"/>
    <w:rsid w:val="00A93FCB"/>
    <w:rsid w:val="00A94E9F"/>
    <w:rsid w:val="00A953F1"/>
    <w:rsid w:val="00A957D0"/>
    <w:rsid w:val="00A96085"/>
    <w:rsid w:val="00AA054F"/>
    <w:rsid w:val="00AA0657"/>
    <w:rsid w:val="00AA0936"/>
    <w:rsid w:val="00AA2067"/>
    <w:rsid w:val="00AA49B2"/>
    <w:rsid w:val="00AA4C96"/>
    <w:rsid w:val="00AA5BDD"/>
    <w:rsid w:val="00AA5D29"/>
    <w:rsid w:val="00AA5FDE"/>
    <w:rsid w:val="00AA6B4D"/>
    <w:rsid w:val="00AA7E21"/>
    <w:rsid w:val="00AB09D8"/>
    <w:rsid w:val="00AB1281"/>
    <w:rsid w:val="00AB1C2C"/>
    <w:rsid w:val="00AB1CA0"/>
    <w:rsid w:val="00AB1E30"/>
    <w:rsid w:val="00AB1E49"/>
    <w:rsid w:val="00AB31F5"/>
    <w:rsid w:val="00AB3359"/>
    <w:rsid w:val="00AB34DF"/>
    <w:rsid w:val="00AB39A3"/>
    <w:rsid w:val="00AB4AF0"/>
    <w:rsid w:val="00AB4CEC"/>
    <w:rsid w:val="00AB50AC"/>
    <w:rsid w:val="00AB72B3"/>
    <w:rsid w:val="00AB736A"/>
    <w:rsid w:val="00AB7C9B"/>
    <w:rsid w:val="00AC136A"/>
    <w:rsid w:val="00AC19C5"/>
    <w:rsid w:val="00AC20E9"/>
    <w:rsid w:val="00AC2D28"/>
    <w:rsid w:val="00AC45F1"/>
    <w:rsid w:val="00AC4A8F"/>
    <w:rsid w:val="00AC4CB7"/>
    <w:rsid w:val="00AC54E4"/>
    <w:rsid w:val="00AC59F0"/>
    <w:rsid w:val="00AC62E6"/>
    <w:rsid w:val="00AC671A"/>
    <w:rsid w:val="00AC68D6"/>
    <w:rsid w:val="00AC6AE5"/>
    <w:rsid w:val="00AC73D4"/>
    <w:rsid w:val="00AD00D9"/>
    <w:rsid w:val="00AD05DC"/>
    <w:rsid w:val="00AD16EC"/>
    <w:rsid w:val="00AD17F0"/>
    <w:rsid w:val="00AD1A3A"/>
    <w:rsid w:val="00AD279A"/>
    <w:rsid w:val="00AD2A5C"/>
    <w:rsid w:val="00AD3EFE"/>
    <w:rsid w:val="00AD48AA"/>
    <w:rsid w:val="00AD5164"/>
    <w:rsid w:val="00AD5F33"/>
    <w:rsid w:val="00AD64C1"/>
    <w:rsid w:val="00AD692D"/>
    <w:rsid w:val="00AD7338"/>
    <w:rsid w:val="00AD75EE"/>
    <w:rsid w:val="00AD76A9"/>
    <w:rsid w:val="00AD7C7E"/>
    <w:rsid w:val="00AE02FA"/>
    <w:rsid w:val="00AE0E59"/>
    <w:rsid w:val="00AE2A15"/>
    <w:rsid w:val="00AE3AF7"/>
    <w:rsid w:val="00AE3ED2"/>
    <w:rsid w:val="00AE457D"/>
    <w:rsid w:val="00AE4BC1"/>
    <w:rsid w:val="00AE510C"/>
    <w:rsid w:val="00AE51B5"/>
    <w:rsid w:val="00AE6039"/>
    <w:rsid w:val="00AE6B55"/>
    <w:rsid w:val="00AE77E9"/>
    <w:rsid w:val="00AE79A7"/>
    <w:rsid w:val="00AF01FC"/>
    <w:rsid w:val="00AF080D"/>
    <w:rsid w:val="00AF13F5"/>
    <w:rsid w:val="00AF14DF"/>
    <w:rsid w:val="00AF2FD8"/>
    <w:rsid w:val="00AF3118"/>
    <w:rsid w:val="00AF3BB6"/>
    <w:rsid w:val="00AF7561"/>
    <w:rsid w:val="00AF78FB"/>
    <w:rsid w:val="00AF7EF7"/>
    <w:rsid w:val="00B018FB"/>
    <w:rsid w:val="00B024C9"/>
    <w:rsid w:val="00B0387D"/>
    <w:rsid w:val="00B0666E"/>
    <w:rsid w:val="00B06AE2"/>
    <w:rsid w:val="00B07050"/>
    <w:rsid w:val="00B070CA"/>
    <w:rsid w:val="00B07324"/>
    <w:rsid w:val="00B10651"/>
    <w:rsid w:val="00B10AE3"/>
    <w:rsid w:val="00B10CC9"/>
    <w:rsid w:val="00B11A00"/>
    <w:rsid w:val="00B13E97"/>
    <w:rsid w:val="00B140F2"/>
    <w:rsid w:val="00B1568A"/>
    <w:rsid w:val="00B15727"/>
    <w:rsid w:val="00B16639"/>
    <w:rsid w:val="00B17120"/>
    <w:rsid w:val="00B17DF1"/>
    <w:rsid w:val="00B20823"/>
    <w:rsid w:val="00B210E7"/>
    <w:rsid w:val="00B21F9C"/>
    <w:rsid w:val="00B222EF"/>
    <w:rsid w:val="00B2326A"/>
    <w:rsid w:val="00B2395F"/>
    <w:rsid w:val="00B23976"/>
    <w:rsid w:val="00B24296"/>
    <w:rsid w:val="00B2456B"/>
    <w:rsid w:val="00B2471C"/>
    <w:rsid w:val="00B24AEC"/>
    <w:rsid w:val="00B26B80"/>
    <w:rsid w:val="00B275AD"/>
    <w:rsid w:val="00B27A4B"/>
    <w:rsid w:val="00B27CCF"/>
    <w:rsid w:val="00B27E05"/>
    <w:rsid w:val="00B31424"/>
    <w:rsid w:val="00B324A5"/>
    <w:rsid w:val="00B32630"/>
    <w:rsid w:val="00B355FE"/>
    <w:rsid w:val="00B359A8"/>
    <w:rsid w:val="00B36485"/>
    <w:rsid w:val="00B36BC4"/>
    <w:rsid w:val="00B36C79"/>
    <w:rsid w:val="00B402F5"/>
    <w:rsid w:val="00B4096F"/>
    <w:rsid w:val="00B41568"/>
    <w:rsid w:val="00B4159D"/>
    <w:rsid w:val="00B4167E"/>
    <w:rsid w:val="00B42EFB"/>
    <w:rsid w:val="00B43982"/>
    <w:rsid w:val="00B43F3F"/>
    <w:rsid w:val="00B43F86"/>
    <w:rsid w:val="00B44682"/>
    <w:rsid w:val="00B46F05"/>
    <w:rsid w:val="00B5144B"/>
    <w:rsid w:val="00B53CBF"/>
    <w:rsid w:val="00B53DEA"/>
    <w:rsid w:val="00B542E9"/>
    <w:rsid w:val="00B55544"/>
    <w:rsid w:val="00B558E0"/>
    <w:rsid w:val="00B56102"/>
    <w:rsid w:val="00B5680D"/>
    <w:rsid w:val="00B5690E"/>
    <w:rsid w:val="00B57410"/>
    <w:rsid w:val="00B5784E"/>
    <w:rsid w:val="00B57A98"/>
    <w:rsid w:val="00B60BC0"/>
    <w:rsid w:val="00B60DB9"/>
    <w:rsid w:val="00B631B5"/>
    <w:rsid w:val="00B65021"/>
    <w:rsid w:val="00B65666"/>
    <w:rsid w:val="00B658EF"/>
    <w:rsid w:val="00B6769E"/>
    <w:rsid w:val="00B705DA"/>
    <w:rsid w:val="00B70BF1"/>
    <w:rsid w:val="00B70D28"/>
    <w:rsid w:val="00B71440"/>
    <w:rsid w:val="00B71FE1"/>
    <w:rsid w:val="00B72872"/>
    <w:rsid w:val="00B72FBC"/>
    <w:rsid w:val="00B730BD"/>
    <w:rsid w:val="00B74850"/>
    <w:rsid w:val="00B74D19"/>
    <w:rsid w:val="00B7645D"/>
    <w:rsid w:val="00B76EEF"/>
    <w:rsid w:val="00B77409"/>
    <w:rsid w:val="00B776AE"/>
    <w:rsid w:val="00B80D8F"/>
    <w:rsid w:val="00B80F0D"/>
    <w:rsid w:val="00B813C5"/>
    <w:rsid w:val="00B81902"/>
    <w:rsid w:val="00B8195D"/>
    <w:rsid w:val="00B81CEE"/>
    <w:rsid w:val="00B81FF0"/>
    <w:rsid w:val="00B82E61"/>
    <w:rsid w:val="00B84B16"/>
    <w:rsid w:val="00B84BC1"/>
    <w:rsid w:val="00B85023"/>
    <w:rsid w:val="00B85032"/>
    <w:rsid w:val="00B85227"/>
    <w:rsid w:val="00B85763"/>
    <w:rsid w:val="00B85D98"/>
    <w:rsid w:val="00B869F6"/>
    <w:rsid w:val="00B869F7"/>
    <w:rsid w:val="00B86DCF"/>
    <w:rsid w:val="00B87F5C"/>
    <w:rsid w:val="00B92EAB"/>
    <w:rsid w:val="00B9407A"/>
    <w:rsid w:val="00B95458"/>
    <w:rsid w:val="00B96380"/>
    <w:rsid w:val="00B97C45"/>
    <w:rsid w:val="00BA04A2"/>
    <w:rsid w:val="00BA0CC2"/>
    <w:rsid w:val="00BA13A5"/>
    <w:rsid w:val="00BA1FA6"/>
    <w:rsid w:val="00BA25EB"/>
    <w:rsid w:val="00BA3342"/>
    <w:rsid w:val="00BA4937"/>
    <w:rsid w:val="00BA4C27"/>
    <w:rsid w:val="00BA5709"/>
    <w:rsid w:val="00BA58A0"/>
    <w:rsid w:val="00BA77D8"/>
    <w:rsid w:val="00BB0B3C"/>
    <w:rsid w:val="00BB0C49"/>
    <w:rsid w:val="00BB0CBB"/>
    <w:rsid w:val="00BB230F"/>
    <w:rsid w:val="00BB3691"/>
    <w:rsid w:val="00BB3C8E"/>
    <w:rsid w:val="00BB40B3"/>
    <w:rsid w:val="00BB48D7"/>
    <w:rsid w:val="00BB5171"/>
    <w:rsid w:val="00BB5A7E"/>
    <w:rsid w:val="00BB5C20"/>
    <w:rsid w:val="00BB67FF"/>
    <w:rsid w:val="00BB6A3D"/>
    <w:rsid w:val="00BB78EA"/>
    <w:rsid w:val="00BC19FE"/>
    <w:rsid w:val="00BC46F0"/>
    <w:rsid w:val="00BC48E6"/>
    <w:rsid w:val="00BC5415"/>
    <w:rsid w:val="00BC5B4A"/>
    <w:rsid w:val="00BC6797"/>
    <w:rsid w:val="00BC701B"/>
    <w:rsid w:val="00BC7205"/>
    <w:rsid w:val="00BC74AA"/>
    <w:rsid w:val="00BC7AE7"/>
    <w:rsid w:val="00BD017B"/>
    <w:rsid w:val="00BD1872"/>
    <w:rsid w:val="00BD2620"/>
    <w:rsid w:val="00BD2751"/>
    <w:rsid w:val="00BD2826"/>
    <w:rsid w:val="00BD2C0E"/>
    <w:rsid w:val="00BD495F"/>
    <w:rsid w:val="00BD4A02"/>
    <w:rsid w:val="00BD4C40"/>
    <w:rsid w:val="00BD4C6B"/>
    <w:rsid w:val="00BD5855"/>
    <w:rsid w:val="00BD5D5A"/>
    <w:rsid w:val="00BD5DBD"/>
    <w:rsid w:val="00BE1580"/>
    <w:rsid w:val="00BE178C"/>
    <w:rsid w:val="00BE1D8B"/>
    <w:rsid w:val="00BE2B62"/>
    <w:rsid w:val="00BE2D7A"/>
    <w:rsid w:val="00BE417F"/>
    <w:rsid w:val="00BE41B4"/>
    <w:rsid w:val="00BE47BE"/>
    <w:rsid w:val="00BE5AAC"/>
    <w:rsid w:val="00BE5EFE"/>
    <w:rsid w:val="00BE5F86"/>
    <w:rsid w:val="00BE743A"/>
    <w:rsid w:val="00BF02F4"/>
    <w:rsid w:val="00BF0688"/>
    <w:rsid w:val="00BF0907"/>
    <w:rsid w:val="00BF19E7"/>
    <w:rsid w:val="00BF1B17"/>
    <w:rsid w:val="00BF253D"/>
    <w:rsid w:val="00BF6863"/>
    <w:rsid w:val="00BF69B0"/>
    <w:rsid w:val="00BF6D75"/>
    <w:rsid w:val="00BF7377"/>
    <w:rsid w:val="00BF7C2C"/>
    <w:rsid w:val="00C0030E"/>
    <w:rsid w:val="00C00D0E"/>
    <w:rsid w:val="00C00DCA"/>
    <w:rsid w:val="00C0434D"/>
    <w:rsid w:val="00C055B5"/>
    <w:rsid w:val="00C05E72"/>
    <w:rsid w:val="00C05EA1"/>
    <w:rsid w:val="00C07EA2"/>
    <w:rsid w:val="00C10045"/>
    <w:rsid w:val="00C118AC"/>
    <w:rsid w:val="00C11B13"/>
    <w:rsid w:val="00C11B80"/>
    <w:rsid w:val="00C11FC7"/>
    <w:rsid w:val="00C123F5"/>
    <w:rsid w:val="00C12C8A"/>
    <w:rsid w:val="00C139BD"/>
    <w:rsid w:val="00C143BF"/>
    <w:rsid w:val="00C16AEB"/>
    <w:rsid w:val="00C16B4B"/>
    <w:rsid w:val="00C1708B"/>
    <w:rsid w:val="00C178BC"/>
    <w:rsid w:val="00C208AC"/>
    <w:rsid w:val="00C229AC"/>
    <w:rsid w:val="00C22E6B"/>
    <w:rsid w:val="00C230F3"/>
    <w:rsid w:val="00C23328"/>
    <w:rsid w:val="00C248B9"/>
    <w:rsid w:val="00C254EC"/>
    <w:rsid w:val="00C26295"/>
    <w:rsid w:val="00C2771E"/>
    <w:rsid w:val="00C3012B"/>
    <w:rsid w:val="00C3027E"/>
    <w:rsid w:val="00C305B3"/>
    <w:rsid w:val="00C31606"/>
    <w:rsid w:val="00C31832"/>
    <w:rsid w:val="00C3193D"/>
    <w:rsid w:val="00C33C9B"/>
    <w:rsid w:val="00C34F39"/>
    <w:rsid w:val="00C35352"/>
    <w:rsid w:val="00C35A9F"/>
    <w:rsid w:val="00C35B7E"/>
    <w:rsid w:val="00C36374"/>
    <w:rsid w:val="00C3670F"/>
    <w:rsid w:val="00C422C7"/>
    <w:rsid w:val="00C432A9"/>
    <w:rsid w:val="00C4395C"/>
    <w:rsid w:val="00C451D3"/>
    <w:rsid w:val="00C45916"/>
    <w:rsid w:val="00C45D81"/>
    <w:rsid w:val="00C461E9"/>
    <w:rsid w:val="00C47A75"/>
    <w:rsid w:val="00C5042A"/>
    <w:rsid w:val="00C50A0E"/>
    <w:rsid w:val="00C51B68"/>
    <w:rsid w:val="00C51DD6"/>
    <w:rsid w:val="00C51FF7"/>
    <w:rsid w:val="00C520E6"/>
    <w:rsid w:val="00C539F4"/>
    <w:rsid w:val="00C53E53"/>
    <w:rsid w:val="00C54BB3"/>
    <w:rsid w:val="00C54EBD"/>
    <w:rsid w:val="00C55484"/>
    <w:rsid w:val="00C5597C"/>
    <w:rsid w:val="00C56EAE"/>
    <w:rsid w:val="00C6215A"/>
    <w:rsid w:val="00C62F31"/>
    <w:rsid w:val="00C64746"/>
    <w:rsid w:val="00C649BB"/>
    <w:rsid w:val="00C651E7"/>
    <w:rsid w:val="00C6606B"/>
    <w:rsid w:val="00C66BF0"/>
    <w:rsid w:val="00C705A4"/>
    <w:rsid w:val="00C710A2"/>
    <w:rsid w:val="00C712FB"/>
    <w:rsid w:val="00C723A4"/>
    <w:rsid w:val="00C731CF"/>
    <w:rsid w:val="00C742A0"/>
    <w:rsid w:val="00C7461D"/>
    <w:rsid w:val="00C76902"/>
    <w:rsid w:val="00C76C85"/>
    <w:rsid w:val="00C77722"/>
    <w:rsid w:val="00C805CB"/>
    <w:rsid w:val="00C82FBC"/>
    <w:rsid w:val="00C83634"/>
    <w:rsid w:val="00C83D61"/>
    <w:rsid w:val="00C83E36"/>
    <w:rsid w:val="00C83F0C"/>
    <w:rsid w:val="00C854CB"/>
    <w:rsid w:val="00C86567"/>
    <w:rsid w:val="00C87D25"/>
    <w:rsid w:val="00C87E37"/>
    <w:rsid w:val="00C90A2D"/>
    <w:rsid w:val="00C90D6F"/>
    <w:rsid w:val="00C91ED1"/>
    <w:rsid w:val="00C92E98"/>
    <w:rsid w:val="00C93263"/>
    <w:rsid w:val="00C94427"/>
    <w:rsid w:val="00C95983"/>
    <w:rsid w:val="00C95DEA"/>
    <w:rsid w:val="00C96484"/>
    <w:rsid w:val="00C966CD"/>
    <w:rsid w:val="00C96FE6"/>
    <w:rsid w:val="00C9735A"/>
    <w:rsid w:val="00C973FF"/>
    <w:rsid w:val="00CA009C"/>
    <w:rsid w:val="00CA10AD"/>
    <w:rsid w:val="00CA1DB3"/>
    <w:rsid w:val="00CA25A4"/>
    <w:rsid w:val="00CA2876"/>
    <w:rsid w:val="00CA2CA5"/>
    <w:rsid w:val="00CA3E4B"/>
    <w:rsid w:val="00CA3ED9"/>
    <w:rsid w:val="00CA5079"/>
    <w:rsid w:val="00CA582E"/>
    <w:rsid w:val="00CA58D0"/>
    <w:rsid w:val="00CA594D"/>
    <w:rsid w:val="00CA5C1A"/>
    <w:rsid w:val="00CA6C78"/>
    <w:rsid w:val="00CA6CA6"/>
    <w:rsid w:val="00CA6DFC"/>
    <w:rsid w:val="00CA703C"/>
    <w:rsid w:val="00CA77E9"/>
    <w:rsid w:val="00CB0A29"/>
    <w:rsid w:val="00CB0F64"/>
    <w:rsid w:val="00CB133A"/>
    <w:rsid w:val="00CB15E0"/>
    <w:rsid w:val="00CB212F"/>
    <w:rsid w:val="00CB48F8"/>
    <w:rsid w:val="00CB573A"/>
    <w:rsid w:val="00CB5797"/>
    <w:rsid w:val="00CB623A"/>
    <w:rsid w:val="00CB6C58"/>
    <w:rsid w:val="00CB6D37"/>
    <w:rsid w:val="00CB710E"/>
    <w:rsid w:val="00CB7EC7"/>
    <w:rsid w:val="00CC02F3"/>
    <w:rsid w:val="00CC114B"/>
    <w:rsid w:val="00CC1636"/>
    <w:rsid w:val="00CC228B"/>
    <w:rsid w:val="00CC2A24"/>
    <w:rsid w:val="00CC3B7E"/>
    <w:rsid w:val="00CC5BA5"/>
    <w:rsid w:val="00CC5DF2"/>
    <w:rsid w:val="00CC61B7"/>
    <w:rsid w:val="00CC64B9"/>
    <w:rsid w:val="00CC7521"/>
    <w:rsid w:val="00CC76B6"/>
    <w:rsid w:val="00CD01DB"/>
    <w:rsid w:val="00CD0EB9"/>
    <w:rsid w:val="00CD16B6"/>
    <w:rsid w:val="00CD1F1C"/>
    <w:rsid w:val="00CD2E26"/>
    <w:rsid w:val="00CD339B"/>
    <w:rsid w:val="00CD437B"/>
    <w:rsid w:val="00CD4589"/>
    <w:rsid w:val="00CD5028"/>
    <w:rsid w:val="00CD5096"/>
    <w:rsid w:val="00CD537F"/>
    <w:rsid w:val="00CD56A0"/>
    <w:rsid w:val="00CD5E2F"/>
    <w:rsid w:val="00CD5E4E"/>
    <w:rsid w:val="00CD7ECB"/>
    <w:rsid w:val="00CE0167"/>
    <w:rsid w:val="00CE18A3"/>
    <w:rsid w:val="00CE1A13"/>
    <w:rsid w:val="00CE2FC9"/>
    <w:rsid w:val="00CE3AD2"/>
    <w:rsid w:val="00CE3C5B"/>
    <w:rsid w:val="00CE4D8E"/>
    <w:rsid w:val="00CE4EA4"/>
    <w:rsid w:val="00CE5A59"/>
    <w:rsid w:val="00CE5AEA"/>
    <w:rsid w:val="00CE635B"/>
    <w:rsid w:val="00CE6D83"/>
    <w:rsid w:val="00CF0738"/>
    <w:rsid w:val="00CF1312"/>
    <w:rsid w:val="00CF16F0"/>
    <w:rsid w:val="00CF17EA"/>
    <w:rsid w:val="00CF1DC5"/>
    <w:rsid w:val="00CF42D5"/>
    <w:rsid w:val="00CF5403"/>
    <w:rsid w:val="00CF58BD"/>
    <w:rsid w:val="00CF5C93"/>
    <w:rsid w:val="00CF5CD1"/>
    <w:rsid w:val="00CF783E"/>
    <w:rsid w:val="00D003E6"/>
    <w:rsid w:val="00D004CE"/>
    <w:rsid w:val="00D0142F"/>
    <w:rsid w:val="00D02965"/>
    <w:rsid w:val="00D02993"/>
    <w:rsid w:val="00D034EB"/>
    <w:rsid w:val="00D03EFD"/>
    <w:rsid w:val="00D0675D"/>
    <w:rsid w:val="00D067E4"/>
    <w:rsid w:val="00D0747E"/>
    <w:rsid w:val="00D07832"/>
    <w:rsid w:val="00D118DB"/>
    <w:rsid w:val="00D13C0E"/>
    <w:rsid w:val="00D13C93"/>
    <w:rsid w:val="00D13CB3"/>
    <w:rsid w:val="00D13FC5"/>
    <w:rsid w:val="00D1544F"/>
    <w:rsid w:val="00D1546D"/>
    <w:rsid w:val="00D1594E"/>
    <w:rsid w:val="00D16A95"/>
    <w:rsid w:val="00D16D76"/>
    <w:rsid w:val="00D17869"/>
    <w:rsid w:val="00D20600"/>
    <w:rsid w:val="00D209BF"/>
    <w:rsid w:val="00D21049"/>
    <w:rsid w:val="00D21853"/>
    <w:rsid w:val="00D2276A"/>
    <w:rsid w:val="00D22C15"/>
    <w:rsid w:val="00D2314D"/>
    <w:rsid w:val="00D2458F"/>
    <w:rsid w:val="00D25733"/>
    <w:rsid w:val="00D27A01"/>
    <w:rsid w:val="00D3036A"/>
    <w:rsid w:val="00D309AA"/>
    <w:rsid w:val="00D30A34"/>
    <w:rsid w:val="00D30F9A"/>
    <w:rsid w:val="00D31E45"/>
    <w:rsid w:val="00D3264C"/>
    <w:rsid w:val="00D3293A"/>
    <w:rsid w:val="00D32E6F"/>
    <w:rsid w:val="00D3380A"/>
    <w:rsid w:val="00D34366"/>
    <w:rsid w:val="00D35A54"/>
    <w:rsid w:val="00D3607A"/>
    <w:rsid w:val="00D36416"/>
    <w:rsid w:val="00D3694E"/>
    <w:rsid w:val="00D36C69"/>
    <w:rsid w:val="00D36E79"/>
    <w:rsid w:val="00D372CA"/>
    <w:rsid w:val="00D373AF"/>
    <w:rsid w:val="00D41235"/>
    <w:rsid w:val="00D41B0B"/>
    <w:rsid w:val="00D42390"/>
    <w:rsid w:val="00D4256C"/>
    <w:rsid w:val="00D429D7"/>
    <w:rsid w:val="00D43845"/>
    <w:rsid w:val="00D43B17"/>
    <w:rsid w:val="00D4541B"/>
    <w:rsid w:val="00D45C8D"/>
    <w:rsid w:val="00D46018"/>
    <w:rsid w:val="00D4635F"/>
    <w:rsid w:val="00D46F01"/>
    <w:rsid w:val="00D47697"/>
    <w:rsid w:val="00D50398"/>
    <w:rsid w:val="00D5048B"/>
    <w:rsid w:val="00D52B2D"/>
    <w:rsid w:val="00D53F37"/>
    <w:rsid w:val="00D5467A"/>
    <w:rsid w:val="00D548B2"/>
    <w:rsid w:val="00D54C4D"/>
    <w:rsid w:val="00D55442"/>
    <w:rsid w:val="00D55498"/>
    <w:rsid w:val="00D55CAC"/>
    <w:rsid w:val="00D55DF5"/>
    <w:rsid w:val="00D56B8A"/>
    <w:rsid w:val="00D56E87"/>
    <w:rsid w:val="00D60903"/>
    <w:rsid w:val="00D60A8A"/>
    <w:rsid w:val="00D6167B"/>
    <w:rsid w:val="00D619D6"/>
    <w:rsid w:val="00D61CCC"/>
    <w:rsid w:val="00D62106"/>
    <w:rsid w:val="00D62565"/>
    <w:rsid w:val="00D6258F"/>
    <w:rsid w:val="00D6284E"/>
    <w:rsid w:val="00D62E8B"/>
    <w:rsid w:val="00D63773"/>
    <w:rsid w:val="00D63D3B"/>
    <w:rsid w:val="00D64637"/>
    <w:rsid w:val="00D65048"/>
    <w:rsid w:val="00D65ED5"/>
    <w:rsid w:val="00D660BF"/>
    <w:rsid w:val="00D66A45"/>
    <w:rsid w:val="00D66EDA"/>
    <w:rsid w:val="00D670C9"/>
    <w:rsid w:val="00D70750"/>
    <w:rsid w:val="00D71032"/>
    <w:rsid w:val="00D722E6"/>
    <w:rsid w:val="00D72643"/>
    <w:rsid w:val="00D7346E"/>
    <w:rsid w:val="00D73A52"/>
    <w:rsid w:val="00D741BB"/>
    <w:rsid w:val="00D74D05"/>
    <w:rsid w:val="00D756C3"/>
    <w:rsid w:val="00D75DA8"/>
    <w:rsid w:val="00D766E3"/>
    <w:rsid w:val="00D76B16"/>
    <w:rsid w:val="00D76F6F"/>
    <w:rsid w:val="00D778DB"/>
    <w:rsid w:val="00D80000"/>
    <w:rsid w:val="00D81730"/>
    <w:rsid w:val="00D82105"/>
    <w:rsid w:val="00D826C2"/>
    <w:rsid w:val="00D829F9"/>
    <w:rsid w:val="00D83868"/>
    <w:rsid w:val="00D843D0"/>
    <w:rsid w:val="00D84B76"/>
    <w:rsid w:val="00D86226"/>
    <w:rsid w:val="00D86344"/>
    <w:rsid w:val="00D900CF"/>
    <w:rsid w:val="00D904B1"/>
    <w:rsid w:val="00D90752"/>
    <w:rsid w:val="00D90AD7"/>
    <w:rsid w:val="00D91377"/>
    <w:rsid w:val="00D9187D"/>
    <w:rsid w:val="00D92E92"/>
    <w:rsid w:val="00D93B6D"/>
    <w:rsid w:val="00D941AE"/>
    <w:rsid w:val="00D94E39"/>
    <w:rsid w:val="00D951BA"/>
    <w:rsid w:val="00D95B55"/>
    <w:rsid w:val="00D96A1E"/>
    <w:rsid w:val="00D97557"/>
    <w:rsid w:val="00D975E1"/>
    <w:rsid w:val="00D97F2E"/>
    <w:rsid w:val="00DA0EF3"/>
    <w:rsid w:val="00DA109E"/>
    <w:rsid w:val="00DA12EF"/>
    <w:rsid w:val="00DA138D"/>
    <w:rsid w:val="00DA2B6F"/>
    <w:rsid w:val="00DA2F9F"/>
    <w:rsid w:val="00DA3008"/>
    <w:rsid w:val="00DA3C6F"/>
    <w:rsid w:val="00DA4A43"/>
    <w:rsid w:val="00DA5371"/>
    <w:rsid w:val="00DA5464"/>
    <w:rsid w:val="00DA58B9"/>
    <w:rsid w:val="00DA596F"/>
    <w:rsid w:val="00DA646D"/>
    <w:rsid w:val="00DA77B9"/>
    <w:rsid w:val="00DB01A3"/>
    <w:rsid w:val="00DB023F"/>
    <w:rsid w:val="00DB0B0F"/>
    <w:rsid w:val="00DB0C91"/>
    <w:rsid w:val="00DB12A5"/>
    <w:rsid w:val="00DB130E"/>
    <w:rsid w:val="00DB1438"/>
    <w:rsid w:val="00DB168D"/>
    <w:rsid w:val="00DB1D0A"/>
    <w:rsid w:val="00DB3EE9"/>
    <w:rsid w:val="00DB4698"/>
    <w:rsid w:val="00DB46F5"/>
    <w:rsid w:val="00DB4751"/>
    <w:rsid w:val="00DB587B"/>
    <w:rsid w:val="00DB5BAC"/>
    <w:rsid w:val="00DB5CFF"/>
    <w:rsid w:val="00DB69EC"/>
    <w:rsid w:val="00DC00AA"/>
    <w:rsid w:val="00DC00F2"/>
    <w:rsid w:val="00DC120A"/>
    <w:rsid w:val="00DC26B4"/>
    <w:rsid w:val="00DC35A8"/>
    <w:rsid w:val="00DC4362"/>
    <w:rsid w:val="00DC4B6A"/>
    <w:rsid w:val="00DC4FFD"/>
    <w:rsid w:val="00DC543A"/>
    <w:rsid w:val="00DC55F2"/>
    <w:rsid w:val="00DC6312"/>
    <w:rsid w:val="00DC6519"/>
    <w:rsid w:val="00DD0E26"/>
    <w:rsid w:val="00DD1AAE"/>
    <w:rsid w:val="00DD1E22"/>
    <w:rsid w:val="00DD30D0"/>
    <w:rsid w:val="00DD4050"/>
    <w:rsid w:val="00DD40D7"/>
    <w:rsid w:val="00DD59C7"/>
    <w:rsid w:val="00DD5B05"/>
    <w:rsid w:val="00DD6B9F"/>
    <w:rsid w:val="00DD709A"/>
    <w:rsid w:val="00DE0355"/>
    <w:rsid w:val="00DE0E6D"/>
    <w:rsid w:val="00DE1541"/>
    <w:rsid w:val="00DE1A07"/>
    <w:rsid w:val="00DE267B"/>
    <w:rsid w:val="00DE3755"/>
    <w:rsid w:val="00DE3833"/>
    <w:rsid w:val="00DE3843"/>
    <w:rsid w:val="00DE398D"/>
    <w:rsid w:val="00DE402E"/>
    <w:rsid w:val="00DE4C74"/>
    <w:rsid w:val="00DE5DE7"/>
    <w:rsid w:val="00DE5E16"/>
    <w:rsid w:val="00DE6815"/>
    <w:rsid w:val="00DE7FC8"/>
    <w:rsid w:val="00DF0699"/>
    <w:rsid w:val="00DF09C0"/>
    <w:rsid w:val="00DF185B"/>
    <w:rsid w:val="00DF2223"/>
    <w:rsid w:val="00DF27EB"/>
    <w:rsid w:val="00DF2D39"/>
    <w:rsid w:val="00DF38E3"/>
    <w:rsid w:val="00DF44F2"/>
    <w:rsid w:val="00DF6C51"/>
    <w:rsid w:val="00DF6C70"/>
    <w:rsid w:val="00DF71FA"/>
    <w:rsid w:val="00E01087"/>
    <w:rsid w:val="00E010FB"/>
    <w:rsid w:val="00E01856"/>
    <w:rsid w:val="00E03A76"/>
    <w:rsid w:val="00E04E8F"/>
    <w:rsid w:val="00E05252"/>
    <w:rsid w:val="00E054B3"/>
    <w:rsid w:val="00E06513"/>
    <w:rsid w:val="00E067FF"/>
    <w:rsid w:val="00E06FFE"/>
    <w:rsid w:val="00E07808"/>
    <w:rsid w:val="00E079AF"/>
    <w:rsid w:val="00E10459"/>
    <w:rsid w:val="00E1079B"/>
    <w:rsid w:val="00E10A9A"/>
    <w:rsid w:val="00E11CC5"/>
    <w:rsid w:val="00E11E51"/>
    <w:rsid w:val="00E128B0"/>
    <w:rsid w:val="00E12A30"/>
    <w:rsid w:val="00E147C5"/>
    <w:rsid w:val="00E15311"/>
    <w:rsid w:val="00E155AF"/>
    <w:rsid w:val="00E1717D"/>
    <w:rsid w:val="00E17358"/>
    <w:rsid w:val="00E17428"/>
    <w:rsid w:val="00E17671"/>
    <w:rsid w:val="00E176F8"/>
    <w:rsid w:val="00E20184"/>
    <w:rsid w:val="00E21550"/>
    <w:rsid w:val="00E225C4"/>
    <w:rsid w:val="00E22BB4"/>
    <w:rsid w:val="00E23B4E"/>
    <w:rsid w:val="00E24444"/>
    <w:rsid w:val="00E2494A"/>
    <w:rsid w:val="00E25393"/>
    <w:rsid w:val="00E25F5D"/>
    <w:rsid w:val="00E268D0"/>
    <w:rsid w:val="00E26AD4"/>
    <w:rsid w:val="00E26DB7"/>
    <w:rsid w:val="00E26EF0"/>
    <w:rsid w:val="00E271AC"/>
    <w:rsid w:val="00E30518"/>
    <w:rsid w:val="00E310DF"/>
    <w:rsid w:val="00E3188E"/>
    <w:rsid w:val="00E31B53"/>
    <w:rsid w:val="00E31FBE"/>
    <w:rsid w:val="00E33FBE"/>
    <w:rsid w:val="00E34476"/>
    <w:rsid w:val="00E34B58"/>
    <w:rsid w:val="00E35AC3"/>
    <w:rsid w:val="00E35C29"/>
    <w:rsid w:val="00E36425"/>
    <w:rsid w:val="00E3697E"/>
    <w:rsid w:val="00E37333"/>
    <w:rsid w:val="00E407F0"/>
    <w:rsid w:val="00E411B9"/>
    <w:rsid w:val="00E4152D"/>
    <w:rsid w:val="00E41CF4"/>
    <w:rsid w:val="00E41E24"/>
    <w:rsid w:val="00E41ECE"/>
    <w:rsid w:val="00E43B52"/>
    <w:rsid w:val="00E45164"/>
    <w:rsid w:val="00E4558F"/>
    <w:rsid w:val="00E45BC8"/>
    <w:rsid w:val="00E468C3"/>
    <w:rsid w:val="00E508AA"/>
    <w:rsid w:val="00E508FF"/>
    <w:rsid w:val="00E52502"/>
    <w:rsid w:val="00E531C3"/>
    <w:rsid w:val="00E53C20"/>
    <w:rsid w:val="00E54177"/>
    <w:rsid w:val="00E54BCE"/>
    <w:rsid w:val="00E54EC2"/>
    <w:rsid w:val="00E55B34"/>
    <w:rsid w:val="00E55E26"/>
    <w:rsid w:val="00E57913"/>
    <w:rsid w:val="00E606CC"/>
    <w:rsid w:val="00E60B2C"/>
    <w:rsid w:val="00E612D7"/>
    <w:rsid w:val="00E61643"/>
    <w:rsid w:val="00E61BF2"/>
    <w:rsid w:val="00E62B95"/>
    <w:rsid w:val="00E641D1"/>
    <w:rsid w:val="00E65171"/>
    <w:rsid w:val="00E65EEB"/>
    <w:rsid w:val="00E660C3"/>
    <w:rsid w:val="00E661A8"/>
    <w:rsid w:val="00E663B2"/>
    <w:rsid w:val="00E66790"/>
    <w:rsid w:val="00E670A7"/>
    <w:rsid w:val="00E678CB"/>
    <w:rsid w:val="00E73758"/>
    <w:rsid w:val="00E7380C"/>
    <w:rsid w:val="00E73C6B"/>
    <w:rsid w:val="00E75824"/>
    <w:rsid w:val="00E76587"/>
    <w:rsid w:val="00E76F7A"/>
    <w:rsid w:val="00E81863"/>
    <w:rsid w:val="00E8352F"/>
    <w:rsid w:val="00E83E79"/>
    <w:rsid w:val="00E859B7"/>
    <w:rsid w:val="00E86A11"/>
    <w:rsid w:val="00E86C00"/>
    <w:rsid w:val="00E9178D"/>
    <w:rsid w:val="00E924BF"/>
    <w:rsid w:val="00E92A30"/>
    <w:rsid w:val="00E93202"/>
    <w:rsid w:val="00E9348C"/>
    <w:rsid w:val="00E93BA8"/>
    <w:rsid w:val="00E93C51"/>
    <w:rsid w:val="00E949F3"/>
    <w:rsid w:val="00E94BE3"/>
    <w:rsid w:val="00E94EFF"/>
    <w:rsid w:val="00E95032"/>
    <w:rsid w:val="00E95069"/>
    <w:rsid w:val="00E9587E"/>
    <w:rsid w:val="00E963CB"/>
    <w:rsid w:val="00EA1A9E"/>
    <w:rsid w:val="00EA2A5D"/>
    <w:rsid w:val="00EA2A75"/>
    <w:rsid w:val="00EA2EA5"/>
    <w:rsid w:val="00EA39E9"/>
    <w:rsid w:val="00EA407F"/>
    <w:rsid w:val="00EA416D"/>
    <w:rsid w:val="00EA49C1"/>
    <w:rsid w:val="00EA578E"/>
    <w:rsid w:val="00EA5F28"/>
    <w:rsid w:val="00EA6023"/>
    <w:rsid w:val="00EA647C"/>
    <w:rsid w:val="00EA658A"/>
    <w:rsid w:val="00EA70D6"/>
    <w:rsid w:val="00EB06F7"/>
    <w:rsid w:val="00EB0832"/>
    <w:rsid w:val="00EB0EE4"/>
    <w:rsid w:val="00EB175F"/>
    <w:rsid w:val="00EB3598"/>
    <w:rsid w:val="00EB3FD7"/>
    <w:rsid w:val="00EB521B"/>
    <w:rsid w:val="00EB6219"/>
    <w:rsid w:val="00EB6824"/>
    <w:rsid w:val="00EB7099"/>
    <w:rsid w:val="00EB7976"/>
    <w:rsid w:val="00EB7AF9"/>
    <w:rsid w:val="00EC063A"/>
    <w:rsid w:val="00EC2B78"/>
    <w:rsid w:val="00EC2DA6"/>
    <w:rsid w:val="00EC3247"/>
    <w:rsid w:val="00EC36D7"/>
    <w:rsid w:val="00EC50CC"/>
    <w:rsid w:val="00EC6CB0"/>
    <w:rsid w:val="00EC7516"/>
    <w:rsid w:val="00ED02AB"/>
    <w:rsid w:val="00ED0FF4"/>
    <w:rsid w:val="00ED11E5"/>
    <w:rsid w:val="00ED18EF"/>
    <w:rsid w:val="00ED19A8"/>
    <w:rsid w:val="00ED1C01"/>
    <w:rsid w:val="00ED26EE"/>
    <w:rsid w:val="00ED2D51"/>
    <w:rsid w:val="00ED3283"/>
    <w:rsid w:val="00ED3A8A"/>
    <w:rsid w:val="00ED3FA7"/>
    <w:rsid w:val="00ED4A20"/>
    <w:rsid w:val="00ED64E5"/>
    <w:rsid w:val="00ED6D18"/>
    <w:rsid w:val="00ED7B7C"/>
    <w:rsid w:val="00EE0AE9"/>
    <w:rsid w:val="00EE0FBF"/>
    <w:rsid w:val="00EE1BDF"/>
    <w:rsid w:val="00EE31DD"/>
    <w:rsid w:val="00EE3684"/>
    <w:rsid w:val="00EE375B"/>
    <w:rsid w:val="00EE38DA"/>
    <w:rsid w:val="00EE3CB1"/>
    <w:rsid w:val="00EE45D4"/>
    <w:rsid w:val="00EE4AB7"/>
    <w:rsid w:val="00EE536B"/>
    <w:rsid w:val="00EE546F"/>
    <w:rsid w:val="00EE5515"/>
    <w:rsid w:val="00EE57FE"/>
    <w:rsid w:val="00EE583A"/>
    <w:rsid w:val="00EE68B8"/>
    <w:rsid w:val="00EE751C"/>
    <w:rsid w:val="00EF08A8"/>
    <w:rsid w:val="00EF0C5C"/>
    <w:rsid w:val="00EF130E"/>
    <w:rsid w:val="00EF1B37"/>
    <w:rsid w:val="00EF1D63"/>
    <w:rsid w:val="00EF248F"/>
    <w:rsid w:val="00EF28E1"/>
    <w:rsid w:val="00EF2A1E"/>
    <w:rsid w:val="00EF2F52"/>
    <w:rsid w:val="00EF4189"/>
    <w:rsid w:val="00F00001"/>
    <w:rsid w:val="00F01CA5"/>
    <w:rsid w:val="00F02524"/>
    <w:rsid w:val="00F031AF"/>
    <w:rsid w:val="00F03AF5"/>
    <w:rsid w:val="00F04484"/>
    <w:rsid w:val="00F04945"/>
    <w:rsid w:val="00F04C77"/>
    <w:rsid w:val="00F05395"/>
    <w:rsid w:val="00F05BC3"/>
    <w:rsid w:val="00F061A3"/>
    <w:rsid w:val="00F06244"/>
    <w:rsid w:val="00F064C5"/>
    <w:rsid w:val="00F06D17"/>
    <w:rsid w:val="00F07432"/>
    <w:rsid w:val="00F078FB"/>
    <w:rsid w:val="00F10D1E"/>
    <w:rsid w:val="00F116A1"/>
    <w:rsid w:val="00F12450"/>
    <w:rsid w:val="00F15B9A"/>
    <w:rsid w:val="00F1681B"/>
    <w:rsid w:val="00F16C90"/>
    <w:rsid w:val="00F171E7"/>
    <w:rsid w:val="00F17792"/>
    <w:rsid w:val="00F17C23"/>
    <w:rsid w:val="00F20D5F"/>
    <w:rsid w:val="00F21605"/>
    <w:rsid w:val="00F22BD1"/>
    <w:rsid w:val="00F2340E"/>
    <w:rsid w:val="00F245D9"/>
    <w:rsid w:val="00F248B0"/>
    <w:rsid w:val="00F24928"/>
    <w:rsid w:val="00F24F48"/>
    <w:rsid w:val="00F25410"/>
    <w:rsid w:val="00F25800"/>
    <w:rsid w:val="00F2697C"/>
    <w:rsid w:val="00F26CC2"/>
    <w:rsid w:val="00F27252"/>
    <w:rsid w:val="00F27C14"/>
    <w:rsid w:val="00F30651"/>
    <w:rsid w:val="00F31093"/>
    <w:rsid w:val="00F32258"/>
    <w:rsid w:val="00F32CAD"/>
    <w:rsid w:val="00F33233"/>
    <w:rsid w:val="00F34107"/>
    <w:rsid w:val="00F345E1"/>
    <w:rsid w:val="00F3469F"/>
    <w:rsid w:val="00F34714"/>
    <w:rsid w:val="00F34E4C"/>
    <w:rsid w:val="00F34FCF"/>
    <w:rsid w:val="00F35284"/>
    <w:rsid w:val="00F354B4"/>
    <w:rsid w:val="00F35A43"/>
    <w:rsid w:val="00F35D2D"/>
    <w:rsid w:val="00F36BD6"/>
    <w:rsid w:val="00F37351"/>
    <w:rsid w:val="00F40AE6"/>
    <w:rsid w:val="00F4137F"/>
    <w:rsid w:val="00F42B41"/>
    <w:rsid w:val="00F430A6"/>
    <w:rsid w:val="00F43914"/>
    <w:rsid w:val="00F43A21"/>
    <w:rsid w:val="00F44986"/>
    <w:rsid w:val="00F44CC7"/>
    <w:rsid w:val="00F44D73"/>
    <w:rsid w:val="00F451F0"/>
    <w:rsid w:val="00F453EF"/>
    <w:rsid w:val="00F46DC5"/>
    <w:rsid w:val="00F46FC9"/>
    <w:rsid w:val="00F478BC"/>
    <w:rsid w:val="00F47ACF"/>
    <w:rsid w:val="00F47BB3"/>
    <w:rsid w:val="00F47D29"/>
    <w:rsid w:val="00F47E5F"/>
    <w:rsid w:val="00F502B5"/>
    <w:rsid w:val="00F50631"/>
    <w:rsid w:val="00F50848"/>
    <w:rsid w:val="00F509E3"/>
    <w:rsid w:val="00F50F4C"/>
    <w:rsid w:val="00F50FE6"/>
    <w:rsid w:val="00F52809"/>
    <w:rsid w:val="00F52ADD"/>
    <w:rsid w:val="00F52C5C"/>
    <w:rsid w:val="00F53532"/>
    <w:rsid w:val="00F54350"/>
    <w:rsid w:val="00F551EA"/>
    <w:rsid w:val="00F56975"/>
    <w:rsid w:val="00F57308"/>
    <w:rsid w:val="00F579C5"/>
    <w:rsid w:val="00F57BBC"/>
    <w:rsid w:val="00F57BEE"/>
    <w:rsid w:val="00F57D13"/>
    <w:rsid w:val="00F60856"/>
    <w:rsid w:val="00F609DA"/>
    <w:rsid w:val="00F61667"/>
    <w:rsid w:val="00F626F1"/>
    <w:rsid w:val="00F62DA9"/>
    <w:rsid w:val="00F63B68"/>
    <w:rsid w:val="00F645C6"/>
    <w:rsid w:val="00F64C70"/>
    <w:rsid w:val="00F66193"/>
    <w:rsid w:val="00F6641F"/>
    <w:rsid w:val="00F66428"/>
    <w:rsid w:val="00F673B3"/>
    <w:rsid w:val="00F67F7A"/>
    <w:rsid w:val="00F704C3"/>
    <w:rsid w:val="00F713CA"/>
    <w:rsid w:val="00F71F7B"/>
    <w:rsid w:val="00F72589"/>
    <w:rsid w:val="00F72CA1"/>
    <w:rsid w:val="00F72F76"/>
    <w:rsid w:val="00F74469"/>
    <w:rsid w:val="00F76395"/>
    <w:rsid w:val="00F7696A"/>
    <w:rsid w:val="00F80328"/>
    <w:rsid w:val="00F81E96"/>
    <w:rsid w:val="00F820DD"/>
    <w:rsid w:val="00F83D31"/>
    <w:rsid w:val="00F83DEC"/>
    <w:rsid w:val="00F854EA"/>
    <w:rsid w:val="00F86185"/>
    <w:rsid w:val="00F861CE"/>
    <w:rsid w:val="00F87568"/>
    <w:rsid w:val="00F901D2"/>
    <w:rsid w:val="00F9091A"/>
    <w:rsid w:val="00F90945"/>
    <w:rsid w:val="00F9185D"/>
    <w:rsid w:val="00F924E0"/>
    <w:rsid w:val="00F9284A"/>
    <w:rsid w:val="00F94B9C"/>
    <w:rsid w:val="00F95F82"/>
    <w:rsid w:val="00F96169"/>
    <w:rsid w:val="00F96BA7"/>
    <w:rsid w:val="00F9769E"/>
    <w:rsid w:val="00F97E61"/>
    <w:rsid w:val="00F97E79"/>
    <w:rsid w:val="00FA08A6"/>
    <w:rsid w:val="00FA09C3"/>
    <w:rsid w:val="00FA1123"/>
    <w:rsid w:val="00FA2DD9"/>
    <w:rsid w:val="00FA3431"/>
    <w:rsid w:val="00FA3D6F"/>
    <w:rsid w:val="00FA48C9"/>
    <w:rsid w:val="00FA54C8"/>
    <w:rsid w:val="00FA6C0D"/>
    <w:rsid w:val="00FA6E6E"/>
    <w:rsid w:val="00FA767B"/>
    <w:rsid w:val="00FA7A0D"/>
    <w:rsid w:val="00FB138C"/>
    <w:rsid w:val="00FB1804"/>
    <w:rsid w:val="00FB292A"/>
    <w:rsid w:val="00FB2B55"/>
    <w:rsid w:val="00FB2CD9"/>
    <w:rsid w:val="00FB361F"/>
    <w:rsid w:val="00FB579B"/>
    <w:rsid w:val="00FB7CE7"/>
    <w:rsid w:val="00FB7E24"/>
    <w:rsid w:val="00FC0E72"/>
    <w:rsid w:val="00FC1765"/>
    <w:rsid w:val="00FC3445"/>
    <w:rsid w:val="00FC5683"/>
    <w:rsid w:val="00FC7071"/>
    <w:rsid w:val="00FC7182"/>
    <w:rsid w:val="00FC720B"/>
    <w:rsid w:val="00FC7758"/>
    <w:rsid w:val="00FC7DC1"/>
    <w:rsid w:val="00FD189E"/>
    <w:rsid w:val="00FD1D24"/>
    <w:rsid w:val="00FD3C19"/>
    <w:rsid w:val="00FD4776"/>
    <w:rsid w:val="00FD55E6"/>
    <w:rsid w:val="00FD6E96"/>
    <w:rsid w:val="00FD7B87"/>
    <w:rsid w:val="00FD7F79"/>
    <w:rsid w:val="00FE26DB"/>
    <w:rsid w:val="00FE2CE1"/>
    <w:rsid w:val="00FE305E"/>
    <w:rsid w:val="00FE4B0A"/>
    <w:rsid w:val="00FE5440"/>
    <w:rsid w:val="00FE5AC3"/>
    <w:rsid w:val="00FE5B5B"/>
    <w:rsid w:val="00FE646E"/>
    <w:rsid w:val="00FE66F5"/>
    <w:rsid w:val="00FE6A92"/>
    <w:rsid w:val="00FF0809"/>
    <w:rsid w:val="00FF14FA"/>
    <w:rsid w:val="00FF198B"/>
    <w:rsid w:val="00FF1C9C"/>
    <w:rsid w:val="00FF2BA0"/>
    <w:rsid w:val="00FF2DA6"/>
    <w:rsid w:val="00FF3181"/>
    <w:rsid w:val="00FF31A8"/>
    <w:rsid w:val="00FF47B6"/>
    <w:rsid w:val="00FF4F93"/>
    <w:rsid w:val="00FF5119"/>
    <w:rsid w:val="00FF514B"/>
    <w:rsid w:val="00FF5262"/>
    <w:rsid w:val="00FF606E"/>
    <w:rsid w:val="00FF6A96"/>
    <w:rsid w:val="00FF6CBF"/>
    <w:rsid w:val="00FF7473"/>
    <w:rsid w:val="00FF7B68"/>
    <w:rsid w:val="00FF7CA5"/>
    <w:rsid w:val="00FF7CF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0C6A5"/>
  <w15:chartTrackingRefBased/>
  <w15:docId w15:val="{A7D18496-EB1E-4441-B053-32B26BDB8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83F"/>
  </w:style>
  <w:style w:type="paragraph" w:styleId="Heading1">
    <w:name w:val="heading 1"/>
    <w:basedOn w:val="Normal"/>
    <w:next w:val="Normal"/>
    <w:link w:val="Heading1Char"/>
    <w:uiPriority w:val="9"/>
    <w:qFormat/>
    <w:rsid w:val="009111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508A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151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B17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24928"/>
    <w:rPr>
      <w:color w:val="0563C1" w:themeColor="hyperlink"/>
      <w:u w:val="single"/>
    </w:rPr>
  </w:style>
  <w:style w:type="character" w:styleId="UnresolvedMention">
    <w:name w:val="Unresolved Mention"/>
    <w:basedOn w:val="DefaultParagraphFont"/>
    <w:uiPriority w:val="99"/>
    <w:semiHidden/>
    <w:unhideWhenUsed/>
    <w:rsid w:val="00F24928"/>
    <w:rPr>
      <w:color w:val="605E5C"/>
      <w:shd w:val="clear" w:color="auto" w:fill="E1DFDD"/>
    </w:rPr>
  </w:style>
  <w:style w:type="paragraph" w:styleId="ListParagraph">
    <w:name w:val="List Paragraph"/>
    <w:basedOn w:val="Normal"/>
    <w:uiPriority w:val="34"/>
    <w:qFormat/>
    <w:rsid w:val="00793647"/>
    <w:pPr>
      <w:ind w:left="720"/>
      <w:contextualSpacing/>
    </w:pPr>
  </w:style>
  <w:style w:type="character" w:customStyle="1" w:styleId="Heading1Char">
    <w:name w:val="Heading 1 Char"/>
    <w:basedOn w:val="DefaultParagraphFont"/>
    <w:link w:val="Heading1"/>
    <w:uiPriority w:val="9"/>
    <w:rsid w:val="00911158"/>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CA2876"/>
    <w:rPr>
      <w:color w:val="954F72" w:themeColor="followedHyperlink"/>
      <w:u w:val="single"/>
    </w:rPr>
  </w:style>
  <w:style w:type="character" w:customStyle="1" w:styleId="Heading2Char">
    <w:name w:val="Heading 2 Char"/>
    <w:basedOn w:val="DefaultParagraphFont"/>
    <w:link w:val="Heading2"/>
    <w:uiPriority w:val="9"/>
    <w:rsid w:val="00E508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4151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76B16"/>
    <w:pPr>
      <w:spacing w:after="0" w:line="480" w:lineRule="auto"/>
      <w:ind w:left="720" w:hanging="720"/>
    </w:pPr>
  </w:style>
  <w:style w:type="character" w:styleId="CommentReference">
    <w:name w:val="annotation reference"/>
    <w:basedOn w:val="DefaultParagraphFont"/>
    <w:uiPriority w:val="99"/>
    <w:semiHidden/>
    <w:unhideWhenUsed/>
    <w:rsid w:val="00CB133A"/>
    <w:rPr>
      <w:sz w:val="16"/>
      <w:szCs w:val="16"/>
    </w:rPr>
  </w:style>
  <w:style w:type="paragraph" w:styleId="CommentText">
    <w:name w:val="annotation text"/>
    <w:basedOn w:val="Normal"/>
    <w:link w:val="CommentTextChar"/>
    <w:uiPriority w:val="99"/>
    <w:unhideWhenUsed/>
    <w:rsid w:val="00CB133A"/>
    <w:pPr>
      <w:spacing w:line="240" w:lineRule="auto"/>
    </w:pPr>
    <w:rPr>
      <w:sz w:val="20"/>
      <w:szCs w:val="20"/>
    </w:rPr>
  </w:style>
  <w:style w:type="character" w:customStyle="1" w:styleId="CommentTextChar">
    <w:name w:val="Comment Text Char"/>
    <w:basedOn w:val="DefaultParagraphFont"/>
    <w:link w:val="CommentText"/>
    <w:uiPriority w:val="99"/>
    <w:rsid w:val="00CB133A"/>
    <w:rPr>
      <w:sz w:val="20"/>
      <w:szCs w:val="20"/>
    </w:rPr>
  </w:style>
  <w:style w:type="paragraph" w:styleId="CommentSubject">
    <w:name w:val="annotation subject"/>
    <w:basedOn w:val="CommentText"/>
    <w:next w:val="CommentText"/>
    <w:link w:val="CommentSubjectChar"/>
    <w:uiPriority w:val="99"/>
    <w:semiHidden/>
    <w:unhideWhenUsed/>
    <w:rsid w:val="00CB133A"/>
    <w:rPr>
      <w:b/>
      <w:bCs/>
    </w:rPr>
  </w:style>
  <w:style w:type="character" w:customStyle="1" w:styleId="CommentSubjectChar">
    <w:name w:val="Comment Subject Char"/>
    <w:basedOn w:val="CommentTextChar"/>
    <w:link w:val="CommentSubject"/>
    <w:uiPriority w:val="99"/>
    <w:semiHidden/>
    <w:rsid w:val="00CB133A"/>
    <w:rPr>
      <w:b/>
      <w:bCs/>
      <w:sz w:val="20"/>
      <w:szCs w:val="20"/>
    </w:rPr>
  </w:style>
  <w:style w:type="paragraph" w:styleId="Title">
    <w:name w:val="Title"/>
    <w:basedOn w:val="Normal"/>
    <w:next w:val="Normal"/>
    <w:link w:val="TitleChar"/>
    <w:uiPriority w:val="10"/>
    <w:qFormat/>
    <w:rsid w:val="00EF13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130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F130E"/>
    <w:pPr>
      <w:outlineLvl w:val="9"/>
    </w:pPr>
  </w:style>
  <w:style w:type="paragraph" w:styleId="TOC1">
    <w:name w:val="toc 1"/>
    <w:basedOn w:val="Normal"/>
    <w:next w:val="Normal"/>
    <w:autoRedefine/>
    <w:uiPriority w:val="39"/>
    <w:unhideWhenUsed/>
    <w:rsid w:val="00EF130E"/>
    <w:pPr>
      <w:spacing w:after="100"/>
    </w:pPr>
  </w:style>
  <w:style w:type="paragraph" w:styleId="TOC2">
    <w:name w:val="toc 2"/>
    <w:basedOn w:val="Normal"/>
    <w:next w:val="Normal"/>
    <w:autoRedefine/>
    <w:uiPriority w:val="39"/>
    <w:unhideWhenUsed/>
    <w:rsid w:val="00B07050"/>
    <w:pPr>
      <w:tabs>
        <w:tab w:val="right" w:leader="dot" w:pos="9350"/>
      </w:tabs>
      <w:spacing w:after="100"/>
    </w:pPr>
    <w:rPr>
      <w:noProof/>
    </w:rPr>
  </w:style>
  <w:style w:type="paragraph" w:styleId="TOC3">
    <w:name w:val="toc 3"/>
    <w:basedOn w:val="Normal"/>
    <w:next w:val="Normal"/>
    <w:autoRedefine/>
    <w:uiPriority w:val="39"/>
    <w:unhideWhenUsed/>
    <w:rsid w:val="00EF130E"/>
    <w:pPr>
      <w:spacing w:after="100"/>
      <w:ind w:left="440"/>
    </w:pPr>
  </w:style>
  <w:style w:type="character" w:styleId="Emphasis">
    <w:name w:val="Emphasis"/>
    <w:basedOn w:val="DefaultParagraphFont"/>
    <w:uiPriority w:val="20"/>
    <w:qFormat/>
    <w:rsid w:val="006E3ECB"/>
    <w:rPr>
      <w:i/>
      <w:iCs/>
    </w:rPr>
  </w:style>
  <w:style w:type="paragraph" w:styleId="Header">
    <w:name w:val="header"/>
    <w:basedOn w:val="Normal"/>
    <w:link w:val="HeaderChar"/>
    <w:uiPriority w:val="99"/>
    <w:unhideWhenUsed/>
    <w:rsid w:val="006E3E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3ECB"/>
  </w:style>
  <w:style w:type="paragraph" w:styleId="Footer">
    <w:name w:val="footer"/>
    <w:basedOn w:val="Normal"/>
    <w:link w:val="FooterChar"/>
    <w:uiPriority w:val="99"/>
    <w:unhideWhenUsed/>
    <w:rsid w:val="006E3E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3ECB"/>
  </w:style>
  <w:style w:type="character" w:customStyle="1" w:styleId="Heading4Char">
    <w:name w:val="Heading 4 Char"/>
    <w:basedOn w:val="DefaultParagraphFont"/>
    <w:link w:val="Heading4"/>
    <w:uiPriority w:val="9"/>
    <w:rsid w:val="009B173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999">
      <w:bodyDiv w:val="1"/>
      <w:marLeft w:val="0"/>
      <w:marRight w:val="0"/>
      <w:marTop w:val="0"/>
      <w:marBottom w:val="0"/>
      <w:divBdr>
        <w:top w:val="none" w:sz="0" w:space="0" w:color="auto"/>
        <w:left w:val="none" w:sz="0" w:space="0" w:color="auto"/>
        <w:bottom w:val="none" w:sz="0" w:space="0" w:color="auto"/>
        <w:right w:val="none" w:sz="0" w:space="0" w:color="auto"/>
      </w:divBdr>
    </w:div>
    <w:div w:id="69697333">
      <w:bodyDiv w:val="1"/>
      <w:marLeft w:val="0"/>
      <w:marRight w:val="0"/>
      <w:marTop w:val="0"/>
      <w:marBottom w:val="0"/>
      <w:divBdr>
        <w:top w:val="none" w:sz="0" w:space="0" w:color="auto"/>
        <w:left w:val="none" w:sz="0" w:space="0" w:color="auto"/>
        <w:bottom w:val="none" w:sz="0" w:space="0" w:color="auto"/>
        <w:right w:val="none" w:sz="0" w:space="0" w:color="auto"/>
      </w:divBdr>
    </w:div>
    <w:div w:id="116029044">
      <w:bodyDiv w:val="1"/>
      <w:marLeft w:val="0"/>
      <w:marRight w:val="0"/>
      <w:marTop w:val="0"/>
      <w:marBottom w:val="0"/>
      <w:divBdr>
        <w:top w:val="none" w:sz="0" w:space="0" w:color="auto"/>
        <w:left w:val="none" w:sz="0" w:space="0" w:color="auto"/>
        <w:bottom w:val="none" w:sz="0" w:space="0" w:color="auto"/>
        <w:right w:val="none" w:sz="0" w:space="0" w:color="auto"/>
      </w:divBdr>
    </w:div>
    <w:div w:id="211312392">
      <w:bodyDiv w:val="1"/>
      <w:marLeft w:val="0"/>
      <w:marRight w:val="0"/>
      <w:marTop w:val="0"/>
      <w:marBottom w:val="0"/>
      <w:divBdr>
        <w:top w:val="none" w:sz="0" w:space="0" w:color="auto"/>
        <w:left w:val="none" w:sz="0" w:space="0" w:color="auto"/>
        <w:bottom w:val="none" w:sz="0" w:space="0" w:color="auto"/>
        <w:right w:val="none" w:sz="0" w:space="0" w:color="auto"/>
      </w:divBdr>
    </w:div>
    <w:div w:id="290288871">
      <w:bodyDiv w:val="1"/>
      <w:marLeft w:val="0"/>
      <w:marRight w:val="0"/>
      <w:marTop w:val="0"/>
      <w:marBottom w:val="0"/>
      <w:divBdr>
        <w:top w:val="none" w:sz="0" w:space="0" w:color="auto"/>
        <w:left w:val="none" w:sz="0" w:space="0" w:color="auto"/>
        <w:bottom w:val="none" w:sz="0" w:space="0" w:color="auto"/>
        <w:right w:val="none" w:sz="0" w:space="0" w:color="auto"/>
      </w:divBdr>
    </w:div>
    <w:div w:id="448279430">
      <w:bodyDiv w:val="1"/>
      <w:marLeft w:val="0"/>
      <w:marRight w:val="0"/>
      <w:marTop w:val="0"/>
      <w:marBottom w:val="0"/>
      <w:divBdr>
        <w:top w:val="none" w:sz="0" w:space="0" w:color="auto"/>
        <w:left w:val="none" w:sz="0" w:space="0" w:color="auto"/>
        <w:bottom w:val="none" w:sz="0" w:space="0" w:color="auto"/>
        <w:right w:val="none" w:sz="0" w:space="0" w:color="auto"/>
      </w:divBdr>
    </w:div>
    <w:div w:id="491680386">
      <w:bodyDiv w:val="1"/>
      <w:marLeft w:val="0"/>
      <w:marRight w:val="0"/>
      <w:marTop w:val="0"/>
      <w:marBottom w:val="0"/>
      <w:divBdr>
        <w:top w:val="none" w:sz="0" w:space="0" w:color="auto"/>
        <w:left w:val="none" w:sz="0" w:space="0" w:color="auto"/>
        <w:bottom w:val="none" w:sz="0" w:space="0" w:color="auto"/>
        <w:right w:val="none" w:sz="0" w:space="0" w:color="auto"/>
      </w:divBdr>
    </w:div>
    <w:div w:id="514081014">
      <w:bodyDiv w:val="1"/>
      <w:marLeft w:val="0"/>
      <w:marRight w:val="0"/>
      <w:marTop w:val="0"/>
      <w:marBottom w:val="0"/>
      <w:divBdr>
        <w:top w:val="none" w:sz="0" w:space="0" w:color="auto"/>
        <w:left w:val="none" w:sz="0" w:space="0" w:color="auto"/>
        <w:bottom w:val="none" w:sz="0" w:space="0" w:color="auto"/>
        <w:right w:val="none" w:sz="0" w:space="0" w:color="auto"/>
      </w:divBdr>
    </w:div>
    <w:div w:id="716317728">
      <w:bodyDiv w:val="1"/>
      <w:marLeft w:val="0"/>
      <w:marRight w:val="0"/>
      <w:marTop w:val="0"/>
      <w:marBottom w:val="0"/>
      <w:divBdr>
        <w:top w:val="none" w:sz="0" w:space="0" w:color="auto"/>
        <w:left w:val="none" w:sz="0" w:space="0" w:color="auto"/>
        <w:bottom w:val="none" w:sz="0" w:space="0" w:color="auto"/>
        <w:right w:val="none" w:sz="0" w:space="0" w:color="auto"/>
      </w:divBdr>
    </w:div>
    <w:div w:id="820657734">
      <w:bodyDiv w:val="1"/>
      <w:marLeft w:val="0"/>
      <w:marRight w:val="0"/>
      <w:marTop w:val="0"/>
      <w:marBottom w:val="0"/>
      <w:divBdr>
        <w:top w:val="none" w:sz="0" w:space="0" w:color="auto"/>
        <w:left w:val="none" w:sz="0" w:space="0" w:color="auto"/>
        <w:bottom w:val="none" w:sz="0" w:space="0" w:color="auto"/>
        <w:right w:val="none" w:sz="0" w:space="0" w:color="auto"/>
      </w:divBdr>
    </w:div>
    <w:div w:id="870147872">
      <w:bodyDiv w:val="1"/>
      <w:marLeft w:val="0"/>
      <w:marRight w:val="0"/>
      <w:marTop w:val="0"/>
      <w:marBottom w:val="0"/>
      <w:divBdr>
        <w:top w:val="none" w:sz="0" w:space="0" w:color="auto"/>
        <w:left w:val="none" w:sz="0" w:space="0" w:color="auto"/>
        <w:bottom w:val="none" w:sz="0" w:space="0" w:color="auto"/>
        <w:right w:val="none" w:sz="0" w:space="0" w:color="auto"/>
      </w:divBdr>
    </w:div>
    <w:div w:id="1001082207">
      <w:bodyDiv w:val="1"/>
      <w:marLeft w:val="0"/>
      <w:marRight w:val="0"/>
      <w:marTop w:val="0"/>
      <w:marBottom w:val="0"/>
      <w:divBdr>
        <w:top w:val="none" w:sz="0" w:space="0" w:color="auto"/>
        <w:left w:val="none" w:sz="0" w:space="0" w:color="auto"/>
        <w:bottom w:val="none" w:sz="0" w:space="0" w:color="auto"/>
        <w:right w:val="none" w:sz="0" w:space="0" w:color="auto"/>
      </w:divBdr>
    </w:div>
    <w:div w:id="1040672010">
      <w:bodyDiv w:val="1"/>
      <w:marLeft w:val="0"/>
      <w:marRight w:val="0"/>
      <w:marTop w:val="0"/>
      <w:marBottom w:val="0"/>
      <w:divBdr>
        <w:top w:val="none" w:sz="0" w:space="0" w:color="auto"/>
        <w:left w:val="none" w:sz="0" w:space="0" w:color="auto"/>
        <w:bottom w:val="none" w:sz="0" w:space="0" w:color="auto"/>
        <w:right w:val="none" w:sz="0" w:space="0" w:color="auto"/>
      </w:divBdr>
    </w:div>
    <w:div w:id="1080758846">
      <w:bodyDiv w:val="1"/>
      <w:marLeft w:val="0"/>
      <w:marRight w:val="0"/>
      <w:marTop w:val="0"/>
      <w:marBottom w:val="0"/>
      <w:divBdr>
        <w:top w:val="none" w:sz="0" w:space="0" w:color="auto"/>
        <w:left w:val="none" w:sz="0" w:space="0" w:color="auto"/>
        <w:bottom w:val="none" w:sz="0" w:space="0" w:color="auto"/>
        <w:right w:val="none" w:sz="0" w:space="0" w:color="auto"/>
      </w:divBdr>
    </w:div>
    <w:div w:id="1090079255">
      <w:bodyDiv w:val="1"/>
      <w:marLeft w:val="0"/>
      <w:marRight w:val="0"/>
      <w:marTop w:val="0"/>
      <w:marBottom w:val="0"/>
      <w:divBdr>
        <w:top w:val="none" w:sz="0" w:space="0" w:color="auto"/>
        <w:left w:val="none" w:sz="0" w:space="0" w:color="auto"/>
        <w:bottom w:val="none" w:sz="0" w:space="0" w:color="auto"/>
        <w:right w:val="none" w:sz="0" w:space="0" w:color="auto"/>
      </w:divBdr>
    </w:div>
    <w:div w:id="1127164669">
      <w:bodyDiv w:val="1"/>
      <w:marLeft w:val="0"/>
      <w:marRight w:val="0"/>
      <w:marTop w:val="0"/>
      <w:marBottom w:val="0"/>
      <w:divBdr>
        <w:top w:val="none" w:sz="0" w:space="0" w:color="auto"/>
        <w:left w:val="none" w:sz="0" w:space="0" w:color="auto"/>
        <w:bottom w:val="none" w:sz="0" w:space="0" w:color="auto"/>
        <w:right w:val="none" w:sz="0" w:space="0" w:color="auto"/>
      </w:divBdr>
    </w:div>
    <w:div w:id="1277716391">
      <w:bodyDiv w:val="1"/>
      <w:marLeft w:val="0"/>
      <w:marRight w:val="0"/>
      <w:marTop w:val="0"/>
      <w:marBottom w:val="0"/>
      <w:divBdr>
        <w:top w:val="none" w:sz="0" w:space="0" w:color="auto"/>
        <w:left w:val="none" w:sz="0" w:space="0" w:color="auto"/>
        <w:bottom w:val="none" w:sz="0" w:space="0" w:color="auto"/>
        <w:right w:val="none" w:sz="0" w:space="0" w:color="auto"/>
      </w:divBdr>
    </w:div>
    <w:div w:id="1289780092">
      <w:bodyDiv w:val="1"/>
      <w:marLeft w:val="0"/>
      <w:marRight w:val="0"/>
      <w:marTop w:val="0"/>
      <w:marBottom w:val="0"/>
      <w:divBdr>
        <w:top w:val="none" w:sz="0" w:space="0" w:color="auto"/>
        <w:left w:val="none" w:sz="0" w:space="0" w:color="auto"/>
        <w:bottom w:val="none" w:sz="0" w:space="0" w:color="auto"/>
        <w:right w:val="none" w:sz="0" w:space="0" w:color="auto"/>
      </w:divBdr>
    </w:div>
    <w:div w:id="1366368876">
      <w:bodyDiv w:val="1"/>
      <w:marLeft w:val="0"/>
      <w:marRight w:val="0"/>
      <w:marTop w:val="0"/>
      <w:marBottom w:val="0"/>
      <w:divBdr>
        <w:top w:val="none" w:sz="0" w:space="0" w:color="auto"/>
        <w:left w:val="none" w:sz="0" w:space="0" w:color="auto"/>
        <w:bottom w:val="none" w:sz="0" w:space="0" w:color="auto"/>
        <w:right w:val="none" w:sz="0" w:space="0" w:color="auto"/>
      </w:divBdr>
    </w:div>
    <w:div w:id="1406955945">
      <w:bodyDiv w:val="1"/>
      <w:marLeft w:val="0"/>
      <w:marRight w:val="0"/>
      <w:marTop w:val="0"/>
      <w:marBottom w:val="0"/>
      <w:divBdr>
        <w:top w:val="none" w:sz="0" w:space="0" w:color="auto"/>
        <w:left w:val="none" w:sz="0" w:space="0" w:color="auto"/>
        <w:bottom w:val="none" w:sz="0" w:space="0" w:color="auto"/>
        <w:right w:val="none" w:sz="0" w:space="0" w:color="auto"/>
      </w:divBdr>
    </w:div>
    <w:div w:id="1474592488">
      <w:bodyDiv w:val="1"/>
      <w:marLeft w:val="0"/>
      <w:marRight w:val="0"/>
      <w:marTop w:val="0"/>
      <w:marBottom w:val="0"/>
      <w:divBdr>
        <w:top w:val="none" w:sz="0" w:space="0" w:color="auto"/>
        <w:left w:val="none" w:sz="0" w:space="0" w:color="auto"/>
        <w:bottom w:val="none" w:sz="0" w:space="0" w:color="auto"/>
        <w:right w:val="none" w:sz="0" w:space="0" w:color="auto"/>
      </w:divBdr>
    </w:div>
    <w:div w:id="1487281500">
      <w:bodyDiv w:val="1"/>
      <w:marLeft w:val="0"/>
      <w:marRight w:val="0"/>
      <w:marTop w:val="0"/>
      <w:marBottom w:val="0"/>
      <w:divBdr>
        <w:top w:val="none" w:sz="0" w:space="0" w:color="auto"/>
        <w:left w:val="none" w:sz="0" w:space="0" w:color="auto"/>
        <w:bottom w:val="none" w:sz="0" w:space="0" w:color="auto"/>
        <w:right w:val="none" w:sz="0" w:space="0" w:color="auto"/>
      </w:divBdr>
    </w:div>
    <w:div w:id="1563253401">
      <w:bodyDiv w:val="1"/>
      <w:marLeft w:val="0"/>
      <w:marRight w:val="0"/>
      <w:marTop w:val="0"/>
      <w:marBottom w:val="0"/>
      <w:divBdr>
        <w:top w:val="none" w:sz="0" w:space="0" w:color="auto"/>
        <w:left w:val="none" w:sz="0" w:space="0" w:color="auto"/>
        <w:bottom w:val="none" w:sz="0" w:space="0" w:color="auto"/>
        <w:right w:val="none" w:sz="0" w:space="0" w:color="auto"/>
      </w:divBdr>
    </w:div>
    <w:div w:id="1571573260">
      <w:bodyDiv w:val="1"/>
      <w:marLeft w:val="0"/>
      <w:marRight w:val="0"/>
      <w:marTop w:val="0"/>
      <w:marBottom w:val="0"/>
      <w:divBdr>
        <w:top w:val="none" w:sz="0" w:space="0" w:color="auto"/>
        <w:left w:val="none" w:sz="0" w:space="0" w:color="auto"/>
        <w:bottom w:val="none" w:sz="0" w:space="0" w:color="auto"/>
        <w:right w:val="none" w:sz="0" w:space="0" w:color="auto"/>
      </w:divBdr>
    </w:div>
    <w:div w:id="1581283420">
      <w:bodyDiv w:val="1"/>
      <w:marLeft w:val="0"/>
      <w:marRight w:val="0"/>
      <w:marTop w:val="0"/>
      <w:marBottom w:val="0"/>
      <w:divBdr>
        <w:top w:val="none" w:sz="0" w:space="0" w:color="auto"/>
        <w:left w:val="none" w:sz="0" w:space="0" w:color="auto"/>
        <w:bottom w:val="none" w:sz="0" w:space="0" w:color="auto"/>
        <w:right w:val="none" w:sz="0" w:space="0" w:color="auto"/>
      </w:divBdr>
    </w:div>
    <w:div w:id="1588416455">
      <w:bodyDiv w:val="1"/>
      <w:marLeft w:val="0"/>
      <w:marRight w:val="0"/>
      <w:marTop w:val="0"/>
      <w:marBottom w:val="0"/>
      <w:divBdr>
        <w:top w:val="none" w:sz="0" w:space="0" w:color="auto"/>
        <w:left w:val="none" w:sz="0" w:space="0" w:color="auto"/>
        <w:bottom w:val="none" w:sz="0" w:space="0" w:color="auto"/>
        <w:right w:val="none" w:sz="0" w:space="0" w:color="auto"/>
      </w:divBdr>
    </w:div>
    <w:div w:id="1763722707">
      <w:bodyDiv w:val="1"/>
      <w:marLeft w:val="0"/>
      <w:marRight w:val="0"/>
      <w:marTop w:val="0"/>
      <w:marBottom w:val="0"/>
      <w:divBdr>
        <w:top w:val="none" w:sz="0" w:space="0" w:color="auto"/>
        <w:left w:val="none" w:sz="0" w:space="0" w:color="auto"/>
        <w:bottom w:val="none" w:sz="0" w:space="0" w:color="auto"/>
        <w:right w:val="none" w:sz="0" w:space="0" w:color="auto"/>
      </w:divBdr>
    </w:div>
    <w:div w:id="1868331130">
      <w:bodyDiv w:val="1"/>
      <w:marLeft w:val="0"/>
      <w:marRight w:val="0"/>
      <w:marTop w:val="0"/>
      <w:marBottom w:val="0"/>
      <w:divBdr>
        <w:top w:val="none" w:sz="0" w:space="0" w:color="auto"/>
        <w:left w:val="none" w:sz="0" w:space="0" w:color="auto"/>
        <w:bottom w:val="none" w:sz="0" w:space="0" w:color="auto"/>
        <w:right w:val="none" w:sz="0" w:space="0" w:color="auto"/>
      </w:divBdr>
    </w:div>
    <w:div w:id="1934166813">
      <w:bodyDiv w:val="1"/>
      <w:marLeft w:val="0"/>
      <w:marRight w:val="0"/>
      <w:marTop w:val="0"/>
      <w:marBottom w:val="0"/>
      <w:divBdr>
        <w:top w:val="none" w:sz="0" w:space="0" w:color="auto"/>
        <w:left w:val="none" w:sz="0" w:space="0" w:color="auto"/>
        <w:bottom w:val="none" w:sz="0" w:space="0" w:color="auto"/>
        <w:right w:val="none" w:sz="0" w:space="0" w:color="auto"/>
      </w:divBdr>
    </w:div>
    <w:div w:id="1955743139">
      <w:bodyDiv w:val="1"/>
      <w:marLeft w:val="0"/>
      <w:marRight w:val="0"/>
      <w:marTop w:val="0"/>
      <w:marBottom w:val="0"/>
      <w:divBdr>
        <w:top w:val="none" w:sz="0" w:space="0" w:color="auto"/>
        <w:left w:val="none" w:sz="0" w:space="0" w:color="auto"/>
        <w:bottom w:val="none" w:sz="0" w:space="0" w:color="auto"/>
        <w:right w:val="none" w:sz="0" w:space="0" w:color="auto"/>
      </w:divBdr>
    </w:div>
    <w:div w:id="1974945944">
      <w:bodyDiv w:val="1"/>
      <w:marLeft w:val="0"/>
      <w:marRight w:val="0"/>
      <w:marTop w:val="0"/>
      <w:marBottom w:val="0"/>
      <w:divBdr>
        <w:top w:val="none" w:sz="0" w:space="0" w:color="auto"/>
        <w:left w:val="none" w:sz="0" w:space="0" w:color="auto"/>
        <w:bottom w:val="none" w:sz="0" w:space="0" w:color="auto"/>
        <w:right w:val="none" w:sz="0" w:space="0" w:color="auto"/>
      </w:divBdr>
    </w:div>
    <w:div w:id="2042124967">
      <w:bodyDiv w:val="1"/>
      <w:marLeft w:val="0"/>
      <w:marRight w:val="0"/>
      <w:marTop w:val="0"/>
      <w:marBottom w:val="0"/>
      <w:divBdr>
        <w:top w:val="none" w:sz="0" w:space="0" w:color="auto"/>
        <w:left w:val="none" w:sz="0" w:space="0" w:color="auto"/>
        <w:bottom w:val="none" w:sz="0" w:space="0" w:color="auto"/>
        <w:right w:val="none" w:sz="0" w:space="0" w:color="auto"/>
      </w:divBdr>
    </w:div>
    <w:div w:id="2086755634">
      <w:bodyDiv w:val="1"/>
      <w:marLeft w:val="0"/>
      <w:marRight w:val="0"/>
      <w:marTop w:val="0"/>
      <w:marBottom w:val="0"/>
      <w:divBdr>
        <w:top w:val="none" w:sz="0" w:space="0" w:color="auto"/>
        <w:left w:val="none" w:sz="0" w:space="0" w:color="auto"/>
        <w:bottom w:val="none" w:sz="0" w:space="0" w:color="auto"/>
        <w:right w:val="none" w:sz="0" w:space="0" w:color="auto"/>
      </w:divBdr>
    </w:div>
    <w:div w:id="2108888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emf"/><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emf"/><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png"/><Relationship Id="rId37" Type="http://schemas.openxmlformats.org/officeDocument/2006/relationships/image" Target="media/image30.em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4" Type="http://schemas.openxmlformats.org/officeDocument/2006/relationships/image" Target="media/image37.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emf"/><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emf"/><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png"/></Relationships>
</file>

<file path=word/_rels/header1.xml.rels><?xml version="1.0" encoding="UTF-8" standalone="yes"?>
<Relationships xmlns="http://schemas.openxmlformats.org/package/2006/relationships"><Relationship Id="rId1" Type="http://schemas.openxmlformats.org/officeDocument/2006/relationships/image" Target="media/image4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5A0E5-6883-43C1-A584-105F92A40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TotalTime>
  <Pages>42</Pages>
  <Words>14603</Words>
  <Characters>83243</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masri</dc:creator>
  <cp:keywords/>
  <dc:description/>
  <cp:lastModifiedBy>Mohammad Almasri</cp:lastModifiedBy>
  <cp:revision>1122</cp:revision>
  <cp:lastPrinted>2023-01-28T06:47:00Z</cp:lastPrinted>
  <dcterms:created xsi:type="dcterms:W3CDTF">2022-06-22T14:24:00Z</dcterms:created>
  <dcterms:modified xsi:type="dcterms:W3CDTF">2023-02-02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Jnj4R8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